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78C98B" w14:textId="6F568DBD" w:rsidR="002D279C" w:rsidRPr="001863D4" w:rsidRDefault="00F04A97" w:rsidP="002D279C">
      <w:pPr>
        <w:spacing w:line="480" w:lineRule="auto"/>
        <w:jc w:val="both"/>
        <w:rPr>
          <w:b/>
          <w:bCs/>
          <w:color w:val="000000" w:themeColor="text1"/>
        </w:rPr>
      </w:pPr>
      <w:r w:rsidRPr="001863D4">
        <w:rPr>
          <w:b/>
          <w:bCs/>
          <w:color w:val="000000" w:themeColor="text1"/>
        </w:rPr>
        <w:t>Clinical characteristics and long-term outcome of lung lobe torsions in cats:</w:t>
      </w:r>
      <w:r w:rsidR="000E000E" w:rsidRPr="001863D4">
        <w:rPr>
          <w:b/>
          <w:bCs/>
          <w:color w:val="000000" w:themeColor="text1"/>
        </w:rPr>
        <w:t xml:space="preserve"> a review of</w:t>
      </w:r>
      <w:r w:rsidRPr="001863D4">
        <w:rPr>
          <w:b/>
          <w:bCs/>
          <w:color w:val="000000" w:themeColor="text1"/>
        </w:rPr>
        <w:t xml:space="preserve"> </w:t>
      </w:r>
      <w:r w:rsidR="006C0332" w:rsidRPr="001863D4">
        <w:rPr>
          <w:b/>
          <w:bCs/>
          <w:color w:val="000000" w:themeColor="text1"/>
        </w:rPr>
        <w:t xml:space="preserve">ten </w:t>
      </w:r>
      <w:r w:rsidRPr="001863D4">
        <w:rPr>
          <w:b/>
          <w:bCs/>
          <w:color w:val="000000" w:themeColor="text1"/>
        </w:rPr>
        <w:t>cases (2000-202</w:t>
      </w:r>
      <w:r w:rsidR="00E52D9F" w:rsidRPr="001863D4">
        <w:rPr>
          <w:b/>
          <w:bCs/>
          <w:color w:val="000000" w:themeColor="text1"/>
        </w:rPr>
        <w:t>1</w:t>
      </w:r>
      <w:r w:rsidRPr="001863D4">
        <w:rPr>
          <w:b/>
          <w:bCs/>
          <w:color w:val="000000" w:themeColor="text1"/>
        </w:rPr>
        <w:t>)</w:t>
      </w:r>
      <w:r w:rsidR="00856C1D" w:rsidRPr="001863D4">
        <w:rPr>
          <w:b/>
          <w:bCs/>
          <w:color w:val="000000" w:themeColor="text1"/>
        </w:rPr>
        <w:t>.</w:t>
      </w:r>
      <w:r w:rsidR="002D279C" w:rsidRPr="001863D4">
        <w:rPr>
          <w:b/>
          <w:bCs/>
          <w:color w:val="000000" w:themeColor="text1"/>
        </w:rPr>
        <w:t xml:space="preserve"> </w:t>
      </w:r>
    </w:p>
    <w:p w14:paraId="69D9CAAD" w14:textId="77777777" w:rsidR="002D279C" w:rsidRPr="001863D4" w:rsidRDefault="002D279C" w:rsidP="002D279C">
      <w:pPr>
        <w:spacing w:line="480" w:lineRule="auto"/>
        <w:jc w:val="both"/>
        <w:rPr>
          <w:b/>
          <w:bCs/>
          <w:color w:val="000000" w:themeColor="text1"/>
        </w:rPr>
      </w:pPr>
    </w:p>
    <w:p w14:paraId="39CB83A0" w14:textId="00F7B4DE" w:rsidR="002D279C" w:rsidRPr="001863D4" w:rsidRDefault="002D279C" w:rsidP="002D279C">
      <w:pPr>
        <w:spacing w:line="480" w:lineRule="auto"/>
        <w:jc w:val="both"/>
        <w:rPr>
          <w:b/>
          <w:bCs/>
          <w:color w:val="000000" w:themeColor="text1"/>
        </w:rPr>
      </w:pPr>
      <w:r w:rsidRPr="001863D4">
        <w:rPr>
          <w:b/>
          <w:bCs/>
          <w:color w:val="000000" w:themeColor="text1"/>
        </w:rPr>
        <w:t xml:space="preserve">Catherine Tindale BVetMed (hons) </w:t>
      </w:r>
      <w:r w:rsidR="00D40234" w:rsidRPr="001863D4">
        <w:rPr>
          <w:b/>
          <w:bCs/>
          <w:color w:val="000000" w:themeColor="text1"/>
        </w:rPr>
        <w:t xml:space="preserve">PGDip VCP </w:t>
      </w:r>
      <w:r w:rsidRPr="001863D4">
        <w:rPr>
          <w:b/>
          <w:bCs/>
          <w:color w:val="000000" w:themeColor="text1"/>
        </w:rPr>
        <w:t xml:space="preserve">MRCVS </w:t>
      </w:r>
    </w:p>
    <w:p w14:paraId="4F85760E" w14:textId="77777777" w:rsidR="002D279C" w:rsidRPr="001863D4" w:rsidRDefault="002D279C" w:rsidP="002D279C">
      <w:pPr>
        <w:spacing w:line="480" w:lineRule="auto"/>
        <w:jc w:val="both"/>
        <w:rPr>
          <w:color w:val="000000" w:themeColor="text1"/>
        </w:rPr>
      </w:pPr>
      <w:r w:rsidRPr="001863D4">
        <w:rPr>
          <w:color w:val="000000" w:themeColor="text1"/>
        </w:rPr>
        <w:t>The Royal Veterinary College Department of Clinical Science and Services, Hatfield, UK</w:t>
      </w:r>
    </w:p>
    <w:p w14:paraId="4E0EC443" w14:textId="6EF1C75A" w:rsidR="002D279C" w:rsidRPr="001863D4" w:rsidRDefault="002D279C" w:rsidP="002D279C">
      <w:pPr>
        <w:spacing w:line="480" w:lineRule="auto"/>
        <w:jc w:val="both"/>
        <w:rPr>
          <w:color w:val="000000" w:themeColor="text1"/>
        </w:rPr>
      </w:pPr>
      <w:r w:rsidRPr="001863D4">
        <w:rPr>
          <w:color w:val="000000" w:themeColor="text1"/>
        </w:rPr>
        <w:t xml:space="preserve">ctindale2@rvc.ac.uk </w:t>
      </w:r>
    </w:p>
    <w:p w14:paraId="278C1BA1" w14:textId="77777777" w:rsidR="002D279C" w:rsidRPr="001863D4" w:rsidRDefault="002D279C" w:rsidP="002D279C">
      <w:pPr>
        <w:spacing w:line="480" w:lineRule="auto"/>
        <w:jc w:val="both"/>
        <w:rPr>
          <w:b/>
          <w:bCs/>
          <w:color w:val="000000" w:themeColor="text1"/>
        </w:rPr>
      </w:pPr>
    </w:p>
    <w:p w14:paraId="450CA86F" w14:textId="77777777" w:rsidR="002D279C" w:rsidRPr="001863D4" w:rsidRDefault="002D279C" w:rsidP="002D279C">
      <w:pPr>
        <w:spacing w:line="480" w:lineRule="auto"/>
        <w:jc w:val="both"/>
        <w:rPr>
          <w:b/>
          <w:bCs/>
          <w:color w:val="000000" w:themeColor="text1"/>
        </w:rPr>
      </w:pPr>
      <w:r w:rsidRPr="001863D4">
        <w:rPr>
          <w:b/>
          <w:bCs/>
          <w:color w:val="000000" w:themeColor="text1"/>
        </w:rPr>
        <w:t xml:space="preserve">Filippo Cinti DVM, PhD, </w:t>
      </w:r>
      <w:proofErr w:type="spellStart"/>
      <w:r w:rsidRPr="001863D4">
        <w:rPr>
          <w:b/>
          <w:bCs/>
          <w:color w:val="000000" w:themeColor="text1"/>
        </w:rPr>
        <w:t>GPCert</w:t>
      </w:r>
      <w:proofErr w:type="spellEnd"/>
      <w:r w:rsidRPr="001863D4">
        <w:rPr>
          <w:b/>
          <w:bCs/>
          <w:color w:val="000000" w:themeColor="text1"/>
        </w:rPr>
        <w:t xml:space="preserve"> (SASTS), DECVS, MRCVS </w:t>
      </w:r>
    </w:p>
    <w:p w14:paraId="11A685F7" w14:textId="77777777" w:rsidR="002D279C" w:rsidRPr="001863D4" w:rsidRDefault="002D279C" w:rsidP="002D279C">
      <w:pPr>
        <w:spacing w:line="480" w:lineRule="auto"/>
        <w:jc w:val="both"/>
        <w:rPr>
          <w:color w:val="000000" w:themeColor="text1"/>
          <w:lang w:val="it-IT"/>
        </w:rPr>
      </w:pPr>
      <w:r w:rsidRPr="001863D4">
        <w:rPr>
          <w:color w:val="000000" w:themeColor="text1"/>
          <w:lang w:val="it-IT"/>
        </w:rPr>
        <w:t>Clinica Veterinaria Apuana-</w:t>
      </w:r>
      <w:proofErr w:type="spellStart"/>
      <w:r w:rsidRPr="001863D4">
        <w:rPr>
          <w:color w:val="000000" w:themeColor="text1"/>
          <w:lang w:val="it-IT"/>
        </w:rPr>
        <w:t>Anicura</w:t>
      </w:r>
      <w:proofErr w:type="spellEnd"/>
      <w:r w:rsidRPr="001863D4">
        <w:rPr>
          <w:color w:val="000000" w:themeColor="text1"/>
          <w:lang w:val="it-IT"/>
        </w:rPr>
        <w:t xml:space="preserve">, Marina di Carrara (MS) </w:t>
      </w:r>
      <w:proofErr w:type="spellStart"/>
      <w:r w:rsidRPr="001863D4">
        <w:rPr>
          <w:color w:val="000000" w:themeColor="text1"/>
          <w:lang w:val="it-IT"/>
        </w:rPr>
        <w:t>Italy</w:t>
      </w:r>
      <w:proofErr w:type="spellEnd"/>
    </w:p>
    <w:p w14:paraId="3C6E0DD4" w14:textId="77777777" w:rsidR="002D279C" w:rsidRPr="001863D4" w:rsidRDefault="002D279C" w:rsidP="002D279C">
      <w:pPr>
        <w:spacing w:line="480" w:lineRule="auto"/>
        <w:jc w:val="both"/>
        <w:rPr>
          <w:color w:val="000000" w:themeColor="text1"/>
        </w:rPr>
      </w:pPr>
      <w:r w:rsidRPr="001863D4">
        <w:rPr>
          <w:color w:val="000000" w:themeColor="text1"/>
        </w:rPr>
        <w:t>filippocinti@libero.it</w:t>
      </w:r>
    </w:p>
    <w:p w14:paraId="65154139" w14:textId="77777777" w:rsidR="002D279C" w:rsidRPr="001863D4" w:rsidRDefault="002D279C" w:rsidP="002D279C">
      <w:pPr>
        <w:spacing w:line="480" w:lineRule="auto"/>
        <w:jc w:val="both"/>
        <w:rPr>
          <w:b/>
          <w:bCs/>
          <w:color w:val="000000" w:themeColor="text1"/>
        </w:rPr>
      </w:pPr>
      <w:r w:rsidRPr="001863D4">
        <w:rPr>
          <w:b/>
          <w:bCs/>
          <w:color w:val="000000" w:themeColor="text1"/>
        </w:rPr>
        <w:t xml:space="preserve"> </w:t>
      </w:r>
    </w:p>
    <w:p w14:paraId="7B742549" w14:textId="77777777" w:rsidR="002D279C" w:rsidRPr="001863D4" w:rsidRDefault="002D279C" w:rsidP="002D279C">
      <w:pPr>
        <w:spacing w:line="480" w:lineRule="auto"/>
        <w:jc w:val="both"/>
        <w:rPr>
          <w:b/>
          <w:bCs/>
          <w:color w:val="000000" w:themeColor="text1"/>
        </w:rPr>
      </w:pPr>
      <w:r w:rsidRPr="001863D4">
        <w:rPr>
          <w:b/>
          <w:bCs/>
          <w:color w:val="000000" w:themeColor="text1"/>
        </w:rPr>
        <w:t xml:space="preserve">Matteo </w:t>
      </w:r>
      <w:proofErr w:type="spellStart"/>
      <w:r w:rsidRPr="001863D4">
        <w:rPr>
          <w:b/>
          <w:bCs/>
          <w:color w:val="000000" w:themeColor="text1"/>
        </w:rPr>
        <w:t>Cantatore</w:t>
      </w:r>
      <w:proofErr w:type="spellEnd"/>
      <w:r w:rsidRPr="001863D4">
        <w:rPr>
          <w:b/>
          <w:bCs/>
          <w:color w:val="000000" w:themeColor="text1"/>
        </w:rPr>
        <w:t xml:space="preserve"> DVM, PhD, DECVS, MRCVS</w:t>
      </w:r>
    </w:p>
    <w:p w14:paraId="31C74BD8" w14:textId="77777777" w:rsidR="002D279C" w:rsidRPr="001863D4" w:rsidRDefault="002D279C" w:rsidP="002D279C">
      <w:pPr>
        <w:spacing w:line="480" w:lineRule="auto"/>
        <w:jc w:val="both"/>
        <w:rPr>
          <w:color w:val="000000" w:themeColor="text1"/>
        </w:rPr>
      </w:pPr>
      <w:r w:rsidRPr="001863D4">
        <w:rPr>
          <w:color w:val="000000" w:themeColor="text1"/>
        </w:rPr>
        <w:t xml:space="preserve">Anderson </w:t>
      </w:r>
      <w:proofErr w:type="spellStart"/>
      <w:r w:rsidRPr="001863D4">
        <w:rPr>
          <w:color w:val="000000" w:themeColor="text1"/>
        </w:rPr>
        <w:t>Moores</w:t>
      </w:r>
      <w:proofErr w:type="spellEnd"/>
      <w:r w:rsidRPr="001863D4">
        <w:rPr>
          <w:color w:val="000000" w:themeColor="text1"/>
        </w:rPr>
        <w:t xml:space="preserve"> Veterinary Specialists, Hursley, UK </w:t>
      </w:r>
    </w:p>
    <w:p w14:paraId="45B56DB8" w14:textId="77777777" w:rsidR="002D279C" w:rsidRPr="001863D4" w:rsidRDefault="002D279C" w:rsidP="002D279C">
      <w:pPr>
        <w:spacing w:line="480" w:lineRule="auto"/>
        <w:jc w:val="both"/>
        <w:rPr>
          <w:color w:val="000000" w:themeColor="text1"/>
        </w:rPr>
      </w:pPr>
      <w:r w:rsidRPr="001863D4">
        <w:rPr>
          <w:color w:val="000000" w:themeColor="text1"/>
        </w:rPr>
        <w:t>mttcnvet@libero.it</w:t>
      </w:r>
    </w:p>
    <w:p w14:paraId="5C3EF3EC" w14:textId="77777777" w:rsidR="002D279C" w:rsidRPr="001863D4" w:rsidRDefault="002D279C" w:rsidP="002D279C">
      <w:pPr>
        <w:spacing w:line="480" w:lineRule="auto"/>
        <w:jc w:val="both"/>
        <w:rPr>
          <w:b/>
          <w:bCs/>
          <w:color w:val="000000" w:themeColor="text1"/>
        </w:rPr>
      </w:pPr>
      <w:r w:rsidRPr="001863D4">
        <w:rPr>
          <w:b/>
          <w:bCs/>
          <w:color w:val="000000" w:themeColor="text1"/>
        </w:rPr>
        <w:t xml:space="preserve"> </w:t>
      </w:r>
    </w:p>
    <w:p w14:paraId="76209AE5" w14:textId="7E36D480" w:rsidR="002D279C" w:rsidRPr="001863D4" w:rsidRDefault="002D279C" w:rsidP="002D279C">
      <w:pPr>
        <w:spacing w:line="480" w:lineRule="auto"/>
        <w:jc w:val="both"/>
        <w:rPr>
          <w:color w:val="000000" w:themeColor="text1"/>
        </w:rPr>
      </w:pPr>
      <w:r w:rsidRPr="001863D4">
        <w:rPr>
          <w:b/>
          <w:bCs/>
          <w:color w:val="000000" w:themeColor="text1"/>
        </w:rPr>
        <w:t xml:space="preserve">Alistair Freeman BVM&amp;S PhD PGCAP </w:t>
      </w:r>
      <w:proofErr w:type="gramStart"/>
      <w:r w:rsidRPr="001863D4">
        <w:rPr>
          <w:b/>
          <w:bCs/>
          <w:color w:val="000000" w:themeColor="text1"/>
        </w:rPr>
        <w:t>DSAS(</w:t>
      </w:r>
      <w:proofErr w:type="gramEnd"/>
      <w:r w:rsidRPr="001863D4">
        <w:rPr>
          <w:b/>
          <w:bCs/>
          <w:color w:val="000000" w:themeColor="text1"/>
        </w:rPr>
        <w:t>Soft Tissue) FHEA MRCVS</w:t>
      </w:r>
      <w:r w:rsidRPr="001863D4">
        <w:rPr>
          <w:color w:val="000000" w:themeColor="text1"/>
        </w:rPr>
        <w:t xml:space="preserve"> University of Liverpool Small Animal Teaching Hospital, Liverpool, UK </w:t>
      </w:r>
    </w:p>
    <w:p w14:paraId="5BE32E30" w14:textId="77777777" w:rsidR="002D279C" w:rsidRPr="001863D4" w:rsidRDefault="002D279C" w:rsidP="002D279C">
      <w:pPr>
        <w:spacing w:line="480" w:lineRule="auto"/>
        <w:jc w:val="both"/>
        <w:rPr>
          <w:color w:val="000000" w:themeColor="text1"/>
          <w:lang w:val="it-IT"/>
        </w:rPr>
      </w:pPr>
      <w:r w:rsidRPr="001863D4">
        <w:rPr>
          <w:color w:val="000000" w:themeColor="text1"/>
          <w:lang w:val="it-IT"/>
        </w:rPr>
        <w:t>alistair.freeman@liverpool.ac.uk</w:t>
      </w:r>
    </w:p>
    <w:p w14:paraId="356FCFF7" w14:textId="77777777" w:rsidR="002D279C" w:rsidRPr="001863D4" w:rsidRDefault="002D279C" w:rsidP="002D279C">
      <w:pPr>
        <w:spacing w:line="480" w:lineRule="auto"/>
        <w:jc w:val="both"/>
        <w:rPr>
          <w:b/>
          <w:bCs/>
          <w:color w:val="000000" w:themeColor="text1"/>
          <w:lang w:val="it-IT"/>
        </w:rPr>
      </w:pPr>
      <w:r w:rsidRPr="001863D4">
        <w:rPr>
          <w:b/>
          <w:bCs/>
          <w:color w:val="000000" w:themeColor="text1"/>
          <w:lang w:val="it-IT"/>
        </w:rPr>
        <w:t xml:space="preserve"> </w:t>
      </w:r>
    </w:p>
    <w:p w14:paraId="1D89F91F" w14:textId="77777777" w:rsidR="002D279C" w:rsidRPr="001863D4" w:rsidRDefault="002D279C" w:rsidP="002D279C">
      <w:pPr>
        <w:spacing w:line="480" w:lineRule="auto"/>
        <w:jc w:val="both"/>
        <w:rPr>
          <w:b/>
          <w:bCs/>
          <w:color w:val="000000" w:themeColor="text1"/>
          <w:lang w:val="it-IT"/>
        </w:rPr>
      </w:pPr>
      <w:r w:rsidRPr="001863D4">
        <w:rPr>
          <w:b/>
          <w:bCs/>
          <w:color w:val="000000" w:themeColor="text1"/>
          <w:lang w:val="it-IT"/>
        </w:rPr>
        <w:t xml:space="preserve">Leonardo Cavaliere DVM, </w:t>
      </w:r>
      <w:proofErr w:type="spellStart"/>
      <w:r w:rsidRPr="001863D4">
        <w:rPr>
          <w:b/>
          <w:bCs/>
          <w:color w:val="000000" w:themeColor="text1"/>
          <w:lang w:val="it-IT"/>
        </w:rPr>
        <w:t>PhD</w:t>
      </w:r>
      <w:proofErr w:type="spellEnd"/>
    </w:p>
    <w:p w14:paraId="5126CB30" w14:textId="77777777" w:rsidR="002D279C" w:rsidRPr="001863D4" w:rsidRDefault="002D279C" w:rsidP="002D279C">
      <w:pPr>
        <w:spacing w:line="480" w:lineRule="auto"/>
        <w:jc w:val="both"/>
        <w:rPr>
          <w:color w:val="000000" w:themeColor="text1"/>
          <w:lang w:val="it-IT"/>
        </w:rPr>
      </w:pPr>
      <w:r w:rsidRPr="001863D4">
        <w:rPr>
          <w:color w:val="000000" w:themeColor="text1"/>
          <w:lang w:val="it-IT"/>
        </w:rPr>
        <w:lastRenderedPageBreak/>
        <w:t xml:space="preserve">Policlinico Veterinario Roma Sud, Roma, </w:t>
      </w:r>
      <w:proofErr w:type="spellStart"/>
      <w:r w:rsidRPr="001863D4">
        <w:rPr>
          <w:color w:val="000000" w:themeColor="text1"/>
          <w:lang w:val="it-IT"/>
        </w:rPr>
        <w:t>Italy</w:t>
      </w:r>
      <w:proofErr w:type="spellEnd"/>
      <w:r w:rsidRPr="001863D4">
        <w:rPr>
          <w:color w:val="000000" w:themeColor="text1"/>
          <w:lang w:val="it-IT"/>
        </w:rPr>
        <w:t xml:space="preserve">. </w:t>
      </w:r>
    </w:p>
    <w:p w14:paraId="584DE1BA" w14:textId="77777777" w:rsidR="002D279C" w:rsidRPr="001863D4" w:rsidRDefault="002D279C" w:rsidP="002D279C">
      <w:pPr>
        <w:spacing w:line="480" w:lineRule="auto"/>
        <w:jc w:val="both"/>
        <w:rPr>
          <w:color w:val="000000" w:themeColor="text1"/>
          <w:lang w:val="it-IT"/>
        </w:rPr>
      </w:pPr>
      <w:r w:rsidRPr="001863D4">
        <w:rPr>
          <w:color w:val="000000" w:themeColor="text1"/>
          <w:lang w:val="it-IT"/>
        </w:rPr>
        <w:t>cavaliereleo@gmail.com</w:t>
      </w:r>
    </w:p>
    <w:p w14:paraId="3ED98EFC" w14:textId="77777777" w:rsidR="002D279C" w:rsidRPr="001863D4" w:rsidRDefault="002D279C" w:rsidP="002D279C">
      <w:pPr>
        <w:spacing w:line="480" w:lineRule="auto"/>
        <w:jc w:val="both"/>
        <w:rPr>
          <w:b/>
          <w:bCs/>
          <w:color w:val="000000" w:themeColor="text1"/>
          <w:lang w:val="it-IT"/>
        </w:rPr>
      </w:pPr>
      <w:r w:rsidRPr="001863D4">
        <w:rPr>
          <w:b/>
          <w:bCs/>
          <w:color w:val="000000" w:themeColor="text1"/>
          <w:lang w:val="it-IT"/>
        </w:rPr>
        <w:t xml:space="preserve"> </w:t>
      </w:r>
    </w:p>
    <w:p w14:paraId="3B4F4166" w14:textId="77777777" w:rsidR="002D279C" w:rsidRPr="001863D4" w:rsidRDefault="002D279C" w:rsidP="002D279C">
      <w:pPr>
        <w:spacing w:line="480" w:lineRule="auto"/>
        <w:jc w:val="both"/>
        <w:rPr>
          <w:b/>
          <w:bCs/>
          <w:color w:val="000000" w:themeColor="text1"/>
          <w:lang w:val="it-IT"/>
        </w:rPr>
      </w:pPr>
      <w:r w:rsidRPr="001863D4">
        <w:rPr>
          <w:b/>
          <w:bCs/>
          <w:color w:val="000000" w:themeColor="text1"/>
          <w:lang w:val="it-IT"/>
        </w:rPr>
        <w:t xml:space="preserve">Rosario </w:t>
      </w:r>
      <w:proofErr w:type="spellStart"/>
      <w:r w:rsidRPr="001863D4">
        <w:rPr>
          <w:b/>
          <w:bCs/>
          <w:color w:val="000000" w:themeColor="text1"/>
          <w:lang w:val="it-IT"/>
        </w:rPr>
        <w:t>Vallefuoco</w:t>
      </w:r>
      <w:proofErr w:type="spellEnd"/>
      <w:r w:rsidRPr="001863D4">
        <w:rPr>
          <w:b/>
          <w:bCs/>
          <w:color w:val="000000" w:themeColor="text1"/>
          <w:lang w:val="it-IT"/>
        </w:rPr>
        <w:t xml:space="preserve"> DVM, DESV, DECVS, MRCVS</w:t>
      </w:r>
    </w:p>
    <w:p w14:paraId="6A8CB673" w14:textId="71947EE2" w:rsidR="002D279C" w:rsidRPr="001863D4" w:rsidRDefault="002D279C" w:rsidP="002D279C">
      <w:pPr>
        <w:spacing w:line="480" w:lineRule="auto"/>
        <w:jc w:val="both"/>
        <w:rPr>
          <w:color w:val="000000" w:themeColor="text1"/>
        </w:rPr>
      </w:pPr>
      <w:r w:rsidRPr="001863D4">
        <w:rPr>
          <w:color w:val="000000" w:themeColor="text1"/>
        </w:rPr>
        <w:t xml:space="preserve">Pride Veterinary </w:t>
      </w:r>
      <w:proofErr w:type="spellStart"/>
      <w:r w:rsidR="00CE4764" w:rsidRPr="001863D4">
        <w:rPr>
          <w:color w:val="000000" w:themeColor="text1"/>
        </w:rPr>
        <w:t>Cente</w:t>
      </w:r>
      <w:r w:rsidR="00D45B7D" w:rsidRPr="001863D4">
        <w:rPr>
          <w:color w:val="000000" w:themeColor="text1"/>
        </w:rPr>
        <w:t>r</w:t>
      </w:r>
      <w:proofErr w:type="spellEnd"/>
      <w:r w:rsidRPr="001863D4">
        <w:rPr>
          <w:color w:val="000000" w:themeColor="text1"/>
        </w:rPr>
        <w:t>, Derby, UK</w:t>
      </w:r>
    </w:p>
    <w:p w14:paraId="33405629" w14:textId="77777777" w:rsidR="002D279C" w:rsidRPr="001863D4" w:rsidRDefault="002D279C" w:rsidP="002D279C">
      <w:pPr>
        <w:spacing w:line="480" w:lineRule="auto"/>
        <w:jc w:val="both"/>
        <w:rPr>
          <w:color w:val="000000" w:themeColor="text1"/>
        </w:rPr>
      </w:pPr>
      <w:r w:rsidRPr="001863D4">
        <w:rPr>
          <w:color w:val="000000" w:themeColor="text1"/>
        </w:rPr>
        <w:t>rvallefuoco@gmail.com</w:t>
      </w:r>
    </w:p>
    <w:p w14:paraId="46362A73" w14:textId="77777777" w:rsidR="002D279C" w:rsidRPr="001863D4" w:rsidRDefault="002D279C" w:rsidP="002D279C">
      <w:pPr>
        <w:spacing w:line="480" w:lineRule="auto"/>
        <w:jc w:val="both"/>
        <w:rPr>
          <w:b/>
          <w:bCs/>
          <w:color w:val="000000" w:themeColor="text1"/>
        </w:rPr>
      </w:pPr>
      <w:r w:rsidRPr="001863D4">
        <w:rPr>
          <w:b/>
          <w:bCs/>
          <w:color w:val="000000" w:themeColor="text1"/>
        </w:rPr>
        <w:t xml:space="preserve"> </w:t>
      </w:r>
    </w:p>
    <w:p w14:paraId="27076987" w14:textId="4F32CD93" w:rsidR="002D279C" w:rsidRPr="001863D4" w:rsidRDefault="002D279C" w:rsidP="002D279C">
      <w:pPr>
        <w:spacing w:line="480" w:lineRule="auto"/>
        <w:jc w:val="both"/>
        <w:rPr>
          <w:b/>
          <w:bCs/>
          <w:color w:val="000000" w:themeColor="text1"/>
        </w:rPr>
      </w:pPr>
      <w:r w:rsidRPr="001863D4">
        <w:rPr>
          <w:b/>
          <w:bCs/>
          <w:color w:val="000000" w:themeColor="text1"/>
        </w:rPr>
        <w:t xml:space="preserve">Matteo </w:t>
      </w:r>
      <w:proofErr w:type="spellStart"/>
      <w:r w:rsidRPr="001863D4">
        <w:rPr>
          <w:b/>
          <w:bCs/>
          <w:color w:val="000000" w:themeColor="text1"/>
        </w:rPr>
        <w:t>Rossanese</w:t>
      </w:r>
      <w:proofErr w:type="spellEnd"/>
      <w:r w:rsidRPr="001863D4">
        <w:rPr>
          <w:b/>
          <w:bCs/>
          <w:color w:val="000000" w:themeColor="text1"/>
        </w:rPr>
        <w:t xml:space="preserve"> DVM, SPSA, </w:t>
      </w:r>
      <w:proofErr w:type="spellStart"/>
      <w:r w:rsidRPr="001863D4">
        <w:rPr>
          <w:b/>
          <w:bCs/>
          <w:color w:val="000000" w:themeColor="text1"/>
        </w:rPr>
        <w:t>CertAVP</w:t>
      </w:r>
      <w:proofErr w:type="spellEnd"/>
      <w:r w:rsidRPr="001863D4">
        <w:rPr>
          <w:b/>
          <w:bCs/>
          <w:color w:val="000000" w:themeColor="text1"/>
        </w:rPr>
        <w:t xml:space="preserve">, MSc, </w:t>
      </w:r>
      <w:r w:rsidR="00607660" w:rsidRPr="001863D4">
        <w:rPr>
          <w:b/>
          <w:bCs/>
          <w:color w:val="000000" w:themeColor="text1"/>
        </w:rPr>
        <w:t xml:space="preserve">DECVS, </w:t>
      </w:r>
      <w:r w:rsidRPr="001863D4">
        <w:rPr>
          <w:b/>
          <w:bCs/>
          <w:color w:val="000000" w:themeColor="text1"/>
        </w:rPr>
        <w:t>MRCVS</w:t>
      </w:r>
    </w:p>
    <w:p w14:paraId="62681B29" w14:textId="77777777" w:rsidR="002D279C" w:rsidRPr="001863D4" w:rsidRDefault="002D279C" w:rsidP="002D279C">
      <w:pPr>
        <w:spacing w:line="480" w:lineRule="auto"/>
        <w:jc w:val="both"/>
        <w:rPr>
          <w:color w:val="000000" w:themeColor="text1"/>
        </w:rPr>
      </w:pPr>
      <w:r w:rsidRPr="001863D4">
        <w:rPr>
          <w:color w:val="000000" w:themeColor="text1"/>
        </w:rPr>
        <w:t>The Royal Veterinary College Department of Clinical Science and Services, Hatfield, UK</w:t>
      </w:r>
    </w:p>
    <w:p w14:paraId="422D0EEA" w14:textId="4EE6D9CC" w:rsidR="002D279C" w:rsidRPr="001863D4" w:rsidRDefault="002D279C" w:rsidP="002D279C">
      <w:pPr>
        <w:spacing w:line="480" w:lineRule="auto"/>
        <w:jc w:val="both"/>
        <w:rPr>
          <w:color w:val="000000" w:themeColor="text1"/>
        </w:rPr>
      </w:pPr>
      <w:r w:rsidRPr="001863D4">
        <w:rPr>
          <w:color w:val="000000" w:themeColor="text1"/>
        </w:rPr>
        <w:t>matteo.rossanese@gmail.com</w:t>
      </w:r>
    </w:p>
    <w:p w14:paraId="674FC9C5" w14:textId="77777777" w:rsidR="002D279C" w:rsidRPr="001863D4" w:rsidRDefault="002D279C" w:rsidP="002D279C">
      <w:pPr>
        <w:spacing w:line="480" w:lineRule="auto"/>
        <w:jc w:val="both"/>
        <w:rPr>
          <w:b/>
          <w:bCs/>
          <w:color w:val="000000" w:themeColor="text1"/>
        </w:rPr>
      </w:pPr>
    </w:p>
    <w:p w14:paraId="13B9AFC8" w14:textId="77777777" w:rsidR="002D279C" w:rsidRPr="001863D4" w:rsidRDefault="002D279C" w:rsidP="002D279C">
      <w:pPr>
        <w:spacing w:line="480" w:lineRule="auto"/>
        <w:jc w:val="both"/>
        <w:rPr>
          <w:b/>
          <w:bCs/>
          <w:color w:val="000000" w:themeColor="text1"/>
        </w:rPr>
      </w:pPr>
    </w:p>
    <w:p w14:paraId="4319B493" w14:textId="77777777" w:rsidR="002D279C" w:rsidRPr="001863D4" w:rsidRDefault="002D279C" w:rsidP="002D279C">
      <w:pPr>
        <w:spacing w:line="480" w:lineRule="auto"/>
        <w:jc w:val="both"/>
        <w:rPr>
          <w:b/>
          <w:bCs/>
          <w:color w:val="000000" w:themeColor="text1"/>
        </w:rPr>
      </w:pPr>
    </w:p>
    <w:p w14:paraId="7EC2FE0A" w14:textId="77777777" w:rsidR="002D279C" w:rsidRPr="001863D4" w:rsidRDefault="002D279C" w:rsidP="002D279C">
      <w:pPr>
        <w:spacing w:line="480" w:lineRule="auto"/>
        <w:jc w:val="both"/>
        <w:rPr>
          <w:b/>
          <w:bCs/>
          <w:color w:val="000000" w:themeColor="text1"/>
        </w:rPr>
      </w:pPr>
    </w:p>
    <w:p w14:paraId="55F3398F" w14:textId="77777777" w:rsidR="002D279C" w:rsidRPr="001863D4" w:rsidRDefault="002D279C" w:rsidP="002D279C">
      <w:pPr>
        <w:spacing w:line="480" w:lineRule="auto"/>
        <w:jc w:val="both"/>
        <w:rPr>
          <w:b/>
          <w:bCs/>
          <w:color w:val="000000" w:themeColor="text1"/>
        </w:rPr>
      </w:pPr>
    </w:p>
    <w:p w14:paraId="3B23A89F" w14:textId="77777777" w:rsidR="002D279C" w:rsidRPr="001863D4" w:rsidRDefault="002D279C" w:rsidP="002D279C">
      <w:pPr>
        <w:spacing w:line="480" w:lineRule="auto"/>
        <w:jc w:val="both"/>
        <w:rPr>
          <w:b/>
          <w:bCs/>
          <w:color w:val="000000" w:themeColor="text1"/>
        </w:rPr>
      </w:pPr>
    </w:p>
    <w:p w14:paraId="4A58DD66" w14:textId="77777777" w:rsidR="002D279C" w:rsidRPr="001863D4" w:rsidRDefault="002D279C" w:rsidP="002D279C">
      <w:pPr>
        <w:spacing w:line="480" w:lineRule="auto"/>
        <w:jc w:val="both"/>
        <w:rPr>
          <w:b/>
          <w:bCs/>
          <w:color w:val="000000" w:themeColor="text1"/>
        </w:rPr>
      </w:pPr>
    </w:p>
    <w:p w14:paraId="15AF722E" w14:textId="77777777" w:rsidR="002D279C" w:rsidRPr="001863D4" w:rsidRDefault="002D279C" w:rsidP="002D279C">
      <w:pPr>
        <w:spacing w:line="480" w:lineRule="auto"/>
        <w:jc w:val="both"/>
        <w:rPr>
          <w:b/>
          <w:bCs/>
          <w:color w:val="000000" w:themeColor="text1"/>
        </w:rPr>
      </w:pPr>
    </w:p>
    <w:p w14:paraId="21325A30" w14:textId="2CCD54B4" w:rsidR="002D279C" w:rsidRPr="001863D4" w:rsidRDefault="002D279C" w:rsidP="002D279C">
      <w:pPr>
        <w:spacing w:line="480" w:lineRule="auto"/>
        <w:jc w:val="both"/>
        <w:rPr>
          <w:b/>
          <w:bCs/>
          <w:color w:val="000000" w:themeColor="text1"/>
        </w:rPr>
      </w:pPr>
    </w:p>
    <w:p w14:paraId="5C375894" w14:textId="77777777" w:rsidR="002D279C" w:rsidRPr="001863D4" w:rsidRDefault="002D279C" w:rsidP="002D279C">
      <w:pPr>
        <w:spacing w:line="480" w:lineRule="auto"/>
        <w:jc w:val="both"/>
        <w:rPr>
          <w:b/>
          <w:bCs/>
          <w:color w:val="000000" w:themeColor="text1"/>
        </w:rPr>
      </w:pPr>
    </w:p>
    <w:p w14:paraId="3BEDDDF4" w14:textId="6298F66B" w:rsidR="00F52307" w:rsidRPr="001863D4" w:rsidRDefault="00ED682D" w:rsidP="002D279C">
      <w:pPr>
        <w:spacing w:line="480" w:lineRule="auto"/>
        <w:jc w:val="both"/>
        <w:rPr>
          <w:b/>
          <w:bCs/>
          <w:color w:val="000000" w:themeColor="text1"/>
        </w:rPr>
      </w:pPr>
      <w:r w:rsidRPr="001863D4">
        <w:rPr>
          <w:b/>
          <w:bCs/>
          <w:color w:val="000000" w:themeColor="text1"/>
        </w:rPr>
        <w:lastRenderedPageBreak/>
        <w:t xml:space="preserve">Abstract </w:t>
      </w:r>
    </w:p>
    <w:p w14:paraId="6DC587BE" w14:textId="5891E97C" w:rsidR="009F6CE6" w:rsidRPr="001863D4" w:rsidRDefault="00420C17" w:rsidP="00803C02">
      <w:pPr>
        <w:spacing w:line="480" w:lineRule="auto"/>
        <w:jc w:val="both"/>
        <w:rPr>
          <w:b/>
          <w:bCs/>
          <w:color w:val="000000" w:themeColor="text1"/>
        </w:rPr>
      </w:pPr>
      <w:r w:rsidRPr="001863D4">
        <w:rPr>
          <w:b/>
          <w:bCs/>
          <w:color w:val="000000" w:themeColor="text1"/>
        </w:rPr>
        <w:t>Case series summary</w:t>
      </w:r>
      <w:r w:rsidR="009F6CE6" w:rsidRPr="001863D4">
        <w:rPr>
          <w:b/>
          <w:bCs/>
          <w:color w:val="000000" w:themeColor="text1"/>
        </w:rPr>
        <w:t xml:space="preserve"> </w:t>
      </w:r>
    </w:p>
    <w:p w14:paraId="0FD70152" w14:textId="0096EE00" w:rsidR="00D40234" w:rsidRPr="001863D4" w:rsidRDefault="00420C17" w:rsidP="00803C02">
      <w:pPr>
        <w:spacing w:line="480" w:lineRule="auto"/>
        <w:jc w:val="both"/>
        <w:rPr>
          <w:bCs/>
          <w:color w:val="000000" w:themeColor="text1"/>
        </w:rPr>
      </w:pPr>
      <w:r w:rsidRPr="001863D4">
        <w:rPr>
          <w:color w:val="000000" w:themeColor="text1"/>
        </w:rPr>
        <w:t xml:space="preserve">Lung lobe torsion is rare in cats. </w:t>
      </w:r>
      <w:r w:rsidR="000379DD" w:rsidRPr="001863D4">
        <w:rPr>
          <w:color w:val="000000" w:themeColor="text1"/>
        </w:rPr>
        <w:t xml:space="preserve">The aim of this </w:t>
      </w:r>
      <w:r w:rsidR="0099264F" w:rsidRPr="001863D4">
        <w:rPr>
          <w:color w:val="000000" w:themeColor="text1"/>
        </w:rPr>
        <w:t>multi</w:t>
      </w:r>
      <w:r w:rsidR="009F6CE6" w:rsidRPr="001863D4">
        <w:rPr>
          <w:color w:val="000000" w:themeColor="text1"/>
        </w:rPr>
        <w:t>-</w:t>
      </w:r>
      <w:r w:rsidR="0099264F" w:rsidRPr="001863D4">
        <w:rPr>
          <w:color w:val="000000" w:themeColor="text1"/>
        </w:rPr>
        <w:t xml:space="preserve">institution, retrospective </w:t>
      </w:r>
      <w:r w:rsidR="000379DD" w:rsidRPr="001863D4">
        <w:rPr>
          <w:color w:val="000000" w:themeColor="text1"/>
        </w:rPr>
        <w:t xml:space="preserve">study was to describe </w:t>
      </w:r>
      <w:r w:rsidR="000379DD" w:rsidRPr="001863D4">
        <w:rPr>
          <w:bCs/>
          <w:color w:val="000000" w:themeColor="text1"/>
        </w:rPr>
        <w:t xml:space="preserve">clinical </w:t>
      </w:r>
      <w:r w:rsidR="001A51D0" w:rsidRPr="001863D4">
        <w:rPr>
          <w:bCs/>
          <w:color w:val="000000" w:themeColor="text1"/>
        </w:rPr>
        <w:t>and</w:t>
      </w:r>
      <w:r w:rsidR="000379DD" w:rsidRPr="001863D4">
        <w:rPr>
          <w:bCs/>
          <w:color w:val="000000" w:themeColor="text1"/>
        </w:rPr>
        <w:t xml:space="preserve"> diagnostic</w:t>
      </w:r>
      <w:r w:rsidR="001A51D0" w:rsidRPr="001863D4">
        <w:rPr>
          <w:bCs/>
          <w:color w:val="000000" w:themeColor="text1"/>
        </w:rPr>
        <w:t xml:space="preserve"> findings</w:t>
      </w:r>
      <w:r w:rsidR="000379DD" w:rsidRPr="001863D4">
        <w:rPr>
          <w:bCs/>
          <w:color w:val="000000" w:themeColor="text1"/>
        </w:rPr>
        <w:t xml:space="preserve">, </w:t>
      </w:r>
      <w:proofErr w:type="gramStart"/>
      <w:r w:rsidR="000379DD" w:rsidRPr="001863D4">
        <w:rPr>
          <w:bCs/>
          <w:color w:val="000000" w:themeColor="text1"/>
        </w:rPr>
        <w:t>treatments</w:t>
      </w:r>
      <w:proofErr w:type="gramEnd"/>
      <w:r w:rsidR="00996775" w:rsidRPr="001863D4">
        <w:rPr>
          <w:bCs/>
          <w:color w:val="000000" w:themeColor="text1"/>
        </w:rPr>
        <w:t xml:space="preserve"> and outcomes</w:t>
      </w:r>
      <w:r w:rsidR="000379DD" w:rsidRPr="001863D4">
        <w:rPr>
          <w:bCs/>
          <w:color w:val="000000" w:themeColor="text1"/>
        </w:rPr>
        <w:t xml:space="preserve"> </w:t>
      </w:r>
      <w:r w:rsidR="00FA437D" w:rsidRPr="001863D4">
        <w:rPr>
          <w:bCs/>
          <w:color w:val="000000" w:themeColor="text1"/>
        </w:rPr>
        <w:t>of lung lobe torsion</w:t>
      </w:r>
      <w:r w:rsidR="0041542D" w:rsidRPr="001863D4">
        <w:rPr>
          <w:bCs/>
          <w:color w:val="000000" w:themeColor="text1"/>
        </w:rPr>
        <w:t xml:space="preserve"> (LLT)</w:t>
      </w:r>
      <w:r w:rsidR="00FA437D" w:rsidRPr="001863D4">
        <w:rPr>
          <w:bCs/>
          <w:color w:val="000000" w:themeColor="text1"/>
        </w:rPr>
        <w:t xml:space="preserve"> in </w:t>
      </w:r>
      <w:r w:rsidR="00907F38" w:rsidRPr="001863D4">
        <w:rPr>
          <w:bCs/>
          <w:color w:val="000000" w:themeColor="text1"/>
        </w:rPr>
        <w:t xml:space="preserve">ten </w:t>
      </w:r>
      <w:r w:rsidR="00FA437D" w:rsidRPr="001863D4">
        <w:rPr>
          <w:bCs/>
          <w:color w:val="000000" w:themeColor="text1"/>
        </w:rPr>
        <w:t>cats</w:t>
      </w:r>
      <w:r w:rsidR="00996775" w:rsidRPr="001863D4">
        <w:rPr>
          <w:bCs/>
          <w:color w:val="000000" w:themeColor="text1"/>
        </w:rPr>
        <w:t>.</w:t>
      </w:r>
    </w:p>
    <w:p w14:paraId="06D45B46" w14:textId="4382D72F" w:rsidR="00043E99" w:rsidRPr="001863D4" w:rsidRDefault="00B62C4E" w:rsidP="00803C02">
      <w:pPr>
        <w:spacing w:line="480" w:lineRule="auto"/>
        <w:jc w:val="both"/>
        <w:rPr>
          <w:b/>
          <w:bCs/>
          <w:color w:val="000000" w:themeColor="text1"/>
        </w:rPr>
      </w:pPr>
      <w:r w:rsidRPr="001863D4">
        <w:rPr>
          <w:color w:val="000000" w:themeColor="text1"/>
        </w:rPr>
        <w:t xml:space="preserve">Dyspnoea and tachypnoea </w:t>
      </w:r>
      <w:r w:rsidR="002E5783" w:rsidRPr="001863D4">
        <w:rPr>
          <w:color w:val="000000" w:themeColor="text1"/>
        </w:rPr>
        <w:t>were the most common c</w:t>
      </w:r>
      <w:r w:rsidRPr="001863D4">
        <w:rPr>
          <w:color w:val="000000" w:themeColor="text1"/>
        </w:rPr>
        <w:t xml:space="preserve">linical </w:t>
      </w:r>
      <w:r w:rsidR="001A51D0" w:rsidRPr="001863D4">
        <w:rPr>
          <w:color w:val="000000" w:themeColor="text1"/>
        </w:rPr>
        <w:t>signs</w:t>
      </w:r>
      <w:r w:rsidR="002E5783" w:rsidRPr="001863D4">
        <w:rPr>
          <w:color w:val="000000" w:themeColor="text1"/>
        </w:rPr>
        <w:t>.</w:t>
      </w:r>
      <w:r w:rsidRPr="001863D4">
        <w:rPr>
          <w:color w:val="000000" w:themeColor="text1"/>
        </w:rPr>
        <w:t xml:space="preserve"> </w:t>
      </w:r>
      <w:r w:rsidR="00A90F61" w:rsidRPr="001863D4">
        <w:rPr>
          <w:color w:val="000000" w:themeColor="text1"/>
        </w:rPr>
        <w:t>Pleural effusion was present i</w:t>
      </w:r>
      <w:r w:rsidR="006253E9" w:rsidRPr="001863D4">
        <w:rPr>
          <w:color w:val="000000" w:themeColor="text1"/>
        </w:rPr>
        <w:t xml:space="preserve">n </w:t>
      </w:r>
      <w:r w:rsidR="00851655" w:rsidRPr="001863D4">
        <w:rPr>
          <w:color w:val="000000" w:themeColor="text1"/>
        </w:rPr>
        <w:t xml:space="preserve">nine </w:t>
      </w:r>
      <w:r w:rsidR="006253E9" w:rsidRPr="001863D4">
        <w:rPr>
          <w:color w:val="000000" w:themeColor="text1"/>
        </w:rPr>
        <w:t>cats at presentation</w:t>
      </w:r>
      <w:r w:rsidR="001A51D0" w:rsidRPr="001863D4">
        <w:rPr>
          <w:color w:val="000000" w:themeColor="text1"/>
        </w:rPr>
        <w:t>. F</w:t>
      </w:r>
      <w:r w:rsidR="00996775" w:rsidRPr="001863D4">
        <w:rPr>
          <w:color w:val="000000" w:themeColor="text1"/>
        </w:rPr>
        <w:t xml:space="preserve">luid analysis confirmed </w:t>
      </w:r>
      <w:r w:rsidR="006253E9" w:rsidRPr="001863D4">
        <w:rPr>
          <w:color w:val="000000" w:themeColor="text1"/>
        </w:rPr>
        <w:t>chylothorax</w:t>
      </w:r>
      <w:r w:rsidR="00996775" w:rsidRPr="001863D4">
        <w:rPr>
          <w:color w:val="000000" w:themeColor="text1"/>
        </w:rPr>
        <w:t xml:space="preserve"> in three</w:t>
      </w:r>
      <w:r w:rsidR="006253E9" w:rsidRPr="001863D4">
        <w:rPr>
          <w:color w:val="000000" w:themeColor="text1"/>
        </w:rPr>
        <w:t xml:space="preserve">. </w:t>
      </w:r>
      <w:r w:rsidR="00851655" w:rsidRPr="001863D4">
        <w:rPr>
          <w:color w:val="000000" w:themeColor="text1"/>
        </w:rPr>
        <w:t xml:space="preserve">Nine </w:t>
      </w:r>
      <w:r w:rsidR="00996775" w:rsidRPr="001863D4">
        <w:rPr>
          <w:color w:val="000000" w:themeColor="text1"/>
        </w:rPr>
        <w:t xml:space="preserve">cats </w:t>
      </w:r>
      <w:r w:rsidR="00420C17" w:rsidRPr="001863D4">
        <w:rPr>
          <w:color w:val="000000" w:themeColor="text1"/>
        </w:rPr>
        <w:t xml:space="preserve">underwent </w:t>
      </w:r>
      <w:r w:rsidR="001A51D0" w:rsidRPr="001863D4">
        <w:rPr>
          <w:color w:val="000000" w:themeColor="text1"/>
        </w:rPr>
        <w:t xml:space="preserve">computed tomography </w:t>
      </w:r>
      <w:r w:rsidR="00996775" w:rsidRPr="001863D4">
        <w:rPr>
          <w:color w:val="000000" w:themeColor="text1"/>
        </w:rPr>
        <w:t xml:space="preserve">and </w:t>
      </w:r>
      <w:r w:rsidR="00851655" w:rsidRPr="001863D4">
        <w:rPr>
          <w:color w:val="000000" w:themeColor="text1"/>
        </w:rPr>
        <w:t xml:space="preserve">five </w:t>
      </w:r>
      <w:r w:rsidR="00420C17" w:rsidRPr="001863D4">
        <w:rPr>
          <w:color w:val="000000" w:themeColor="text1"/>
        </w:rPr>
        <w:t xml:space="preserve">cats </w:t>
      </w:r>
      <w:r w:rsidR="00996775" w:rsidRPr="001863D4">
        <w:rPr>
          <w:color w:val="000000" w:themeColor="text1"/>
        </w:rPr>
        <w:t>thoracic radiographs</w:t>
      </w:r>
      <w:r w:rsidR="009102F7" w:rsidRPr="001863D4">
        <w:rPr>
          <w:color w:val="000000" w:themeColor="text1"/>
        </w:rPr>
        <w:t>.</w:t>
      </w:r>
      <w:r w:rsidR="00996775" w:rsidRPr="001863D4">
        <w:rPr>
          <w:color w:val="000000" w:themeColor="text1"/>
        </w:rPr>
        <w:t xml:space="preserve"> </w:t>
      </w:r>
      <w:r w:rsidR="001A51D0" w:rsidRPr="001863D4">
        <w:rPr>
          <w:color w:val="000000" w:themeColor="text1"/>
        </w:rPr>
        <w:t xml:space="preserve">A </w:t>
      </w:r>
      <w:r w:rsidR="00420C17" w:rsidRPr="001863D4">
        <w:rPr>
          <w:color w:val="000000" w:themeColor="text1"/>
        </w:rPr>
        <w:t xml:space="preserve">diagnosis </w:t>
      </w:r>
      <w:r w:rsidR="009102F7" w:rsidRPr="001863D4">
        <w:rPr>
          <w:color w:val="000000" w:themeColor="text1"/>
        </w:rPr>
        <w:t xml:space="preserve">was </w:t>
      </w:r>
      <w:r w:rsidR="001A51D0" w:rsidRPr="001863D4">
        <w:rPr>
          <w:color w:val="000000" w:themeColor="text1"/>
        </w:rPr>
        <w:t xml:space="preserve">made preoperatively </w:t>
      </w:r>
      <w:r w:rsidR="00420C17" w:rsidRPr="001863D4">
        <w:rPr>
          <w:color w:val="000000" w:themeColor="text1"/>
        </w:rPr>
        <w:t xml:space="preserve">in </w:t>
      </w:r>
      <w:r w:rsidR="00851655" w:rsidRPr="001863D4">
        <w:rPr>
          <w:color w:val="000000" w:themeColor="text1"/>
        </w:rPr>
        <w:t xml:space="preserve">six </w:t>
      </w:r>
      <w:r w:rsidR="00420C17" w:rsidRPr="001863D4">
        <w:rPr>
          <w:color w:val="000000" w:themeColor="text1"/>
        </w:rPr>
        <w:t xml:space="preserve">cats while in the other </w:t>
      </w:r>
      <w:r w:rsidR="004D711D" w:rsidRPr="001863D4">
        <w:rPr>
          <w:color w:val="000000" w:themeColor="text1"/>
        </w:rPr>
        <w:t>four</w:t>
      </w:r>
      <w:r w:rsidR="00420C17" w:rsidRPr="001863D4">
        <w:rPr>
          <w:color w:val="000000" w:themeColor="text1"/>
        </w:rPr>
        <w:t xml:space="preserve"> cats </w:t>
      </w:r>
      <w:r w:rsidR="001A51D0" w:rsidRPr="001863D4">
        <w:rPr>
          <w:color w:val="000000" w:themeColor="text1"/>
        </w:rPr>
        <w:t xml:space="preserve">it </w:t>
      </w:r>
      <w:r w:rsidR="00420C17" w:rsidRPr="001863D4">
        <w:rPr>
          <w:color w:val="000000" w:themeColor="text1"/>
        </w:rPr>
        <w:t xml:space="preserve">was </w:t>
      </w:r>
      <w:r w:rsidR="001A51D0" w:rsidRPr="001863D4">
        <w:rPr>
          <w:color w:val="000000" w:themeColor="text1"/>
        </w:rPr>
        <w:t xml:space="preserve">made at </w:t>
      </w:r>
      <w:r w:rsidR="00420C17" w:rsidRPr="001863D4">
        <w:rPr>
          <w:color w:val="000000" w:themeColor="text1"/>
        </w:rPr>
        <w:t>exploratory thoracotomy</w:t>
      </w:r>
      <w:r w:rsidR="00996775" w:rsidRPr="001863D4">
        <w:rPr>
          <w:color w:val="000000" w:themeColor="text1"/>
        </w:rPr>
        <w:t xml:space="preserve">. </w:t>
      </w:r>
      <w:r w:rsidR="00E92590" w:rsidRPr="001863D4">
        <w:rPr>
          <w:color w:val="000000" w:themeColor="text1"/>
        </w:rPr>
        <w:t>Affected lung lobes were</w:t>
      </w:r>
      <w:r w:rsidR="000542D4" w:rsidRPr="001863D4">
        <w:rPr>
          <w:color w:val="000000" w:themeColor="text1"/>
        </w:rPr>
        <w:t xml:space="preserve"> the</w:t>
      </w:r>
      <w:r w:rsidR="0099264F" w:rsidRPr="001863D4">
        <w:rPr>
          <w:color w:val="000000" w:themeColor="text1"/>
        </w:rPr>
        <w:t xml:space="preserve"> right cranial </w:t>
      </w:r>
      <w:r w:rsidR="00E92590" w:rsidRPr="001863D4">
        <w:rPr>
          <w:color w:val="000000" w:themeColor="text1"/>
        </w:rPr>
        <w:t>(4/1</w:t>
      </w:r>
      <w:r w:rsidR="00851655" w:rsidRPr="001863D4">
        <w:rPr>
          <w:color w:val="000000" w:themeColor="text1"/>
        </w:rPr>
        <w:t>1</w:t>
      </w:r>
      <w:r w:rsidR="000542D4" w:rsidRPr="001863D4">
        <w:rPr>
          <w:color w:val="000000" w:themeColor="text1"/>
        </w:rPr>
        <w:t>),</w:t>
      </w:r>
      <w:r w:rsidR="0099264F" w:rsidRPr="001863D4">
        <w:rPr>
          <w:color w:val="000000" w:themeColor="text1"/>
        </w:rPr>
        <w:t xml:space="preserve"> </w:t>
      </w:r>
      <w:r w:rsidR="00851655" w:rsidRPr="001863D4">
        <w:rPr>
          <w:color w:val="000000" w:themeColor="text1"/>
        </w:rPr>
        <w:t xml:space="preserve">left cranial (4/11) and </w:t>
      </w:r>
      <w:r w:rsidR="0099264F" w:rsidRPr="001863D4">
        <w:rPr>
          <w:color w:val="000000" w:themeColor="text1"/>
        </w:rPr>
        <w:t xml:space="preserve">right </w:t>
      </w:r>
      <w:r w:rsidR="00E92590" w:rsidRPr="001863D4">
        <w:rPr>
          <w:color w:val="000000" w:themeColor="text1"/>
        </w:rPr>
        <w:t>middle</w:t>
      </w:r>
      <w:r w:rsidR="0099264F" w:rsidRPr="001863D4">
        <w:rPr>
          <w:color w:val="000000" w:themeColor="text1"/>
        </w:rPr>
        <w:t xml:space="preserve"> (3/</w:t>
      </w:r>
      <w:r w:rsidR="00DA7316" w:rsidRPr="001863D4">
        <w:rPr>
          <w:color w:val="000000" w:themeColor="text1"/>
        </w:rPr>
        <w:t>1</w:t>
      </w:r>
      <w:r w:rsidR="00851655" w:rsidRPr="001863D4">
        <w:rPr>
          <w:color w:val="000000" w:themeColor="text1"/>
        </w:rPr>
        <w:t>1</w:t>
      </w:r>
      <w:r w:rsidR="0099264F" w:rsidRPr="001863D4">
        <w:rPr>
          <w:color w:val="000000" w:themeColor="text1"/>
        </w:rPr>
        <w:t xml:space="preserve">). </w:t>
      </w:r>
      <w:r w:rsidR="009F6CE6" w:rsidRPr="001863D4">
        <w:rPr>
          <w:color w:val="000000" w:themeColor="text1"/>
        </w:rPr>
        <w:t xml:space="preserve">One cat had </w:t>
      </w:r>
      <w:r w:rsidR="000542D4" w:rsidRPr="001863D4">
        <w:rPr>
          <w:color w:val="000000" w:themeColor="text1"/>
        </w:rPr>
        <w:t xml:space="preserve">a </w:t>
      </w:r>
      <w:r w:rsidR="001A51D0" w:rsidRPr="001863D4">
        <w:rPr>
          <w:color w:val="000000" w:themeColor="text1"/>
        </w:rPr>
        <w:t xml:space="preserve">concurrent </w:t>
      </w:r>
      <w:r w:rsidR="009F6CE6" w:rsidRPr="001863D4">
        <w:rPr>
          <w:color w:val="000000" w:themeColor="text1"/>
        </w:rPr>
        <w:t xml:space="preserve">torsion of two lung lobes. </w:t>
      </w:r>
      <w:r w:rsidR="00421E8D" w:rsidRPr="001863D4">
        <w:rPr>
          <w:color w:val="000000" w:themeColor="text1"/>
        </w:rPr>
        <w:t xml:space="preserve">Lung lobectomy was </w:t>
      </w:r>
      <w:r w:rsidR="003923FA" w:rsidRPr="001863D4">
        <w:rPr>
          <w:color w:val="000000" w:themeColor="text1"/>
        </w:rPr>
        <w:t xml:space="preserve">successfully </w:t>
      </w:r>
      <w:r w:rsidR="00421E8D" w:rsidRPr="001863D4">
        <w:rPr>
          <w:color w:val="000000" w:themeColor="text1"/>
        </w:rPr>
        <w:t>performed in all cases</w:t>
      </w:r>
      <w:r w:rsidR="001A51D0" w:rsidRPr="001863D4">
        <w:rPr>
          <w:color w:val="000000" w:themeColor="text1"/>
        </w:rPr>
        <w:t>. B</w:t>
      </w:r>
      <w:r w:rsidR="00420C17" w:rsidRPr="001863D4">
        <w:rPr>
          <w:color w:val="000000" w:themeColor="text1"/>
        </w:rPr>
        <w:t xml:space="preserve">ased on </w:t>
      </w:r>
      <w:r w:rsidR="008B7269" w:rsidRPr="001863D4">
        <w:rPr>
          <w:color w:val="000000" w:themeColor="text1"/>
        </w:rPr>
        <w:t>clinica</w:t>
      </w:r>
      <w:r w:rsidR="009102F7" w:rsidRPr="001863D4">
        <w:rPr>
          <w:color w:val="000000" w:themeColor="text1"/>
        </w:rPr>
        <w:t>l</w:t>
      </w:r>
      <w:r w:rsidR="008B7269" w:rsidRPr="001863D4">
        <w:rPr>
          <w:color w:val="000000" w:themeColor="text1"/>
        </w:rPr>
        <w:t xml:space="preserve">, diagnostic and </w:t>
      </w:r>
      <w:r w:rsidR="00420C17" w:rsidRPr="001863D4">
        <w:rPr>
          <w:color w:val="000000" w:themeColor="text1"/>
        </w:rPr>
        <w:t xml:space="preserve">lung histopathology </w:t>
      </w:r>
      <w:r w:rsidR="008B7269" w:rsidRPr="001863D4">
        <w:rPr>
          <w:color w:val="000000" w:themeColor="text1"/>
        </w:rPr>
        <w:t>findin</w:t>
      </w:r>
      <w:r w:rsidR="009102F7" w:rsidRPr="001863D4">
        <w:rPr>
          <w:color w:val="000000" w:themeColor="text1"/>
        </w:rPr>
        <w:t>g</w:t>
      </w:r>
      <w:r w:rsidR="008B7269" w:rsidRPr="001863D4">
        <w:rPr>
          <w:color w:val="000000" w:themeColor="text1"/>
        </w:rPr>
        <w:t xml:space="preserve">s </w:t>
      </w:r>
      <w:r w:rsidR="000B6FF5" w:rsidRPr="001863D4">
        <w:rPr>
          <w:color w:val="000000" w:themeColor="text1"/>
        </w:rPr>
        <w:t xml:space="preserve">three </w:t>
      </w:r>
      <w:r w:rsidR="00420C17" w:rsidRPr="001863D4">
        <w:rPr>
          <w:color w:val="000000" w:themeColor="text1"/>
        </w:rPr>
        <w:t xml:space="preserve">cats had </w:t>
      </w:r>
      <w:r w:rsidR="00163D02" w:rsidRPr="001863D4">
        <w:rPr>
          <w:color w:val="000000" w:themeColor="text1"/>
        </w:rPr>
        <w:t xml:space="preserve">idiopathic </w:t>
      </w:r>
      <w:r w:rsidR="00420C17" w:rsidRPr="001863D4">
        <w:rPr>
          <w:color w:val="000000" w:themeColor="text1"/>
        </w:rPr>
        <w:t xml:space="preserve">and </w:t>
      </w:r>
      <w:r w:rsidR="00851655" w:rsidRPr="001863D4">
        <w:rPr>
          <w:color w:val="000000" w:themeColor="text1"/>
        </w:rPr>
        <w:t xml:space="preserve">seven </w:t>
      </w:r>
      <w:r w:rsidR="00420C17" w:rsidRPr="001863D4">
        <w:rPr>
          <w:color w:val="000000" w:themeColor="text1"/>
        </w:rPr>
        <w:t>cats secondary LLT</w:t>
      </w:r>
      <w:r w:rsidR="00421E8D" w:rsidRPr="001863D4">
        <w:rPr>
          <w:color w:val="000000" w:themeColor="text1"/>
        </w:rPr>
        <w:t xml:space="preserve">. </w:t>
      </w:r>
      <w:r w:rsidR="009F6CE6" w:rsidRPr="001863D4">
        <w:rPr>
          <w:color w:val="000000" w:themeColor="text1"/>
        </w:rPr>
        <w:t>Intraoperative complications included hypoten</w:t>
      </w:r>
      <w:r w:rsidR="003774DA" w:rsidRPr="001863D4">
        <w:rPr>
          <w:color w:val="000000" w:themeColor="text1"/>
        </w:rPr>
        <w:t>s</w:t>
      </w:r>
      <w:r w:rsidR="009F6CE6" w:rsidRPr="001863D4">
        <w:rPr>
          <w:color w:val="000000" w:themeColor="text1"/>
        </w:rPr>
        <w:t>ion and hypothermia</w:t>
      </w:r>
      <w:r w:rsidR="009C3D7D" w:rsidRPr="001863D4">
        <w:rPr>
          <w:color w:val="000000" w:themeColor="text1"/>
        </w:rPr>
        <w:t xml:space="preserve"> </w:t>
      </w:r>
      <w:r w:rsidR="009F6CE6" w:rsidRPr="001863D4">
        <w:rPr>
          <w:color w:val="000000" w:themeColor="text1"/>
        </w:rPr>
        <w:t xml:space="preserve">in </w:t>
      </w:r>
      <w:r w:rsidR="00851655" w:rsidRPr="001863D4">
        <w:rPr>
          <w:color w:val="000000" w:themeColor="text1"/>
        </w:rPr>
        <w:t xml:space="preserve">four </w:t>
      </w:r>
      <w:r w:rsidR="00F07649" w:rsidRPr="001863D4">
        <w:rPr>
          <w:color w:val="000000" w:themeColor="text1"/>
        </w:rPr>
        <w:t xml:space="preserve">and </w:t>
      </w:r>
      <w:r w:rsidR="00851655" w:rsidRPr="001863D4">
        <w:rPr>
          <w:color w:val="000000" w:themeColor="text1"/>
        </w:rPr>
        <w:t xml:space="preserve">five </w:t>
      </w:r>
      <w:r w:rsidR="009F6CE6" w:rsidRPr="001863D4">
        <w:rPr>
          <w:color w:val="000000" w:themeColor="text1"/>
        </w:rPr>
        <w:t>cats</w:t>
      </w:r>
      <w:r w:rsidR="00F07649" w:rsidRPr="001863D4">
        <w:rPr>
          <w:color w:val="000000" w:themeColor="text1"/>
        </w:rPr>
        <w:t>, respectively</w:t>
      </w:r>
      <w:r w:rsidR="009F6CE6" w:rsidRPr="001863D4">
        <w:rPr>
          <w:color w:val="000000" w:themeColor="text1"/>
        </w:rPr>
        <w:t>.</w:t>
      </w:r>
      <w:r w:rsidR="006C431C" w:rsidRPr="001863D4">
        <w:rPr>
          <w:color w:val="000000" w:themeColor="text1"/>
        </w:rPr>
        <w:t xml:space="preserve"> </w:t>
      </w:r>
      <w:r w:rsidR="0019363A" w:rsidRPr="001863D4">
        <w:rPr>
          <w:color w:val="000000" w:themeColor="text1"/>
        </w:rPr>
        <w:t xml:space="preserve">Postoperative </w:t>
      </w:r>
      <w:r w:rsidR="00B85EBE" w:rsidRPr="001863D4">
        <w:rPr>
          <w:color w:val="000000" w:themeColor="text1"/>
        </w:rPr>
        <w:t xml:space="preserve">complications </w:t>
      </w:r>
      <w:r w:rsidR="004D21A1" w:rsidRPr="001863D4">
        <w:rPr>
          <w:color w:val="000000" w:themeColor="text1"/>
        </w:rPr>
        <w:t xml:space="preserve">occurred </w:t>
      </w:r>
      <w:r w:rsidR="0099264F" w:rsidRPr="001863D4">
        <w:rPr>
          <w:color w:val="000000" w:themeColor="text1"/>
        </w:rPr>
        <w:t xml:space="preserve">in </w:t>
      </w:r>
      <w:r w:rsidR="00851655" w:rsidRPr="001863D4">
        <w:rPr>
          <w:color w:val="000000" w:themeColor="text1"/>
        </w:rPr>
        <w:t xml:space="preserve">six </w:t>
      </w:r>
      <w:r w:rsidR="0019363A" w:rsidRPr="001863D4">
        <w:rPr>
          <w:color w:val="000000" w:themeColor="text1"/>
        </w:rPr>
        <w:t>cats</w:t>
      </w:r>
      <w:r w:rsidR="0099264F" w:rsidRPr="001863D4">
        <w:rPr>
          <w:color w:val="000000" w:themeColor="text1"/>
        </w:rPr>
        <w:t xml:space="preserve"> and lead to euthanasia or death in </w:t>
      </w:r>
      <w:r w:rsidR="00851655" w:rsidRPr="001863D4">
        <w:rPr>
          <w:color w:val="000000" w:themeColor="text1"/>
        </w:rPr>
        <w:t xml:space="preserve">four </w:t>
      </w:r>
      <w:r w:rsidR="00BC24EB" w:rsidRPr="001863D4">
        <w:rPr>
          <w:color w:val="000000" w:themeColor="text1"/>
        </w:rPr>
        <w:t>cats,</w:t>
      </w:r>
      <w:r w:rsidR="00804F1B" w:rsidRPr="001863D4">
        <w:rPr>
          <w:color w:val="000000" w:themeColor="text1"/>
        </w:rPr>
        <w:t xml:space="preserve"> </w:t>
      </w:r>
      <w:r w:rsidR="00163D02" w:rsidRPr="001863D4">
        <w:rPr>
          <w:color w:val="000000" w:themeColor="text1"/>
        </w:rPr>
        <w:t xml:space="preserve">whereas </w:t>
      </w:r>
      <w:r w:rsidR="00AD6693" w:rsidRPr="001863D4">
        <w:rPr>
          <w:color w:val="000000" w:themeColor="text1"/>
        </w:rPr>
        <w:t>complications resolved in the other two cats</w:t>
      </w:r>
      <w:r w:rsidR="0099264F" w:rsidRPr="001863D4">
        <w:rPr>
          <w:color w:val="000000" w:themeColor="text1"/>
        </w:rPr>
        <w:t>.</w:t>
      </w:r>
      <w:r w:rsidR="009F6CE6" w:rsidRPr="001863D4">
        <w:rPr>
          <w:color w:val="000000" w:themeColor="text1"/>
        </w:rPr>
        <w:t xml:space="preserve"> </w:t>
      </w:r>
      <w:r w:rsidR="000B6FF5" w:rsidRPr="001863D4">
        <w:rPr>
          <w:color w:val="000000" w:themeColor="text1"/>
        </w:rPr>
        <w:t xml:space="preserve">Three cats were euthanised within five weeks of discharge. </w:t>
      </w:r>
      <w:r w:rsidR="009F6CE6" w:rsidRPr="001863D4">
        <w:rPr>
          <w:color w:val="000000" w:themeColor="text1"/>
        </w:rPr>
        <w:t xml:space="preserve">For the </w:t>
      </w:r>
      <w:r w:rsidR="006C431C" w:rsidRPr="001863D4">
        <w:rPr>
          <w:color w:val="000000" w:themeColor="text1"/>
        </w:rPr>
        <w:t xml:space="preserve">three </w:t>
      </w:r>
      <w:r w:rsidR="009F6CE6" w:rsidRPr="001863D4">
        <w:rPr>
          <w:color w:val="000000" w:themeColor="text1"/>
        </w:rPr>
        <w:t>cats</w:t>
      </w:r>
      <w:r w:rsidR="000961ED" w:rsidRPr="001863D4">
        <w:rPr>
          <w:color w:val="000000" w:themeColor="text1"/>
        </w:rPr>
        <w:t xml:space="preserve"> </w:t>
      </w:r>
      <w:r w:rsidR="00D435AD" w:rsidRPr="001863D4">
        <w:rPr>
          <w:color w:val="000000" w:themeColor="text1"/>
        </w:rPr>
        <w:t xml:space="preserve">surviving long term, including one euthanised at 252 days postoperatively, owner described </w:t>
      </w:r>
      <w:r w:rsidR="000961ED" w:rsidRPr="001863D4">
        <w:rPr>
          <w:color w:val="000000" w:themeColor="text1"/>
        </w:rPr>
        <w:t xml:space="preserve">outcomes and quality of life </w:t>
      </w:r>
      <w:r w:rsidR="009F6CE6" w:rsidRPr="001863D4">
        <w:rPr>
          <w:color w:val="000000" w:themeColor="text1"/>
        </w:rPr>
        <w:t>were considered</w:t>
      </w:r>
      <w:r w:rsidR="000961ED" w:rsidRPr="001863D4">
        <w:rPr>
          <w:color w:val="000000" w:themeColor="text1"/>
        </w:rPr>
        <w:t xml:space="preserve"> good to excellent.</w:t>
      </w:r>
      <w:r w:rsidR="00086E02" w:rsidRPr="001863D4">
        <w:rPr>
          <w:color w:val="000000" w:themeColor="text1"/>
        </w:rPr>
        <w:t xml:space="preserve"> </w:t>
      </w:r>
    </w:p>
    <w:p w14:paraId="590BCD63" w14:textId="77777777" w:rsidR="009F6CE6" w:rsidRPr="001863D4" w:rsidRDefault="00BB7F38" w:rsidP="00D66A25">
      <w:pPr>
        <w:spacing w:line="480" w:lineRule="auto"/>
        <w:jc w:val="both"/>
        <w:rPr>
          <w:b/>
          <w:bCs/>
          <w:color w:val="000000" w:themeColor="text1"/>
        </w:rPr>
      </w:pPr>
      <w:r w:rsidRPr="001863D4">
        <w:rPr>
          <w:b/>
          <w:bCs/>
          <w:color w:val="000000" w:themeColor="text1"/>
        </w:rPr>
        <w:t>Relevance and novel information</w:t>
      </w:r>
      <w:r w:rsidR="009F6CE6" w:rsidRPr="001863D4">
        <w:rPr>
          <w:b/>
          <w:bCs/>
          <w:color w:val="000000" w:themeColor="text1"/>
        </w:rPr>
        <w:t xml:space="preserve"> </w:t>
      </w:r>
    </w:p>
    <w:p w14:paraId="40931E7B" w14:textId="5798F903" w:rsidR="00D66A25" w:rsidRPr="001863D4" w:rsidRDefault="00EE78AE" w:rsidP="00D66A25">
      <w:pPr>
        <w:spacing w:line="480" w:lineRule="auto"/>
        <w:jc w:val="both"/>
        <w:rPr>
          <w:b/>
          <w:bCs/>
          <w:color w:val="000000" w:themeColor="text1"/>
        </w:rPr>
      </w:pPr>
      <w:r w:rsidRPr="001863D4">
        <w:rPr>
          <w:bCs/>
          <w:color w:val="000000" w:themeColor="text1"/>
        </w:rPr>
        <w:lastRenderedPageBreak/>
        <w:t xml:space="preserve">Secondary LLT </w:t>
      </w:r>
      <w:r w:rsidR="00E92590" w:rsidRPr="001863D4">
        <w:rPr>
          <w:bCs/>
          <w:color w:val="000000" w:themeColor="text1"/>
        </w:rPr>
        <w:t xml:space="preserve">associated with underlying thoracic pathology </w:t>
      </w:r>
      <w:r w:rsidR="001A51D0" w:rsidRPr="001863D4">
        <w:rPr>
          <w:bCs/>
          <w:color w:val="000000" w:themeColor="text1"/>
        </w:rPr>
        <w:t xml:space="preserve">was associated with </w:t>
      </w:r>
      <w:r w:rsidRPr="001863D4">
        <w:rPr>
          <w:bCs/>
          <w:color w:val="000000" w:themeColor="text1"/>
        </w:rPr>
        <w:t>hig</w:t>
      </w:r>
      <w:r w:rsidR="00A91A93" w:rsidRPr="001863D4">
        <w:rPr>
          <w:bCs/>
          <w:color w:val="000000" w:themeColor="text1"/>
        </w:rPr>
        <w:t>h</w:t>
      </w:r>
      <w:r w:rsidRPr="001863D4">
        <w:rPr>
          <w:bCs/>
          <w:color w:val="000000" w:themeColor="text1"/>
        </w:rPr>
        <w:t xml:space="preserve"> complication</w:t>
      </w:r>
      <w:r w:rsidR="001A51D0" w:rsidRPr="001863D4">
        <w:rPr>
          <w:bCs/>
          <w:color w:val="000000" w:themeColor="text1"/>
        </w:rPr>
        <w:t xml:space="preserve"> rates</w:t>
      </w:r>
      <w:r w:rsidRPr="001863D4">
        <w:rPr>
          <w:bCs/>
          <w:color w:val="000000" w:themeColor="text1"/>
        </w:rPr>
        <w:t xml:space="preserve"> and poo</w:t>
      </w:r>
      <w:r w:rsidR="00A91A93" w:rsidRPr="001863D4">
        <w:rPr>
          <w:bCs/>
          <w:color w:val="000000" w:themeColor="text1"/>
        </w:rPr>
        <w:t>r o</w:t>
      </w:r>
      <w:r w:rsidRPr="001863D4">
        <w:rPr>
          <w:bCs/>
          <w:color w:val="000000" w:themeColor="text1"/>
        </w:rPr>
        <w:t xml:space="preserve">utcomes. Long-term outcomes of cats undergoing surgery for LLT </w:t>
      </w:r>
      <w:r w:rsidR="009102F7" w:rsidRPr="001863D4">
        <w:rPr>
          <w:bCs/>
          <w:color w:val="000000" w:themeColor="text1"/>
        </w:rPr>
        <w:t>and surviving</w:t>
      </w:r>
      <w:r w:rsidR="001A51D0" w:rsidRPr="001863D4">
        <w:rPr>
          <w:bCs/>
          <w:color w:val="000000" w:themeColor="text1"/>
        </w:rPr>
        <w:t xml:space="preserve"> the</w:t>
      </w:r>
      <w:r w:rsidR="009102F7" w:rsidRPr="001863D4">
        <w:rPr>
          <w:bCs/>
          <w:color w:val="000000" w:themeColor="text1"/>
        </w:rPr>
        <w:t xml:space="preserve"> perioperative period </w:t>
      </w:r>
      <w:r w:rsidRPr="001863D4">
        <w:rPr>
          <w:bCs/>
          <w:color w:val="000000" w:themeColor="text1"/>
        </w:rPr>
        <w:t xml:space="preserve">were deemed good to excellent. </w:t>
      </w:r>
    </w:p>
    <w:p w14:paraId="6BE1BF3F" w14:textId="77777777" w:rsidR="003923FA" w:rsidRPr="001863D4" w:rsidRDefault="003923FA" w:rsidP="00803C02">
      <w:pPr>
        <w:spacing w:line="480" w:lineRule="auto"/>
        <w:jc w:val="both"/>
        <w:rPr>
          <w:b/>
          <w:bCs/>
          <w:color w:val="000000" w:themeColor="text1"/>
        </w:rPr>
      </w:pPr>
    </w:p>
    <w:p w14:paraId="42B98068" w14:textId="1AF97A26" w:rsidR="00C05CA4" w:rsidRPr="001863D4" w:rsidRDefault="00131D8B" w:rsidP="00803C02">
      <w:pPr>
        <w:spacing w:line="480" w:lineRule="auto"/>
        <w:jc w:val="both"/>
        <w:rPr>
          <w:b/>
          <w:bCs/>
          <w:color w:val="000000" w:themeColor="text1"/>
        </w:rPr>
      </w:pPr>
      <w:r w:rsidRPr="001863D4">
        <w:rPr>
          <w:b/>
          <w:bCs/>
          <w:color w:val="000000" w:themeColor="text1"/>
        </w:rPr>
        <w:t xml:space="preserve">Key words: </w:t>
      </w:r>
      <w:r w:rsidR="003923FA" w:rsidRPr="001863D4">
        <w:rPr>
          <w:color w:val="000000" w:themeColor="text1"/>
        </w:rPr>
        <w:t>Lung lobe torsion</w:t>
      </w:r>
      <w:r w:rsidR="005C3D71" w:rsidRPr="001863D4">
        <w:rPr>
          <w:color w:val="000000" w:themeColor="text1"/>
        </w:rPr>
        <w:t>;</w:t>
      </w:r>
      <w:r w:rsidR="003923FA" w:rsidRPr="001863D4">
        <w:rPr>
          <w:color w:val="000000" w:themeColor="text1"/>
        </w:rPr>
        <w:t xml:space="preserve"> chylothorax</w:t>
      </w:r>
      <w:r w:rsidR="005C3D71" w:rsidRPr="001863D4">
        <w:rPr>
          <w:color w:val="000000" w:themeColor="text1"/>
        </w:rPr>
        <w:t>;</w:t>
      </w:r>
      <w:r w:rsidR="003923FA" w:rsidRPr="001863D4">
        <w:rPr>
          <w:color w:val="000000" w:themeColor="text1"/>
        </w:rPr>
        <w:t xml:space="preserve"> pleural effusion</w:t>
      </w:r>
      <w:r w:rsidR="005C3D71" w:rsidRPr="001863D4">
        <w:rPr>
          <w:color w:val="000000" w:themeColor="text1"/>
        </w:rPr>
        <w:t>;</w:t>
      </w:r>
      <w:r w:rsidR="003923FA" w:rsidRPr="001863D4">
        <w:rPr>
          <w:color w:val="000000" w:themeColor="text1"/>
        </w:rPr>
        <w:t xml:space="preserve"> computed tomography</w:t>
      </w:r>
      <w:r w:rsidR="009675DA" w:rsidRPr="001863D4">
        <w:rPr>
          <w:color w:val="000000" w:themeColor="text1"/>
        </w:rPr>
        <w:t>, lung lobectomy</w:t>
      </w:r>
    </w:p>
    <w:p w14:paraId="32A1ADAF" w14:textId="77777777" w:rsidR="00C05CA4" w:rsidRPr="001863D4" w:rsidRDefault="00C05CA4" w:rsidP="00803C02">
      <w:pPr>
        <w:spacing w:line="480" w:lineRule="auto"/>
        <w:jc w:val="both"/>
        <w:rPr>
          <w:b/>
          <w:bCs/>
          <w:color w:val="000000" w:themeColor="text1"/>
        </w:rPr>
      </w:pPr>
    </w:p>
    <w:p w14:paraId="5CB7F966" w14:textId="7654E9FE" w:rsidR="00447AA4" w:rsidRPr="001863D4" w:rsidRDefault="00447AA4" w:rsidP="00803C02">
      <w:pPr>
        <w:spacing w:line="480" w:lineRule="auto"/>
        <w:jc w:val="both"/>
        <w:rPr>
          <w:b/>
          <w:bCs/>
          <w:color w:val="000000" w:themeColor="text1"/>
        </w:rPr>
      </w:pPr>
      <w:r w:rsidRPr="001863D4">
        <w:rPr>
          <w:b/>
          <w:bCs/>
          <w:color w:val="000000" w:themeColor="text1"/>
        </w:rPr>
        <w:t xml:space="preserve">Introduction </w:t>
      </w:r>
    </w:p>
    <w:p w14:paraId="18E79ECA" w14:textId="77777777" w:rsidR="00447AA4" w:rsidRPr="001863D4" w:rsidRDefault="00447AA4" w:rsidP="00803C02">
      <w:pPr>
        <w:spacing w:line="480" w:lineRule="auto"/>
        <w:jc w:val="both"/>
        <w:rPr>
          <w:b/>
          <w:bCs/>
          <w:color w:val="000000" w:themeColor="text1"/>
        </w:rPr>
      </w:pPr>
    </w:p>
    <w:p w14:paraId="4CF7EE9D" w14:textId="018EC035" w:rsidR="00447AA4" w:rsidRPr="001863D4" w:rsidRDefault="00447AA4" w:rsidP="00803C02">
      <w:pPr>
        <w:spacing w:line="480" w:lineRule="auto"/>
        <w:jc w:val="both"/>
        <w:rPr>
          <w:bCs/>
          <w:color w:val="000000" w:themeColor="text1"/>
        </w:rPr>
      </w:pPr>
      <w:r w:rsidRPr="001863D4">
        <w:rPr>
          <w:bCs/>
          <w:color w:val="000000" w:themeColor="text1"/>
        </w:rPr>
        <w:t xml:space="preserve">Lung lobe torsion (LLT) </w:t>
      </w:r>
      <w:r w:rsidR="0021290A" w:rsidRPr="001863D4">
        <w:rPr>
          <w:bCs/>
          <w:color w:val="000000" w:themeColor="text1"/>
        </w:rPr>
        <w:t xml:space="preserve">is </w:t>
      </w:r>
      <w:r w:rsidRPr="001863D4">
        <w:rPr>
          <w:bCs/>
          <w:color w:val="000000" w:themeColor="text1"/>
        </w:rPr>
        <w:t xml:space="preserve">a rare </w:t>
      </w:r>
      <w:r w:rsidR="0021290A" w:rsidRPr="001863D4">
        <w:rPr>
          <w:bCs/>
          <w:color w:val="000000" w:themeColor="text1"/>
        </w:rPr>
        <w:t xml:space="preserve">life-threatening </w:t>
      </w:r>
      <w:r w:rsidRPr="001863D4">
        <w:rPr>
          <w:bCs/>
          <w:color w:val="000000" w:themeColor="text1"/>
        </w:rPr>
        <w:t>condition in dogs and cats</w:t>
      </w:r>
      <w:r w:rsidR="001A51D0" w:rsidRPr="001863D4">
        <w:rPr>
          <w:bCs/>
          <w:color w:val="000000" w:themeColor="text1"/>
        </w:rPr>
        <w:t>. Axial</w:t>
      </w:r>
      <w:r w:rsidRPr="001863D4">
        <w:rPr>
          <w:bCs/>
          <w:color w:val="000000" w:themeColor="text1"/>
        </w:rPr>
        <w:t xml:space="preserve"> rotation of the bronchovascular pedicle</w:t>
      </w:r>
      <w:r w:rsidR="00C83DF8" w:rsidRPr="001863D4">
        <w:rPr>
          <w:bCs/>
          <w:color w:val="000000" w:themeColor="text1"/>
        </w:rPr>
        <w:t xml:space="preserve"> predominantly</w:t>
      </w:r>
      <w:r w:rsidRPr="001863D4">
        <w:rPr>
          <w:bCs/>
          <w:color w:val="000000" w:themeColor="text1"/>
        </w:rPr>
        <w:t xml:space="preserve"> centred close to or at the hilus</w:t>
      </w:r>
      <w:r w:rsidRPr="001863D4">
        <w:rPr>
          <w:bCs/>
          <w:color w:val="000000" w:themeColor="text1"/>
        </w:rPr>
        <w:fldChar w:fldCharType="begin"/>
      </w:r>
      <w:r w:rsidR="00F915F1" w:rsidRPr="001863D4">
        <w:rPr>
          <w:bCs/>
          <w:color w:val="000000" w:themeColor="text1"/>
        </w:rPr>
        <w:instrText xml:space="preserve"> ADDIN ZOTERO_ITEM CSL_CITATION {"citationID":"ansCGXs1","properties":{"formattedCitation":"\\super 1\\nosupersub{}","plainCitation":"1","noteIndex":0},"citationItems":[{"id":415,"uris":["http://zotero.org/users/6962752/items/K5EMMS4N"],"uri":["http://zotero.org/users/6962752/items/K5EMMS4N"],"itemData":{"id":415,"type":"article-journal","abstract":"Objective To report outcomes and risk factors for mortality in dogs that underwent surgical management of lung lobe torsion. Study design Retrospective case series from 5 veterinary teaching hospitals (2005–2017). Animals Fifty dogs with 52 instances of lung lobe torsion. Methods Data collected from medical records included signalment, clinical findings, results of clinicopathologic testing and diagnostic imaging, surgical treatment, lung lobe affected, intraoperative and postoperative complications, histopathologic and microbiologic findings, and outcome. Follow-up was obtained from medical records and telephone contact with primary care veterinarians. Results Fifty-two instances of lung lobe torsion were identified in 50 dogs, with a median follow-up of 453 days (range, 0–3075). Forty-six (92%) dogs survived to discharge. Dogs with concurrent torsion of the right cranial and middle lung lobes were less likely to survive (2/4) than those with torsion of the left cranial lung lobe (22/22). No other risk factors for mortality prior to hospital discharge were identified. Overall median survival time after hospital discharge was 1369 days. Four dogs had &gt;1 episode of lung lobe torsion. Conclusion The percentage of dogs surviving to discharge after surgical treatment of lung lobe torsion was higher than previously reported. The short- and long-term prognosis was excellent with surgical treatment of lung lobe torsion. Clinical significance Surgery should be recommended when lung lobe torsion is suspected because of the high survival to discharge rate and excellent long-term prognosis.","container-title":"Veterinary Surgery","DOI":"https://doi.org/10.1111/vsu.13108","ISSN":"1532-950X","issue":"8","journalAbbreviation":"Vet Surg","language":"en","note":"_eprint: https://onlinelibrary.wiley.com/doi/pdf/10.1111/vsu.13108","page":"1002-1008","source":"Wiley Online Library","title":"Lung lobe torsion in dogs: 52 cases (2005–2017)","title-short":"Lung lobe torsion in dogs","volume":"47","author":[{"family":"Park","given":"Karen M."},{"family":"Grimes","given":"Janet A."},{"family":"Wallace","given":"Mandy L."},{"family":"Sterman","given":"Allyson A."},{"family":"Mankin","given":"Kelley M. Thieman"},{"family":"Campbell","given":"Bonnie G."},{"family":"Flannery","given":"Erin E."},{"family":"Milovancev","given":"Milan"},{"family":"Mathews","given":"Kyle G."},{"family":"Schmiedt","given":"Chad W."}],"issued":{"date-parts":[["2018"]]}}}],"schema":"https://github.com/citation-style-language/schema/raw/master/csl-citation.json"} </w:instrText>
      </w:r>
      <w:r w:rsidRPr="001863D4">
        <w:rPr>
          <w:bCs/>
          <w:color w:val="000000" w:themeColor="text1"/>
        </w:rPr>
        <w:fldChar w:fldCharType="separate"/>
      </w:r>
      <w:r w:rsidR="00B4257D" w:rsidRPr="001863D4">
        <w:rPr>
          <w:color w:val="000000" w:themeColor="text1"/>
          <w:vertAlign w:val="superscript"/>
        </w:rPr>
        <w:t>1</w:t>
      </w:r>
      <w:r w:rsidRPr="001863D4">
        <w:rPr>
          <w:bCs/>
          <w:color w:val="000000" w:themeColor="text1"/>
        </w:rPr>
        <w:fldChar w:fldCharType="end"/>
      </w:r>
      <w:r w:rsidRPr="001863D4">
        <w:rPr>
          <w:bCs/>
          <w:color w:val="000000" w:themeColor="text1"/>
        </w:rPr>
        <w:t xml:space="preserve"> </w:t>
      </w:r>
      <w:r w:rsidR="001A51D0" w:rsidRPr="001863D4">
        <w:rPr>
          <w:bCs/>
          <w:color w:val="000000" w:themeColor="text1"/>
        </w:rPr>
        <w:t xml:space="preserve">causes impaired </w:t>
      </w:r>
      <w:r w:rsidR="00C83DF8" w:rsidRPr="001863D4">
        <w:rPr>
          <w:bCs/>
          <w:color w:val="000000" w:themeColor="text1"/>
        </w:rPr>
        <w:t>b</w:t>
      </w:r>
      <w:r w:rsidRPr="001863D4">
        <w:rPr>
          <w:bCs/>
          <w:color w:val="000000" w:themeColor="text1"/>
        </w:rPr>
        <w:t xml:space="preserve">ronchial, venous and lymphatic drainage </w:t>
      </w:r>
      <w:r w:rsidR="001A51D0" w:rsidRPr="001863D4">
        <w:rPr>
          <w:bCs/>
          <w:color w:val="000000" w:themeColor="text1"/>
        </w:rPr>
        <w:t>and</w:t>
      </w:r>
      <w:r w:rsidRPr="001863D4">
        <w:rPr>
          <w:bCs/>
          <w:color w:val="000000" w:themeColor="text1"/>
        </w:rPr>
        <w:t xml:space="preserve"> progressive lobar oedema, haemorrhage, necrosis and consolidation.</w:t>
      </w:r>
      <w:r w:rsidRPr="001863D4">
        <w:rPr>
          <w:bCs/>
          <w:color w:val="000000" w:themeColor="text1"/>
        </w:rPr>
        <w:fldChar w:fldCharType="begin"/>
      </w:r>
      <w:r w:rsidR="00F915F1" w:rsidRPr="001863D4">
        <w:rPr>
          <w:bCs/>
          <w:color w:val="000000" w:themeColor="text1"/>
        </w:rPr>
        <w:instrText xml:space="preserve"> ADDIN ZOTERO_ITEM CSL_CITATION {"citationID":"thHdGV7O","properties":{"formattedCitation":"\\super 2,3\\nosupersub{}","plainCitation":"2,3","noteIndex":0},"citationItems":[{"id":407,"uris":["http://zotero.org/users/6962752/items/VAY5UMBG"],"uri":["http://zotero.org/users/6962752/items/VAY5UMBG"],"itemData":{"id":407,"type":"article-journal","abstract":"The purpose of this study was to assess survival to discharge of animals with surgical or postmortem confirmation of a lung lobe torsion (LLT) as well as to evaluate pre-operative effusion, lung lobe affected, and patient size as prognostic indicators. Medical records search identified 35 dogs and 4 cats with a confirmed diagnosis including 17 small-breed dogs, 18 large-breed dogs, 3 domestic shorthair cats, and 1 minskin cat. Lobes affected included right middle (n = 18), left cranial (n = 18), right cranial (n = 2), left caudal (n = 1), and accessory (n = 1). Two animals died before surgery; the remaining 37 animals underwent thoracotomy. All treated small-breed dogs and cats survived; 12/18 large-breed dogs survived, with an overall survival to discharge of 87%. Pre-operative pleural effusion and affected lung lobe did not affect survival to discharge in this population. Small dogs and cats with LLT appear to have an excellent survival to discharge following thoracotomy and the survival is good in larger dogs.","container-title":"The Canadian Veterinary Journal","ISSN":"0008-5286","issue":"1","journalAbbreviation":"Can Vet J","note":"PMID: 30651652\nPMCID: PMC6294018","page":"60-66","source":"PubMed Central","title":"Lung lobe torsion in 35 dogs and 4 cats","volume":"60","author":[{"family":"Benavides","given":"Kathryn L."},{"family":"Rozanski","given":"Elizabeth A."},{"family":"Oura","given":"Trisha J."}],"issued":{"date-parts":[["2019",1]]}}},{"id":422,"uris":["http://zotero.org/users/6962752/items/GWNHNQUJ"],"uri":["http://zotero.org/users/6962752/items/GWNHNQUJ"],"itemData":{"id":422,"type":"article-journal","abstract":"Objective—To identify breed disposition, postoperative complications, and outcome in dogs with lung lobe torsion.  Design—Retrospective study.  Animals—22 client-owned dogs.  Procedure—Information on signalment; history; clinical findings; results of clinicopathologic testing, diagnostic imaging, and pleural fluid analysis; surgical treatment; intra- and postoperative complications; histologic findings; and outcome were obtained from medical records.  Results—All 22 dogs had pleural effusion; dyspnea was the most common reason for examination. Fifteen dogs were large deep-chested breeds; 5 were toy breeds. Afghan Hounds were overrepresented, compared with the hospital population. One dog was euthanatized without treatment; the remaining dogs underwent exploratory thoracotomy and lung lobectomy. Eleven dogs recovered from surgery without complications, but 3 of these later died of thoracic disease. Four dogs survived to discharge but had clinically important complications within 2 months, including chylothorax, mediastinal mesothelioma, gastric dilatation, and a second lung lobe torsion. Six dogs died or were euthanatized within 2 weeks after surgery because of acute respiratory distress syndrome, pneumonia, septic shock, pneumothorax, or chylothorax. Chylothorax was diagnosed in 8 of the 22 dogs, including 4 Afghan Hounds.  Conclusion and Clinical Relevance—Results suggest that lung lobe torsion is rare in dogs and develops most frequently in large deep-chested dogs, particularly Afghan Hounds. Other predisposing causes were not identified, but an association with chylothorax was evident, especially in Afghan Hounds. Prognosis for dogs with lung lobe torsion was fair to guarded. (J Am Vet Med Assoc 2000;217:1041–1044)","container-title":"Journal of the American Veterinary Medical Association","DOI":"10.2460/javma.2000.217.1041","ISSN":"0003-1488","issue":"7","journalAbbreviation":"J Am Vet Med Assoc","note":"publisher: American Veterinary Medical Association","page":"1041-1044","source":"avmajournals.avma.org (Atypon)","title":"Lung lobe torsion in dogs: 22 cases (1981–1999)","title-short":"Lung lobe torsion in dogs","volume":"217","author":[{"family":"Neath","given":"Prue J."},{"family":"Brockman","given":"Daniel J."},{"family":"King","given":"Lesley G."}],"issued":{"date-parts":[["2000",10,1]]}}}],"schema":"https://github.com/citation-style-language/schema/raw/master/csl-citation.json"} </w:instrText>
      </w:r>
      <w:r w:rsidRPr="001863D4">
        <w:rPr>
          <w:bCs/>
          <w:color w:val="000000" w:themeColor="text1"/>
        </w:rPr>
        <w:fldChar w:fldCharType="separate"/>
      </w:r>
      <w:r w:rsidR="00B4257D" w:rsidRPr="001863D4">
        <w:rPr>
          <w:color w:val="000000" w:themeColor="text1"/>
          <w:vertAlign w:val="superscript"/>
        </w:rPr>
        <w:t>2,3</w:t>
      </w:r>
      <w:r w:rsidRPr="001863D4">
        <w:rPr>
          <w:bCs/>
          <w:color w:val="000000" w:themeColor="text1"/>
        </w:rPr>
        <w:fldChar w:fldCharType="end"/>
      </w:r>
      <w:r w:rsidRPr="001863D4">
        <w:rPr>
          <w:bCs/>
          <w:color w:val="000000" w:themeColor="text1"/>
        </w:rPr>
        <w:t xml:space="preserve"> Whilst the </w:t>
      </w:r>
      <w:r w:rsidR="001A51D0" w:rsidRPr="001863D4">
        <w:rPr>
          <w:bCs/>
          <w:color w:val="000000" w:themeColor="text1"/>
        </w:rPr>
        <w:t>cause of LLT</w:t>
      </w:r>
      <w:r w:rsidRPr="001863D4">
        <w:rPr>
          <w:bCs/>
          <w:color w:val="000000" w:themeColor="text1"/>
        </w:rPr>
        <w:t xml:space="preserve"> is unknown, increased lobe mobility associated with thorax conformation, increased perilobar space, bronchial cartilage dysplasia </w:t>
      </w:r>
      <w:r w:rsidR="00AF3274" w:rsidRPr="001863D4">
        <w:rPr>
          <w:bCs/>
          <w:color w:val="000000" w:themeColor="text1"/>
        </w:rPr>
        <w:t>and</w:t>
      </w:r>
      <w:r w:rsidRPr="001863D4">
        <w:rPr>
          <w:bCs/>
          <w:color w:val="000000" w:themeColor="text1"/>
        </w:rPr>
        <w:t xml:space="preserve"> lobar pathology have been linked to</w:t>
      </w:r>
      <w:r w:rsidR="00BB7F38" w:rsidRPr="001863D4">
        <w:rPr>
          <w:bCs/>
          <w:color w:val="000000" w:themeColor="text1"/>
        </w:rPr>
        <w:t xml:space="preserve"> its</w:t>
      </w:r>
      <w:r w:rsidRPr="001863D4">
        <w:rPr>
          <w:bCs/>
          <w:color w:val="000000" w:themeColor="text1"/>
        </w:rPr>
        <w:t xml:space="preserve"> occurrence in veterinary species.</w:t>
      </w:r>
      <w:r w:rsidRPr="001863D4">
        <w:rPr>
          <w:bCs/>
          <w:color w:val="000000" w:themeColor="text1"/>
        </w:rPr>
        <w:fldChar w:fldCharType="begin"/>
      </w:r>
      <w:r w:rsidR="00F915F1" w:rsidRPr="001863D4">
        <w:rPr>
          <w:bCs/>
          <w:color w:val="000000" w:themeColor="text1"/>
        </w:rPr>
        <w:instrText xml:space="preserve"> ADDIN ZOTERO_ITEM CSL_CITATION {"citationID":"1E1XMscY","properties":{"formattedCitation":"\\super 1,4\\uc0\\u8211{}6\\nosupersub{}","plainCitation":"1,4–6","noteIndex":0},"citationItems":[{"id":415,"uris":["http://zotero.org/users/6962752/items/K5EMMS4N"],"uri":["http://zotero.org/users/6962752/items/K5EMMS4N"],"itemData":{"id":415,"type":"article-journal","abstract":"Objective To report outcomes and risk factors for mortality in dogs that underwent surgical management of lung lobe torsion. Study design Retrospective case series from 5 veterinary teaching hospitals (2005–2017). Animals Fifty dogs with 52 instances of lung lobe torsion. Methods Data collected from medical records included signalment, clinical findings, results of clinicopathologic testing and diagnostic imaging, surgical treatment, lung lobe affected, intraoperative and postoperative complications, histopathologic and microbiologic findings, and outcome. Follow-up was obtained from medical records and telephone contact with primary care veterinarians. Results Fifty-two instances of lung lobe torsion were identified in 50 dogs, with a median follow-up of 453 days (range, 0–3075). Forty-six (92%) dogs survived to discharge. Dogs with concurrent torsion of the right cranial and middle lung lobes were less likely to survive (2/4) than those with torsion of the left cranial lung lobe (22/22). No other risk factors for mortality prior to hospital discharge were identified. Overall median survival time after hospital discharge was 1369 days. Four dogs had &gt;1 episode of lung lobe torsion. Conclusion The percentage of dogs surviving to discharge after surgical treatment of lung lobe torsion was higher than previously reported. The short- and long-term prognosis was excellent with surgical treatment of lung lobe torsion. Clinical significance Surgery should be recommended when lung lobe torsion is suspected because of the high survival to discharge rate and excellent long-term prognosis.","container-title":"Veterinary Surgery","DOI":"https://doi.org/10.1111/vsu.13108","ISSN":"1532-950X","issue":"8","journalAbbreviation":"Vet Surg","language":"en","note":"_eprint: https://onlinelibrary.wiley.com/doi/pdf/10.1111/vsu.13108","page":"1002-1008","source":"Wiley Online Library","title":"Lung lobe torsion in dogs: 52 cases (2005–2017)","title-short":"Lung lobe torsion in dogs","volume":"47","author":[{"family":"Park","given":"Karen M."},{"family":"Grimes","given":"Janet A."},{"family":"Wallace","given":"Mandy L."},{"family":"Sterman","given":"Allyson A."},{"family":"Mankin","given":"Kelley M. Thieman"},{"family":"Campbell","given":"Bonnie G."},{"family":"Flannery","given":"Erin E."},{"family":"Milovancev","given":"Milan"},{"family":"Mathews","given":"Kyle G."},{"family":"Schmiedt","given":"Chad W."}],"issued":{"date-parts":[["2018"]]}}},{"id":425,"uris":["http://zotero.org/users/6962752/items/VTPFIJGG"],"uri":["http://zotero.org/users/6962752/items/VTPFIJGG"],"itemData":{"id":425,"type":"article-journal","abstract":"Bronchial cartilage dysplasia is believed to have caused lobar bullous emphysema in a 5-month-old Chow Chow that had exercise intolerance, progressive dyspnea, and episodic cough. Radiography of the thorax revealed hyperlucency of the left hemithorax, displacement of the mediastinum and heart to the right, and flattening of the diaphragm. The pup died shortly after the radiographs were obtained. Necropsy revealed massive hyperinflation with 180 degrees torsion of the cranial portion of the left cranial lung lobe, and hyperinflation with less than 180 degrees torsion of the right accessory lung lobe. Histologic examination of the affected lung lobes revealed a lack of bronchial cartilage, loss and displacement of alveolar walls, and bulla formation that resembled congenital (infantile) lobar emphysema of human beings. In this pup, lung lobe torsions may have been predisposed by bronchial cartilage dysplasia.","container-title":"Journal of the American Veterinary Medical Association","ISSN":"0003-1488","issue":"4","journalAbbreviation":"J Am Vet Med Assoc","language":"eng","note":"PMID: 1517137","page":"599-602","source":"PubMed","title":"Bronchial cartilage dysplasia with multifocal lobar bullous emphysema and lung torsions in a pup","volume":"201","author":[{"family":"Hoover","given":"J. P."},{"family":"Henry","given":"G. A."},{"family":"Panciera","given":"R. J."}],"issued":{"date-parts":[["1992",8,15]]}}},{"id":389,"uris":["http://zotero.org/users/6962752/items/YIZET9TW"],"uri":["http://zotero.org/users/6962752/items/YIZET9TW"],"itemData":{"id":389,"type":"article-journal","abstract":"Clinical data, thoracic radiographs, ultrasonographic exams, and histopathologic reports in 13 dogs and two cats with confirmed lung lobe torsion were reviewed. Age of dogs ranged from 4 months to 11.5 years, (mean of 6.4 years) and several breeds of large and small dogs were represented. Right middle lobe torsion was predominant in large dogs (five of eight large breed dogs) and left cranial lobe torsion was more commonly seen in small dogs (three of five small-breed dogs). Two domestic short-hair cats, 10 and 14 years of age, had right cranial and right middle lobe torsion, respectively. Underlying thoracic disease was found in only five of 15 patients. On thoracic radiographs, increased lobar opacity and pleural effusion were found in all patients (100%). Small dispersed air bubbles were found within the affected lobe of 13 patients (87%). This pattern, which was the result of vesicular emphysema, was variably extensive, and became more evident on follow-up radiographs in five of six dogs. The lobar bronchi could be seen in only eight of 15 patients (54%), and appeared irregular, focally narrowed or blunted in six of the eight patients, and displaced in five of the eight. Other common radiographic findings included mediastinal shift (nine), curved and dorsally displaced trachea (seven), and axial rotation of the carina (seven). Ultrasonography was used in seven patients and considered generally useful, although variable signs were observed.","container-title":"Veterinary Radiology &amp; Ultrasound: The Official Journal of the American College of Veterinary Radiology and the International Veterinary Radiology Association","DOI":"10.1111/j.1740-8261.2005.00087.x","ISSN":"1058-8183","issue":"6","journalAbbreviation":"Vet Radiol Ultrasound","language":"eng","note":"PMID: 16396263","page":"478-484","source":"PubMed","title":"Radiographic diagnosis of lung lobe torsion","volume":"46","author":[{"family":"Anjou","given":"Marc-André","non-dropping-particle":"d'"},{"family":"Tidwell","given":"Amy S."},{"family":"Hecht","given":"Silke"}],"issued":{"date-parts":[["2005",12]]}}},{"id":413,"uris":["http://zotero.org/users/6962752/items/93WWC92A"],"uri":["http://zotero.org/users/6962752/items/93WWC92A"],"itemData":{"id":413,"type":"article-journal","abstract":"Objective To report outcomes of dogs treated for lung lobe torsion (LLT) and to determine prognostic factors for survival. Study design Retrospective multicenter study from four veterinary teaching hospitals. Animals Dogs (n = 80) with LLT. Methods Medical records were reviewed for clinical and histopathological findings. Long-term outcome was assessed with an owner questionnaire. Lung lobe torsion was classified as idiopathic or secondary on the basis of the etiology. Results The most represented breeds were pugs (47.5%) and sighthounds (16.2%). The cause of the LLT was considered primary in 77%, secondary in 21%, and unknown in 2% of dogs. Postoperative complications were recorded in 14% of dogs. Overall, 95% of dogs survived to discharge, and median follow-up was 1095 days (range, 7-3809). Owners assessed outcomes and quality of life as excellent in 93% and 89% of dogs, respectively. Primary LLT was associated with a longer survival (median not reached in the study) compared with secondary LLT (921 days; range, 7-2073; P = .001). Conclusion Overall long-term survival after lung lobectomy for LLT was excellent. Primary LLT was associated with longer survival compared with secondary LLT. Long-term owner evaluation of clinical outcome for dogs undergoing lung lobectomy for LLT was considered excellent. Clinical impact Dogs with primary LLT undergoing lung lobectomy have a longer survival time compared with dogs with secondary LLT and have an excellent postoperative outcome.","container-title":"Veterinary Surgery","DOI":"https://doi.org/10.1111/vsu.13406","ISSN":"1532-950X","issue":"4","journalAbbreviation":"Vet Surg","language":"en","note":"_eprint: https://onlinelibrary.wiley.com/doi/pdf/10.1111/vsu.13406","page":"659-667","source":"Wiley Online Library","title":"Long-term survival after treatment of idiopathic lung lobe torsion in 80 cases","volume":"49","author":[{"family":"Rossanese","given":"Matteo"},{"family":"Wustefeld‐Janssens","given":"Brandan"},{"family":"Price","given":"Cleo"},{"family":"Mielke","given":"Ben"},{"family":"Woods","given":"Samantha"},{"family":"Kulendra","given":"Nicola"},{"family":"Chanoit","given":"Guillaume"}],"issued":{"date-parts":[["2020"]]}}}],"schema":"https://github.com/citation-style-language/schema/raw/master/csl-citation.json"} </w:instrText>
      </w:r>
      <w:r w:rsidRPr="001863D4">
        <w:rPr>
          <w:bCs/>
          <w:color w:val="000000" w:themeColor="text1"/>
        </w:rPr>
        <w:fldChar w:fldCharType="separate"/>
      </w:r>
      <w:r w:rsidR="00B4257D" w:rsidRPr="001863D4">
        <w:rPr>
          <w:color w:val="000000" w:themeColor="text1"/>
          <w:vertAlign w:val="superscript"/>
        </w:rPr>
        <w:t>1,4–6</w:t>
      </w:r>
      <w:r w:rsidRPr="001863D4">
        <w:rPr>
          <w:bCs/>
          <w:color w:val="000000" w:themeColor="text1"/>
        </w:rPr>
        <w:fldChar w:fldCharType="end"/>
      </w:r>
    </w:p>
    <w:p w14:paraId="4ADE1B15" w14:textId="77777777" w:rsidR="006F5788" w:rsidRPr="001863D4" w:rsidRDefault="006F5788" w:rsidP="00803C02">
      <w:pPr>
        <w:spacing w:line="480" w:lineRule="auto"/>
        <w:jc w:val="both"/>
        <w:rPr>
          <w:bCs/>
          <w:color w:val="000000" w:themeColor="text1"/>
        </w:rPr>
      </w:pPr>
    </w:p>
    <w:p w14:paraId="620FC7C3" w14:textId="17D06BA0" w:rsidR="00BF07F0" w:rsidRPr="001863D4" w:rsidRDefault="00C83DF8" w:rsidP="00803C02">
      <w:pPr>
        <w:autoSpaceDE w:val="0"/>
        <w:autoSpaceDN w:val="0"/>
        <w:adjustRightInd w:val="0"/>
        <w:spacing w:line="480" w:lineRule="auto"/>
        <w:jc w:val="both"/>
        <w:rPr>
          <w:bCs/>
          <w:color w:val="000000" w:themeColor="text1"/>
        </w:rPr>
      </w:pPr>
      <w:r w:rsidRPr="001863D4">
        <w:rPr>
          <w:bCs/>
          <w:color w:val="000000" w:themeColor="text1"/>
        </w:rPr>
        <w:t>Only</w:t>
      </w:r>
      <w:r w:rsidR="00447AA4" w:rsidRPr="001863D4">
        <w:rPr>
          <w:bCs/>
          <w:color w:val="000000" w:themeColor="text1"/>
        </w:rPr>
        <w:t xml:space="preserve"> 20 cases </w:t>
      </w:r>
      <w:r w:rsidR="00AF3274" w:rsidRPr="001863D4">
        <w:rPr>
          <w:bCs/>
          <w:color w:val="000000" w:themeColor="text1"/>
        </w:rPr>
        <w:t>of LLT</w:t>
      </w:r>
      <w:r w:rsidR="004B56A4" w:rsidRPr="001863D4">
        <w:rPr>
          <w:bCs/>
          <w:color w:val="000000" w:themeColor="text1"/>
        </w:rPr>
        <w:t xml:space="preserve"> in cats</w:t>
      </w:r>
      <w:r w:rsidR="00AF3274" w:rsidRPr="001863D4">
        <w:rPr>
          <w:bCs/>
          <w:color w:val="000000" w:themeColor="text1"/>
        </w:rPr>
        <w:t xml:space="preserve"> </w:t>
      </w:r>
      <w:r w:rsidR="00447AA4" w:rsidRPr="001863D4">
        <w:rPr>
          <w:bCs/>
          <w:color w:val="000000" w:themeColor="text1"/>
        </w:rPr>
        <w:t>have been reported in the past 50 years.</w:t>
      </w:r>
      <w:r w:rsidR="00AD6693" w:rsidRPr="001863D4">
        <w:rPr>
          <w:bCs/>
          <w:color w:val="000000" w:themeColor="text1"/>
        </w:rPr>
        <w:fldChar w:fldCharType="begin"/>
      </w:r>
      <w:r w:rsidR="00AD6693" w:rsidRPr="001863D4">
        <w:rPr>
          <w:bCs/>
          <w:color w:val="000000" w:themeColor="text1"/>
        </w:rPr>
        <w:instrText xml:space="preserve"> ADDIN ZOTERO_ITEM CSL_CITATION {"citationID":"zOzSsOAr","properties":{"formattedCitation":"\\super 2,5,7\\uc0\\u8211{}18\\nosupersub{}","plainCitation":"2,5,7–18","noteIndex":0},"citationItems":[{"id":407,"uris":["http://zotero.org/users/6962752/items/VAY5UMBG"],"uri":["http://zotero.org/users/6962752/items/VAY5UMBG"],"itemData":{"id":407,"type":"article-journal","abstract":"The purpose of this study was to assess survival to discharge of animals with surgical or postmortem confirmation of a lung lobe torsion (LLT) as well as to evaluate pre-operative effusion, lung lobe affected, and patient size as prognostic indicators. Medical records search identified 35 dogs and 4 cats with a confirmed diagnosis including 17 small-breed dogs, 18 large-breed dogs, 3 domestic shorthair cats, and 1 minskin cat. Lobes affected included right middle (n = 18), left cranial (n = 18), right cranial (n = 2), left caudal (n = 1), and accessory (n = 1). Two animals died before surgery; the remaining 37 animals underwent thoracotomy. All treated small-breed dogs and cats survived; 12/18 large-breed dogs survived, with an overall survival to discharge of 87%. Pre-operative pleural effusion and affected lung lobe did not affect survival to discharge in this population. Small dogs and cats with LLT appear to have an excellent survival to discharge following thoracotomy and the survival is good in larger dogs.","container-title":"The Canadian Veterinary Journal","ISSN":"0008-5286","issue":"1","journalAbbreviation":"Can Vet J","note":"PMID: 30651652\nPMCID: PMC6294018","page":"60-66","source":"PubMed Central","title":"Lung lobe torsion in 35 dogs and 4 cats","volume":"60","author":[{"family":"Benavides","given":"Kathryn L."},{"family":"Rozanski","given":"Elizabeth A."},{"family":"Oura","given":"Trisha J."}],"issued":{"date-parts":[["2019",1]]}}},{"id":389,"uris":["http://zotero.org/users/6962752/items/YIZET9TW"],"uri":["http://zotero.org/users/6962752/items/YIZET9TW"],"itemData":{"id":389,"type":"article-journal","abstract":"Clinical data, thoracic radiographs, ultrasonographic exams, and histopathologic reports in 13 dogs and two cats with confirmed lung lobe torsion were reviewed. Age of dogs ranged from 4 months to 11.5 years, (mean of 6.4 years) and several breeds of large and small dogs were represented. Right middle lobe torsion was predominant in large dogs (five of eight large breed dogs) and left cranial lobe torsion was more commonly seen in small dogs (three of five small-breed dogs). Two domestic short-hair cats, 10 and 14 years of age, had right cranial and right middle lobe torsion, respectively. Underlying thoracic disease was found in only five of 15 patients. On thoracic radiographs, increased lobar opacity and pleural effusion were found in all patients (100%). Small dispersed air bubbles were found within the affected lobe of 13 patients (87%). This pattern, which was the result of vesicular emphysema, was variably extensive, and became more evident on follow-up radiographs in five of six dogs. The lobar bronchi could be seen in only eight of 15 patients (54%), and appeared irregular, focally narrowed or blunted in six of the eight patients, and displaced in five of the eight. Other common radiographic findings included mediastinal shift (nine), curved and dorsally displaced trachea (seven), and axial rotation of the carina (seven). Ultrasonography was used in seven patients and considered generally useful, although variable signs were observed.","container-title":"Veterinary Radiology &amp; Ultrasound: The Official Journal of the American College of Veterinary Radiology and the International Veterinary Radiology Association","DOI":"10.1111/j.1740-8261.2005.00087.x","ISSN":"1058-8183","issue":"6","journalAbbreviation":"Vet Radiol Ultrasound","language":"eng","note":"PMID: 16396263","page":"478-484","source":"PubMed","title":"Radiographic diagnosis of lung lobe torsion","volume":"46","author":[{"family":"Anjou","given":"Marc-André","non-dropping-particle":"d'"},{"family":"Tidwell","given":"Amy S."},{"family":"Hecht","given":"Silke"}],"issued":{"date-parts":[["2005",12]]}}},{"id":378,"uris":["http://zotero.org/users/6962752/items/RAP9XZ5L"],"uri":["http://zotero.org/users/6962752/items/RAP9XZ5L"],"itemData":{"id":378,"type":"article-journal","container-title":"Journal of Veterinary Internal Medicine","DOI":"https://doi.org/10.1111/j.1939-1676.2008.0086.x","ISSN":"1939-1676","issue":"3","journalAbbreviation":"J Vet Intern Med","language":"en","note":"_eprint: https://onlinelibrary.wiley.com/doi/pdf/10.1111/j.1939-1676.2008.0086.x","page":"671-673","source":"Wiley Online Library","title":"Spontaneous Lung Lobe Torsion in a Cat","volume":"22","author":[{"family":"Millard","given":"R. P."},{"family":"Myers","given":"J. R."},{"family":"Novo","given":"R. E."}],"issued":{"date-parts":[["2008"]]}}},{"id":386,"uris":["http://zotero.org/users/6962752/items/YWEC4NMZ"],"uri":["http://zotero.org/users/6962752/items/YWEC4NMZ"],"itemData":{"id":386,"type":"article-journal","abstract":"Lung lobe torsion, although rare in cats, can be seen as a sequela to chronic respiratory disease. Clinical signs may include lethargy, coughing, hemoptysis, and respiratory distress. Lung lobe torsion may be diagnosed using radiography, ultrasonography, contrast bronchography, bronchoscopy, or thoracoscopy. Stabilization with fluids, oxygen, and supportive care followed by thoracotomy and lobectomy of the affected lobe(s) are necessary for a successful outcome. Diagnosis and treatment of lung lobe torsion is described in a 12.5-year-old cat with a history of feline asthma.","container-title":"Journal of the American Animal Hospital Association","DOI":"10.5326/15473317-34-6-493","ISSN":"0587-2871","issue":"6","journalAbbreviation":"J Am Anim Hosp Assoc","page":"493-495","source":"Silverchair","title":"Lung lobe torsion in a cat with chronic feline asthma","volume":"34","author":[{"family":"Dye","given":"TL"},{"family":"Teague","given":"HD"},{"family":"Poundstone","given":"ML"}],"issued":{"date-parts":[["1998",11,1]]}}},{"id":381,"uris":["http://zotero.org/users/6962752/items/52SZJ7IT"],"uri":["http://zotero.org/users/6962752/items/52SZJ7IT"],"itemData":{"id":381,"type":"article-journal","abstract":"A 10.5-year-old domestic shorthair presented with a history of progressive inappetence, lethargy and elevated respiratory rate. Clinical and diagnostic findings confirmed the presence of a chylothorax with evidence of a mass or collapsed lung within the right cranial thorax. Computed tomography, sternotomy and histopathology confirmed the presence of a right middle lung lobe torsion associated with a chylothorax. The torsion was successfully managed with surgical removal of the affected lung lobe, and the patient continues to be asymptomatic 6 months postoperatively.","container-title":"Journal of Feline Medicine and Surgery","DOI":"10.1016/j.jfms.2010.09.013","ISSN":"1098-612X","issue":"2","journalAbbreviation":"J Feline Med Surg","note":"publisher: SAGE Publications","page":"135-138","source":"SAGE Journals","title":"Lung lobe torsion associated with chylothorax in a cat","volume":"13","author":[{"family":"Mclane","given":"Megan J."},{"family":"Buote","given":"Nicole J."}],"issued":{"date-parts":[["2011",2,1]]}}},{"id":412,"uris":["http://zotero.org/users/6962752/items/YKNLTLG6"],"uri":["http://zotero.org/users/6962752/items/YKNLTLG6"],"itemData":{"id":412,"type":"article-journal","container-title":"Veterinary Radiology","DOI":"https://doi.org/10.1111/j.1740-8261.1976.tb00578.x","ISSN":"1740-8261","issue":"6","journalAbbreviation":"Vet Radiol Ultrasound","language":"en","note":"_eprint: https://onlinelibrary.wiley.com/doi/pdf/10.1111/j.1740-8261.1976.tb00578.x","page":"219-223","source":"Wiley Online Library","title":"Lung Lobe Torsion in the Cat","volume":"17","author":[{"family":"Brown","given":"Nancy O."},{"family":"Zontine","given":"William J."}],"issued":{"date-parts":[["1976"]]}}},{"id":392,"uris":["http://zotero.org/users/6962752/items/M4TNRZYU"],"uri":["http://zotero.org/users/6962752/items/M4TNRZYU"],"itemData":{"id":392,"type":"article-journal","container-title":"American Animal Hospital Association (USA)","ISSN":"0587-2871","issue":"30","journalAbbreviation":"J Am Anim Hosp Assoc","language":"English","page":"351–354","source":"agris.fao.org","title":"Chylothorax associated with lung lobe torsion and a peritoneopericardial diaphragmatic hernia in a cat","author":[{"family":"Kerpsack","given":"S. J."},{"family":"McLouglin","given":"M. A."},{"family":"Graves","given":"T. K."},{"family":"Smeak","given":"D. D."},{"family":"Biller","given":"D."},{"family":"Leake","given":"L."}],"issued":{"date-parts":[["1994"]]}}},{"id":394,"uris":["http://zotero.org/users/6962752/items/AC2HJ7XG"],"uri":["http://zotero.org/users/6962752/items/AC2HJ7XG"],"itemData":{"id":394,"type":"article-journal","container-title":"Journal of the American Veterinary Medical Association","DOI":"10.2460/javma.248.11.1235","ISSN":"0003-1488","issue":"11","journalAbbreviation":"J Am Vet Med Assoc","note":"publisher: American Veterinary Medical Association","page":"1235-1237","source":"avmajournals.avma.org (Atypon)","title":"What Is Your Diagnosis?","volume":"248","author":[{"family":"Sweeney","given":"Joseph T."},{"family":"Oura","given":"Trisha J."},{"family":"Wulster","given":"Kathryn B."},{"family":"Aarsvold","given":"Stacie"}],"issued":{"date-parts":[["2016",5,12]]}}},{"id":383,"uris":["http://zotero.org/users/6962752/items/NBS4BEXQ"],"uri":["http://zotero.org/users/6962752/items/NBS4BEXQ"],"itemData":{"id":383,"type":"article-journal","abstract":"A three-year-old male British shorthair cat that had exhibited progressive lethargy and intermittent dyspnoea for 14 days was referred for evaluation of acute respiratory deterioration. Clinical findings included rapid and shallow breathing, pale mucous membranes, sound suppression on the right side, and a subcutaneous haematoma in the right epigastric area. Serum biochemistry analysis showed leukocytosis and thrombocytosis. Radiographs revealed hydropneumothorax, a broken eighth right rib, atelectatic right cranial lung lobe (RCrL), and consolidation of the right middle lobe (RML). Doppler examination revealed sonographic changes in the echotexture of both lobes and venous flow was absent in the twisted RML. Furthermore, bronchoscopy showed proximal narrowing of the cat’s RML bronchus. Exploratory surgery via medial sternotomy confirmed torsion of the RML and identified deteriorated gas-containing lesions in the collapsed RCrL. Both lung lobes were removed by standard lobectomy, and postoperative recovery was without major complications. Histopathological examination diagnosed multiple bullae and blebs, with significant subpleural haemorrhages in the atelectatic RCrL, whereas tissue congestion with haemorrhages, necrosis, and thrombosis typical for lung lobe torsion were observed in the RML. No other underlying aetiology was apparent. Two months post-operatively, the cat presented with similar acute onset of dyspnoea and spontaneous pneumothorax and was euthanised at the owner’s request. The autopsy revealed identical new emphysematous changes in the contra-lateral lung lobes that had been absent at the time of surgery. Emphysematous lesions, regardless of their origin, should be considered in the etiopathology of lung lobe torsion.","container-title":"Veterinarni Medicina","DOI":"10.17221/8586-VETMED","issue":"12","journalAbbreviation":"Vet Med (Praha)","page":"706-711","source":"Semantic Scholar","title":"Emphysematous lesions in the right cranial lung lobe and torsion of the right medial lung lobe in a British shorthair cat: a case report.","title-short":"Emphysematous lesions in the right cranial lung lobe and torsion of the right medial lung lobe in a British shorthair cat","volume":"60","author":[{"family":"Dokic","given":"Z."},{"family":"Pirog","given":"W."}],"issued":{"date-parts":[["2015"]]}}},{"id":398,"uris":["http://zotero.org/users/6962752/items/8B33R9WD"],"uri":["http://zotero.org/users/6962752/items/8B33R9WD"],"itemData":{"id":398,"type":"article-journal","abstract":"CLINICAL SUMMARY: This report describes torsion of the right cranial lung lobe in a cat with haemorrhagic pleural effusion and a chronic diaphragmatic hernia. Surgical treatment comprising lung lobectomy without de-rotation, and repair of the diaphragmatic defect, led to an uneventful recovery.\nPRACTICAL RELEVANCE: Lung lobe torsion is a rare condition in cats. While spontaneous lung lobe torsions may occur, a frequent association with underlying thoracic disease has been recognised in cats. However, neither haemorrhagic pleural effusion nor diaphragmatic hernia have been previously described in cats with lung lobe torsions, although they have been documented in dogs and humans. In a cat with suspected lung lobe torsion, a thorough search for an underlying disease should be undertaken.","container-title":"Journal of Feline Medicine and Surgery","DOI":"10.1177/1098612X12439270","ISSN":"1532-2750","issue":"3","journalAbbreviation":"J Feline Med Surg","language":"eng","note":"PMID: 22370865","page":"219-223","source":"PubMed","title":"Lung lobe torsion in association with a chronic diaphragmatic hernia and haemorrhagic pleural effusion in a cat","volume":"14","author":[{"family":"Hambrook","given":"Lydia E."},{"family":"Kudnig","given":"Simon T."}],"issued":{"date-parts":[["2012",3]]}}},{"id":400,"uris":["http://zotero.org/users/6962752/items/IZCNHDFB"],"uri":["http://zotero.org/users/6962752/items/IZCNHDFB"],"itemData":{"id":400,"type":"article-journal","abstract":"This report describes the imaging features of radiography, computed tomography and virtual bronchoscopy in dogs and cats with lung lobe torsions. The medical records, thoracic radiographs and computed tomography images of four dogs and two cats with confirmed lung lobe torsions were retrospectively reviewed. Computed tomography with virtual bronchoscopy showed bronchial narrowing, collapse or occlusion in all six animals, while this was only appreciated on one radiographic examination. A tapering terminating angle of the air-filled bronchus proximal or distal to the collapsed region was seen only on computed tomography and virtual bronchoscopy in all six animals. The vesicular emphysema pattern typical of lung lobe torsion was seen on three computed tomographies but only on one radiographic examination. The lung lobe torsion-specific findings of vesicular emphysema and a proximally narrowed or occluded bronchus were more easily recognised on computed tomography and virtual bronchoscopy than with radiographs. Computed tomography slices acquired through the bronchus and lung lobe of interest in a cat or dog with possible lung lobe torsion can be reformatted into virtual bronchoscopic images that can be utilised along with computed tomography to help make a more definitive preoperative diagnosis.","container-title":"The Journal of Small Animal Practice","DOI":"10.1111/j.1748-5827.2009.00728.x","ISSN":"1748-5827","issue":"7","journalAbbreviation":"J Small Anim Pract","language":"eng","note":"PMID: 19508491","page":"360-363","source":"PubMed","title":"Radiography, computed tomography and virtual bronchoscopy in four dogs and two cats with lung lobe torsion","volume":"50","author":[{"family":"Schultz","given":"R. M."},{"family":"Peters","given":"J."},{"family":"Zwingenberger","given":"A."}],"issued":{"date-parts":[["2009",7]]}}},{"id":402,"uris":["http://zotero.org/users/6962752/items/GDF5Q5JD"],"uri":["http://zotero.org/users/6962752/items/GDF5Q5JD"],"itemData":{"id":402,"type":"article-journal","container-title":"Journal of the American Veterinary Medical Association","DOI":"10.2460/javma.2000.216.1555","ISSN":"0003-1488","issue":"10","journalAbbreviation":"J Am Vet Med Assoc","language":"eng","note":"PMID: 10825938","page":"1555-1556","source":"PubMed","title":"What is your diagnosis? Chronic fibrosing pleuritis, pleural effusion, and lobar consolidation","title-short":"What is your diagnosis?","volume":"216","author":[{"family":"Brenner","given":"O. J."},{"family":"Ettinger","given":"S. N."},{"family":"Stefanacci","given":"J. D."}],"issued":{"date-parts":[["2000",5,15]]}}},{"id":404,"uris":["http://zotero.org/users/6962752/items/F2WZ7WUM"],"uri":["http://zotero.org/users/6962752/items/F2WZ7WUM"],"itemData":{"id":404,"type":"article-journal","container-title":"J Am Vet Med Assoc","issue":"4","page":"402-410","title":"Pulmonary torsion and complete heart block in a cat. Clinico-pathologic conference.","volume":"161","author":[{"family":"Buss","given":"DD"},{"family":"Pyle","given":"RL"},{"family":"Chacko","given":"SK"}],"issued":{"date-parts":[["1972"]]}}},{"id":405,"uris":["http://zotero.org/users/6962752/items/XPBCVL3M"],"uri":["http://zotero.org/users/6962752/items/XPBCVL3M"],"itemData":{"id":405,"type":"article-journal","abstract":"A 13-year-old spayed female domestic longhair cat was presented for tachypnea and was identified to have reduced lung sounds over the left hemithorax. Thoracic ultrasound examination and computed tomography identified changes consistent with bilateral lung lobe torsion. A median sternotomy confirmed torsion of both the cranial portion of the left cranial lung lobe and the right middle lung lobe. The affected lobes were resected. Pleural fluid analysis was indicative of a modified transudate and histopathology was consistent with a subacute to chronic torsion with no evidence of neoplasia or infection. The patient recovered without complication. Lung lobe torsion is an uncommon presentation across all species and is especially rare in cats. To the authors' knowledge, bilateral lung lobe torsion has not been previously reported in small animals.","container-title":"The Canadian Veterinary Journal = La Revue Veterinaire Canadienne","ISSN":"0008-5286","issue":"2","journalAbbreviation":"Can Vet J","language":"eng","note":"PMID: 32020935\nPMCID: PMC6973216","page":"161-165","source":"PubMed","title":"Bilateral lung lobe torsions in a cat","volume":"61","author":[{"family":"Coady","given":"Michelle R. M."},{"family":"Atilla","given":"Aylin"},{"family":"Stillion","given":"Jenefer"}],"issued":{"date-parts":[["2020",2]]}}}],"schema":"https://github.com/citation-style-language/schema/raw/master/csl-citation.json"} </w:instrText>
      </w:r>
      <w:r w:rsidR="00AD6693" w:rsidRPr="001863D4">
        <w:rPr>
          <w:bCs/>
          <w:color w:val="000000" w:themeColor="text1"/>
        </w:rPr>
        <w:fldChar w:fldCharType="separate"/>
      </w:r>
      <w:r w:rsidR="00AD6693" w:rsidRPr="001863D4">
        <w:rPr>
          <w:color w:val="000000" w:themeColor="text1"/>
          <w:vertAlign w:val="superscript"/>
        </w:rPr>
        <w:t>2,5,7–18</w:t>
      </w:r>
      <w:r w:rsidR="00AD6693" w:rsidRPr="001863D4">
        <w:rPr>
          <w:bCs/>
          <w:color w:val="000000" w:themeColor="text1"/>
        </w:rPr>
        <w:fldChar w:fldCharType="end"/>
      </w:r>
      <w:r w:rsidR="00447AA4" w:rsidRPr="001863D4">
        <w:rPr>
          <w:bCs/>
          <w:color w:val="000000" w:themeColor="text1"/>
        </w:rPr>
        <w:t xml:space="preserve"> </w:t>
      </w:r>
      <w:r w:rsidR="00AD6693" w:rsidRPr="001863D4">
        <w:rPr>
          <w:bCs/>
          <w:color w:val="000000" w:themeColor="text1"/>
        </w:rPr>
        <w:t xml:space="preserve">Aetiology </w:t>
      </w:r>
      <w:r w:rsidR="00253BE5" w:rsidRPr="001863D4">
        <w:rPr>
          <w:bCs/>
          <w:color w:val="000000" w:themeColor="text1"/>
        </w:rPr>
        <w:t>is available for 15 of these cats</w:t>
      </w:r>
      <w:r w:rsidR="00A91A93" w:rsidRPr="001863D4">
        <w:rPr>
          <w:bCs/>
          <w:color w:val="000000" w:themeColor="text1"/>
        </w:rPr>
        <w:t xml:space="preserve">, </w:t>
      </w:r>
      <w:r w:rsidR="004D711D" w:rsidRPr="001863D4">
        <w:rPr>
          <w:bCs/>
          <w:color w:val="000000" w:themeColor="text1"/>
        </w:rPr>
        <w:t>five</w:t>
      </w:r>
      <w:r w:rsidR="00BB7F38" w:rsidRPr="001863D4">
        <w:rPr>
          <w:bCs/>
          <w:color w:val="000000" w:themeColor="text1"/>
        </w:rPr>
        <w:t xml:space="preserve"> were considered </w:t>
      </w:r>
      <w:r w:rsidR="00ED41C9" w:rsidRPr="001863D4">
        <w:rPr>
          <w:bCs/>
          <w:color w:val="000000" w:themeColor="text1"/>
        </w:rPr>
        <w:t xml:space="preserve">idiopathic </w:t>
      </w:r>
      <w:r w:rsidR="00BB7F38" w:rsidRPr="001863D4">
        <w:rPr>
          <w:bCs/>
          <w:color w:val="000000" w:themeColor="text1"/>
        </w:rPr>
        <w:t xml:space="preserve">and </w:t>
      </w:r>
      <w:r w:rsidR="00BF07F0" w:rsidRPr="001863D4">
        <w:rPr>
          <w:bCs/>
          <w:color w:val="000000" w:themeColor="text1"/>
        </w:rPr>
        <w:t>10</w:t>
      </w:r>
      <w:r w:rsidR="00BB7F38" w:rsidRPr="001863D4">
        <w:rPr>
          <w:bCs/>
          <w:color w:val="000000" w:themeColor="text1"/>
        </w:rPr>
        <w:t xml:space="preserve"> secondary to underlying disease including: </w:t>
      </w:r>
      <w:r w:rsidR="00BF07F0" w:rsidRPr="001863D4">
        <w:rPr>
          <w:bCs/>
          <w:color w:val="000000" w:themeColor="text1"/>
        </w:rPr>
        <w:t>pulmonary carcinoma</w:t>
      </w:r>
      <w:r w:rsidR="00BB7F38" w:rsidRPr="001863D4">
        <w:rPr>
          <w:bCs/>
          <w:color w:val="000000" w:themeColor="text1"/>
        </w:rPr>
        <w:t xml:space="preserve">, </w:t>
      </w:r>
      <w:r w:rsidR="00BF07F0" w:rsidRPr="001863D4">
        <w:rPr>
          <w:bCs/>
          <w:color w:val="000000" w:themeColor="text1"/>
        </w:rPr>
        <w:t xml:space="preserve">mediastinal lymphoma, chronic </w:t>
      </w:r>
      <w:r w:rsidR="00BB7F38" w:rsidRPr="001863D4">
        <w:rPr>
          <w:bCs/>
          <w:color w:val="000000" w:themeColor="text1"/>
        </w:rPr>
        <w:lastRenderedPageBreak/>
        <w:t>asthm</w:t>
      </w:r>
      <w:r w:rsidR="00BF07F0" w:rsidRPr="001863D4">
        <w:rPr>
          <w:bCs/>
          <w:color w:val="000000" w:themeColor="text1"/>
        </w:rPr>
        <w:t xml:space="preserve">a, fibrosing pleuritis, cardiac disease, chylothorax, pyothorax, chronic traumatic diaphragmatic hernia and </w:t>
      </w:r>
      <w:proofErr w:type="spellStart"/>
      <w:r w:rsidR="00BF07F0" w:rsidRPr="001863D4">
        <w:rPr>
          <w:bCs/>
          <w:color w:val="000000" w:themeColor="text1"/>
        </w:rPr>
        <w:t>peritone</w:t>
      </w:r>
      <w:r w:rsidR="004B56A4" w:rsidRPr="001863D4">
        <w:rPr>
          <w:bCs/>
          <w:color w:val="000000" w:themeColor="text1"/>
        </w:rPr>
        <w:t>o</w:t>
      </w:r>
      <w:r w:rsidR="00BF07F0" w:rsidRPr="001863D4">
        <w:rPr>
          <w:bCs/>
          <w:color w:val="000000" w:themeColor="text1"/>
        </w:rPr>
        <w:t>pericardial</w:t>
      </w:r>
      <w:proofErr w:type="spellEnd"/>
      <w:r w:rsidR="00BF07F0" w:rsidRPr="001863D4">
        <w:rPr>
          <w:bCs/>
          <w:color w:val="000000" w:themeColor="text1"/>
        </w:rPr>
        <w:t xml:space="preserve"> diaphragmatic hernia (PPDH)</w:t>
      </w:r>
      <w:r w:rsidR="00447AA4" w:rsidRPr="001863D4">
        <w:rPr>
          <w:bCs/>
          <w:color w:val="000000" w:themeColor="text1"/>
        </w:rPr>
        <w:t>.</w:t>
      </w:r>
      <w:r w:rsidR="002B5F36" w:rsidRPr="001863D4">
        <w:rPr>
          <w:bCs/>
          <w:color w:val="000000" w:themeColor="text1"/>
        </w:rPr>
        <w:fldChar w:fldCharType="begin"/>
      </w:r>
      <w:r w:rsidR="00F915F1" w:rsidRPr="001863D4">
        <w:rPr>
          <w:bCs/>
          <w:color w:val="000000" w:themeColor="text1"/>
        </w:rPr>
        <w:instrText xml:space="preserve"> ADDIN ZOTERO_ITEM CSL_CITATION {"citationID":"dZ3pmbYp","properties":{"formattedCitation":"\\super 2,5,7\\uc0\\u8211{}18\\nosupersub{}","plainCitation":"2,5,7–18","noteIndex":0},"citationItems":[{"id":407,"uris":["http://zotero.org/users/6962752/items/VAY5UMBG"],"uri":["http://zotero.org/users/6962752/items/VAY5UMBG"],"itemData":{"id":407,"type":"article-journal","abstract":"The purpose of this study was to assess survival to discharge of animals with surgical or postmortem confirmation of a lung lobe torsion (LLT) as well as to evaluate pre-operative effusion, lung lobe affected, and patient size as prognostic indicators. Medical records search identified 35 dogs and 4 cats with a confirmed diagnosis including 17 small-breed dogs, 18 large-breed dogs, 3 domestic shorthair cats, and 1 minskin cat. Lobes affected included right middle (n = 18), left cranial (n = 18), right cranial (n = 2), left caudal (n = 1), and accessory (n = 1). Two animals died before surgery; the remaining 37 animals underwent thoracotomy. All treated small-breed dogs and cats survived; 12/18 large-breed dogs survived, with an overall survival to discharge of 87%. Pre-operative pleural effusion and affected lung lobe did not affect survival to discharge in this population. Small dogs and cats with LLT appear to have an excellent survival to discharge following thoracotomy and the survival is good in larger dogs.","container-title":"The Canadian Veterinary Journal","ISSN":"0008-5286","issue":"1","journalAbbreviation":"Can Vet J","note":"PMID: 30651652\nPMCID: PMC6294018","page":"60-66","source":"PubMed Central","title":"Lung lobe torsion in 35 dogs and 4 cats","volume":"60","author":[{"family":"Benavides","given":"Kathryn L."},{"family":"Rozanski","given":"Elizabeth A."},{"family":"Oura","given":"Trisha J."}],"issued":{"date-parts":[["2019",1]]}}},{"id":389,"uris":["http://zotero.org/users/6962752/items/YIZET9TW"],"uri":["http://zotero.org/users/6962752/items/YIZET9TW"],"itemData":{"id":389,"type":"article-journal","abstract":"Clinical data, thoracic radiographs, ultrasonographic exams, and histopathologic reports in 13 dogs and two cats with confirmed lung lobe torsion were reviewed. Age of dogs ranged from 4 months to 11.5 years, (mean of 6.4 years) and several breeds of large and small dogs were represented. Right middle lobe torsion was predominant in large dogs (five of eight large breed dogs) and left cranial lobe torsion was more commonly seen in small dogs (three of five small-breed dogs). Two domestic short-hair cats, 10 and 14 years of age, had right cranial and right middle lobe torsion, respectively. Underlying thoracic disease was found in only five of 15 patients. On thoracic radiographs, increased lobar opacity and pleural effusion were found in all patients (100%). Small dispersed air bubbles were found within the affected lobe of 13 patients (87%). This pattern, which was the result of vesicular emphysema, was variably extensive, and became more evident on follow-up radiographs in five of six dogs. The lobar bronchi could be seen in only eight of 15 patients (54%), and appeared irregular, focally narrowed or blunted in six of the eight patients, and displaced in five of the eight. Other common radiographic findings included mediastinal shift (nine), curved and dorsally displaced trachea (seven), and axial rotation of the carina (seven). Ultrasonography was used in seven patients and considered generally useful, although variable signs were observed.","container-title":"Veterinary Radiology &amp; Ultrasound: The Official Journal of the American College of Veterinary Radiology and the International Veterinary Radiology Association","DOI":"10.1111/j.1740-8261.2005.00087.x","ISSN":"1058-8183","issue":"6","journalAbbreviation":"Vet Radiol Ultrasound","language":"eng","note":"PMID: 16396263","page":"478-484","source":"PubMed","title":"Radiographic diagnosis of lung lobe torsion","volume":"46","author":[{"family":"Anjou","given":"Marc-André","non-dropping-particle":"d'"},{"family":"Tidwell","given":"Amy S."},{"family":"Hecht","given":"Silke"}],"issued":{"date-parts":[["2005",12]]}}},{"id":402,"uris":["http://zotero.org/users/6962752/items/GDF5Q5JD"],"uri":["http://zotero.org/users/6962752/items/GDF5Q5JD"],"itemData":{"id":402,"type":"article-journal","container-title":"Journal of the American Veterinary Medical Association","DOI":"10.2460/javma.2000.216.1555","ISSN":"0003-1488","issue":"10","journalAbbreviation":"J Am Vet Med Assoc","language":"eng","note":"PMID: 10825938","page":"1555-1556","source":"PubMed","title":"What is your diagnosis? Chronic fibrosing pleuritis, pleural effusion, and lobar consolidation","title-short":"What is your diagnosis?","volume":"216","author":[{"family":"Brenner","given":"O. J."},{"family":"Ettinger","given":"S. N."},{"family":"Stefanacci","given":"J. D."}],"issued":{"date-parts":[["2000",5,15]]}}},{"id":412,"uris":["http://zotero.org/users/6962752/items/YKNLTLG6"],"uri":["http://zotero.org/users/6962752/items/YKNLTLG6"],"itemData":{"id":412,"type":"article-journal","container-title":"Veterinary Radiology","DOI":"https://doi.org/10.1111/j.1740-8261.1976.tb00578.x","ISSN":"1740-8261","issue":"6","journalAbbreviation":"Vet Radiol Ultrasound","language":"en","note":"_eprint: https://onlinelibrary.wiley.com/doi/pdf/10.1111/j.1740-8261.1976.tb00578.x","page":"219-223","source":"Wiley Online Library","title":"Lung Lobe Torsion in the Cat","volume":"17","author":[{"family":"Brown","given":"Nancy O."},{"family":"Zontine","given":"William J."}],"issued":{"date-parts":[["1976"]]}}},{"id":405,"uris":["http://zotero.org/users/6962752/items/XPBCVL3M"],"uri":["http://zotero.org/users/6962752/items/XPBCVL3M"],"itemData":{"id":405,"type":"article-journal","abstract":"A 13-year-old spayed female domestic longhair cat was presented for tachypnea and was identified to have reduced lung sounds over the left hemithorax. Thoracic ultrasound examination and computed tomography identified changes consistent with bilateral lung lobe torsion. A median sternotomy confirmed torsion of both the cranial portion of the left cranial lung lobe and the right middle lung lobe. The affected lobes were resected. Pleural fluid analysis was indicative of a modified transudate and histopathology was consistent with a subacute to chronic torsion with no evidence of neoplasia or infection. The patient recovered without complication. Lung lobe torsion is an uncommon presentation across all species and is especially rare in cats. To the authors' knowledge, bilateral lung lobe torsion has not been previously reported in small animals.","container-title":"The Canadian Veterinary Journal = La Revue Veterinaire Canadienne","ISSN":"0008-5286","issue":"2","journalAbbreviation":"Can Vet J","language":"eng","note":"PMID: 32020935\nPMCID: PMC6973216","page":"161-165","source":"PubMed","title":"Bilateral lung lobe torsions in a cat","volume":"61","author":[{"family":"Coady","given":"Michelle R. M."},{"family":"Atilla","given":"Aylin"},{"family":"Stillion","given":"Jenefer"}],"issued":{"date-parts":[["2020",2]]}}},{"id":383,"uris":["http://zotero.org/users/6962752/items/NBS4BEXQ"],"uri":["http://zotero.org/users/6962752/items/NBS4BEXQ"],"itemData":{"id":383,"type":"article-journal","abstract":"A three-year-old male British shorthair cat that had exhibited progressive lethargy and intermittent dyspnoea for 14 days was referred for evaluation of acute respiratory deterioration. Clinical findings included rapid and shallow breathing, pale mucous membranes, sound suppression on the right side, and a subcutaneous haematoma in the right epigastric area. Serum biochemistry analysis showed leukocytosis and thrombocytosis. Radiographs revealed hydropneumothorax, a broken eighth right rib, atelectatic right cranial lung lobe (RCrL), and consolidation of the right middle lobe (RML). Doppler examination revealed sonographic changes in the echotexture of both lobes and venous flow was absent in the twisted RML. Furthermore, bronchoscopy showed proximal narrowing of the cat’s RML bronchus. Exploratory surgery via medial sternotomy confirmed torsion of the RML and identified deteriorated gas-containing lesions in the collapsed RCrL. Both lung lobes were removed by standard lobectomy, and postoperative recovery was without major complications. Histopathological examination diagnosed multiple bullae and blebs, with significant subpleural haemorrhages in the atelectatic RCrL, whereas tissue congestion with haemorrhages, necrosis, and thrombosis typical for lung lobe torsion were observed in the RML. No other underlying aetiology was apparent. Two months post-operatively, the cat presented with similar acute onset of dyspnoea and spontaneous pneumothorax and was euthanised at the owner’s request. The autopsy revealed identical new emphysematous changes in the contra-lateral lung lobes that had been absent at the time of surgery. Emphysematous lesions, regardless of their origin, should be considered in the etiopathology of lung lobe torsion.","container-title":"Veterinarni Medicina","DOI":"10.17221/8586-VETMED","issue":"12","journalAbbreviation":"Vet Med (Praha)","page":"706-711","source":"Semantic Scholar","title":"Emphysematous lesions in the right cranial lung lobe and torsion of the right medial lung lobe in a British shorthair cat: a case report.","title-short":"Emphysematous lesions in the right cranial lung lobe and torsion of the right medial lung lobe in a British shorthair cat","volume":"60","author":[{"family":"Dokic","given":"Z."},{"family":"Pirog","given":"W."}],"issued":{"date-parts":[["2015"]]}}},{"id":386,"uris":["http://zotero.org/users/6962752/items/YWEC4NMZ"],"uri":["http://zotero.org/users/6962752/items/YWEC4NMZ"],"itemData":{"id":386,"type":"article-journal","abstract":"Lung lobe torsion, although rare in cats, can be seen as a sequela to chronic respiratory disease. Clinical signs may include lethargy, coughing, hemoptysis, and respiratory distress. Lung lobe torsion may be diagnosed using radiography, ultrasonography, contrast bronchography, bronchoscopy, or thoracoscopy. Stabilization with fluids, oxygen, and supportive care followed by thoracotomy and lobectomy of the affected lobe(s) are necessary for a successful outcome. Diagnosis and treatment of lung lobe torsion is described in a 12.5-year-old cat with a history of feline asthma.","container-title":"Journal of the American Animal Hospital Association","DOI":"10.5326/15473317-34-6-493","ISSN":"0587-2871","issue":"6","journalAbbreviation":"J Am Anim Hosp Assoc","page":"493-495","source":"Silverchair","title":"Lung lobe torsion in a cat with chronic feline asthma","volume":"34","author":[{"family":"Dye","given":"TL"},{"family":"Teague","given":"HD"},{"family":"Poundstone","given":"ML"}],"issued":{"date-parts":[["1998",11,1]]}}},{"id":398,"uris":["http://zotero.org/users/6962752/items/8B33R9WD"],"uri":["http://zotero.org/users/6962752/items/8B33R9WD"],"itemData":{"id":398,"type":"article-journal","abstract":"CLINICAL SUMMARY: This report describes torsion of the right cranial lung lobe in a cat with haemorrhagic pleural effusion and a chronic diaphragmatic hernia. Surgical treatment comprising lung lobectomy without de-rotation, and repair of the diaphragmatic defect, led to an uneventful recovery.\nPRACTICAL RELEVANCE: Lung lobe torsion is a rare condition in cats. While spontaneous lung lobe torsions may occur, a frequent association with underlying thoracic disease has been recognised in cats. However, neither haemorrhagic pleural effusion nor diaphragmatic hernia have been previously described in cats with lung lobe torsions, although they have been documented in dogs and humans. In a cat with suspected lung lobe torsion, a thorough search for an underlying disease should be undertaken.","container-title":"Journal of Feline Medicine and Surgery","DOI":"10.1177/1098612X12439270","ISSN":"1532-2750","issue":"3","journalAbbreviation":"J Feline Med Surg","language":"eng","note":"PMID: 22370865","page":"219-223","source":"PubMed","title":"Lung lobe torsion in association with a chronic diaphragmatic hernia and haemorrhagic pleural effusion in a cat","volume":"14","author":[{"family":"Hambrook","given":"Lydia E."},{"family":"Kudnig","given":"Simon T."}],"issued":{"date-parts":[["2012",3]]}}},{"id":392,"uris":["http://zotero.org/users/6962752/items/M4TNRZYU"],"uri":["http://zotero.org/users/6962752/items/M4TNRZYU"],"itemData":{"id":392,"type":"article-journal","container-title":"American Animal Hospital Association (USA)","ISSN":"0587-2871","issue":"30","journalAbbreviation":"J Am Anim Hosp Assoc","language":"English","page":"351–354","source":"agris.fao.org","title":"Chylothorax associated with lung lobe torsion and a peritoneopericardial diaphragmatic hernia in a cat","author":[{"family":"Kerpsack","given":"S. J."},{"family":"McLouglin","given":"M. A."},{"family":"Graves","given":"T. K."},{"family":"Smeak","given":"D. D."},{"family":"Biller","given":"D."},{"family":"Leake","given":"L."}],"issued":{"date-parts":[["1994"]]}}},{"id":381,"uris":["http://zotero.org/users/6962752/items/52SZJ7IT"],"uri":["http://zotero.org/users/6962752/items/52SZJ7IT"],"itemData":{"id":381,"type":"article-journal","abstract":"A 10.5-year-old domestic shorthair presented with a history of progressive inappetence, lethargy and elevated respiratory rate. Clinical and diagnostic findings confirmed the presence of a chylothorax with evidence of a mass or collapsed lung within the right cranial thorax. Computed tomography, sternotomy and histopathology confirmed the presence of a right middle lung lobe torsion associated with a chylothorax. The torsion was successfully managed with surgical removal of the affected lung lobe, and the patient continues to be asymptomatic 6 months postoperatively.","container-title":"Journal of Feline Medicine and Surgery","DOI":"10.1016/j.jfms.2010.09.013","ISSN":"1098-612X","issue":"2","journalAbbreviation":"J Feline Med Surg","note":"publisher: SAGE Publications","page":"135-138","source":"SAGE Journals","title":"Lung lobe torsion associated with chylothorax in a cat","volume":"13","author":[{"family":"Mclane","given":"Megan J."},{"family":"Buote","given":"Nicole J."}],"issued":{"date-parts":[["2011",2,1]]}}},{"id":378,"uris":["http://zotero.org/users/6962752/items/RAP9XZ5L"],"uri":["http://zotero.org/users/6962752/items/RAP9XZ5L"],"itemData":{"id":378,"type":"article-journal","container-title":"Journal of Veterinary Internal Medicine","DOI":"https://doi.org/10.1111/j.1939-1676.2008.0086.x","ISSN":"1939-1676","issue":"3","journalAbbreviation":"J Vet Intern Med","language":"en","note":"_eprint: https://onlinelibrary.wiley.com/doi/pdf/10.1111/j.1939-1676.2008.0086.x","page":"671-673","source":"Wiley Online Library","title":"Spontaneous Lung Lobe Torsion in a Cat","volume":"22","author":[{"family":"Millard","given":"R. P."},{"family":"Myers","given":"J. R."},{"family":"Novo","given":"R. E."}],"issued":{"date-parts":[["2008"]]}}},{"id":400,"uris":["http://zotero.org/users/6962752/items/IZCNHDFB"],"uri":["http://zotero.org/users/6962752/items/IZCNHDFB"],"itemData":{"id":400,"type":"article-journal","abstract":"This report describes the imaging features of radiography, computed tomography and virtual bronchoscopy in dogs and cats with lung lobe torsions. The medical records, thoracic radiographs and computed tomography images of four dogs and two cats with confirmed lung lobe torsions were retrospectively reviewed. Computed tomography with virtual bronchoscopy showed bronchial narrowing, collapse or occlusion in all six animals, while this was only appreciated on one radiographic examination. A tapering terminating angle of the air-filled bronchus proximal or distal to the collapsed region was seen only on computed tomography and virtual bronchoscopy in all six animals. The vesicular emphysema pattern typical of lung lobe torsion was seen on three computed tomographies but only on one radiographic examination. The lung lobe torsion-specific findings of vesicular emphysema and a proximally narrowed or occluded bronchus were more easily recognised on computed tomography and virtual bronchoscopy than with radiographs. Computed tomography slices acquired through the bronchus and lung lobe of interest in a cat or dog with possible lung lobe torsion can be reformatted into virtual bronchoscopic images that can be utilised along with computed tomography to help make a more definitive preoperative diagnosis.","container-title":"The Journal of Small Animal Practice","DOI":"10.1111/j.1748-5827.2009.00728.x","ISSN":"1748-5827","issue":"7","journalAbbreviation":"J Small Anim Pract","language":"eng","note":"PMID: 19508491","page":"360-363","source":"PubMed","title":"Radiography, computed tomography and virtual bronchoscopy in four dogs and two cats with lung lobe torsion","volume":"50","author":[{"family":"Schultz","given":"R. M."},{"family":"Peters","given":"J."},{"family":"Zwingenberger","given":"A."}],"issued":{"date-parts":[["2009",7]]}}},{"id":394,"uris":["http://zotero.org/users/6962752/items/AC2HJ7XG"],"uri":["http://zotero.org/users/6962752/items/AC2HJ7XG"],"itemData":{"id":394,"type":"article-journal","container-title":"Journal of the American Veterinary Medical Association","DOI":"10.2460/javma.248.11.1235","ISSN":"0003-1488","issue":"11","journalAbbreviation":"J Am Vet Med Assoc","note":"publisher: American Veterinary Medical Association","page":"1235-1237","source":"avmajournals.avma.org (Atypon)","title":"What Is Your Diagnosis?","volume":"248","author":[{"family":"Sweeney","given":"Joseph T."},{"family":"Oura","given":"Trisha J."},{"family":"Wulster","given":"Kathryn B."},{"family":"Aarsvold","given":"Stacie"}],"issued":{"date-parts":[["2016",5,12]]}}},{"id":404,"uris":["http://zotero.org/users/6962752/items/F2WZ7WUM"],"uri":["http://zotero.org/users/6962752/items/F2WZ7WUM"],"itemData":{"id":404,"type":"article-journal","container-title":"J Am Vet Med Assoc","issue":"4","page":"402-410","title":"Pulmonary torsion and complete heart block in a cat. Clinico-pathologic conference.","volume":"161","author":[{"family":"Buss","given":"DD"},{"family":"Pyle","given":"RL"},{"family":"Chacko","given":"SK"}],"issued":{"date-parts":[["1972"]]}}}],"schema":"https://github.com/citation-style-language/schema/raw/master/csl-citation.json"} </w:instrText>
      </w:r>
      <w:r w:rsidR="002B5F36" w:rsidRPr="001863D4">
        <w:rPr>
          <w:bCs/>
          <w:color w:val="000000" w:themeColor="text1"/>
        </w:rPr>
        <w:fldChar w:fldCharType="separate"/>
      </w:r>
      <w:r w:rsidR="00B4257D" w:rsidRPr="001863D4">
        <w:rPr>
          <w:color w:val="000000" w:themeColor="text1"/>
          <w:vertAlign w:val="superscript"/>
        </w:rPr>
        <w:t>2,5,7–18</w:t>
      </w:r>
      <w:r w:rsidR="002B5F36" w:rsidRPr="001863D4">
        <w:rPr>
          <w:bCs/>
          <w:color w:val="000000" w:themeColor="text1"/>
        </w:rPr>
        <w:fldChar w:fldCharType="end"/>
      </w:r>
      <w:r w:rsidR="00CD31F8" w:rsidRPr="001863D4">
        <w:rPr>
          <w:bCs/>
          <w:color w:val="000000" w:themeColor="text1"/>
        </w:rPr>
        <w:t xml:space="preserve"> </w:t>
      </w:r>
      <w:r w:rsidR="00CF588B" w:rsidRPr="001863D4">
        <w:rPr>
          <w:bCs/>
          <w:color w:val="000000" w:themeColor="text1"/>
        </w:rPr>
        <w:t>L</w:t>
      </w:r>
      <w:r w:rsidR="00607660" w:rsidRPr="001863D4">
        <w:rPr>
          <w:bCs/>
          <w:color w:val="000000" w:themeColor="text1"/>
        </w:rPr>
        <w:t>ung lobe torsion</w:t>
      </w:r>
      <w:r w:rsidR="00CF588B" w:rsidRPr="001863D4">
        <w:rPr>
          <w:bCs/>
          <w:color w:val="000000" w:themeColor="text1"/>
        </w:rPr>
        <w:t xml:space="preserve"> in humans </w:t>
      </w:r>
      <w:r w:rsidR="008038EC" w:rsidRPr="001863D4">
        <w:rPr>
          <w:bCs/>
          <w:color w:val="000000" w:themeColor="text1"/>
        </w:rPr>
        <w:t xml:space="preserve">is an uncommon condition predominantly </w:t>
      </w:r>
      <w:r w:rsidR="00CF588B" w:rsidRPr="001863D4">
        <w:rPr>
          <w:bCs/>
          <w:color w:val="000000" w:themeColor="text1"/>
        </w:rPr>
        <w:t>occur</w:t>
      </w:r>
      <w:r w:rsidR="008038EC" w:rsidRPr="001863D4">
        <w:rPr>
          <w:bCs/>
          <w:color w:val="000000" w:themeColor="text1"/>
        </w:rPr>
        <w:t>ring</w:t>
      </w:r>
      <w:r w:rsidR="00CF588B" w:rsidRPr="001863D4">
        <w:rPr>
          <w:bCs/>
          <w:color w:val="000000" w:themeColor="text1"/>
        </w:rPr>
        <w:t xml:space="preserve"> secondary to thoracic surgery</w:t>
      </w:r>
      <w:r w:rsidR="008038EC" w:rsidRPr="001863D4">
        <w:rPr>
          <w:bCs/>
          <w:color w:val="000000" w:themeColor="text1"/>
        </w:rPr>
        <w:t xml:space="preserve"> (</w:t>
      </w:r>
      <w:r w:rsidR="00CF588B" w:rsidRPr="001863D4">
        <w:rPr>
          <w:bCs/>
          <w:color w:val="000000" w:themeColor="text1"/>
        </w:rPr>
        <w:t>62</w:t>
      </w:r>
      <w:r w:rsidR="008038EC" w:rsidRPr="001863D4">
        <w:rPr>
          <w:bCs/>
          <w:color w:val="000000" w:themeColor="text1"/>
        </w:rPr>
        <w:t xml:space="preserve">%), </w:t>
      </w:r>
      <w:r w:rsidR="00607660" w:rsidRPr="001863D4">
        <w:rPr>
          <w:bCs/>
          <w:color w:val="000000" w:themeColor="text1"/>
        </w:rPr>
        <w:t>with the right middle lung lobe being the most affected after right upper lobectomy or transplant</w:t>
      </w:r>
      <w:r w:rsidR="00CF588B" w:rsidRPr="001863D4">
        <w:rPr>
          <w:bCs/>
          <w:color w:val="000000" w:themeColor="text1"/>
        </w:rPr>
        <w:t>.</w:t>
      </w:r>
      <w:r w:rsidR="00D90962" w:rsidRPr="001863D4">
        <w:rPr>
          <w:bCs/>
          <w:color w:val="000000" w:themeColor="text1"/>
        </w:rPr>
        <w:fldChar w:fldCharType="begin"/>
      </w:r>
      <w:r w:rsidR="00D90962" w:rsidRPr="001863D4">
        <w:rPr>
          <w:bCs/>
          <w:color w:val="000000" w:themeColor="text1"/>
        </w:rPr>
        <w:instrText xml:space="preserve"> ADDIN ZOTERO_ITEM CSL_CITATION {"citationID":"wozaWYJ4","properties":{"formattedCitation":"\\super 19\\nosupersub{}","plainCitation":"19","noteIndex":0},"citationItems":[{"id":440,"uris":["http://zotero.org/users/6962752/items/F2DQW2YS"],"uri":["http://zotero.org/users/6962752/items/F2DQW2YS"],"itemData":{"id":440,"type":"article-journal","abstract":"Objective\nLung torsion (LT) is a rare but life-threatening event. The objective of this study was to systematically review the natural history and clinical outcome of LT in published studies.\nMethods\nA review of publications on LT from January 1950 to December 2014 was performed using 3 databases (PubMed, EMBASE, and Web of Science). The primary efficacy outcome was LT-related mortality. Intervention was classified as direct resection (resection without detorsion), indirect resection (resection after detorsion), and reposition. Univariate comparisons of survival were performed using a logistic regression model.\nResults\nThere were 109 patients from 91 studies identified in this analysis. LT was frequently reported after upper lobectomy (74.4%) and the middle lobe was the most vulnerable lesion (29.4%). The main clinical presentations were dyspnea (38.4%), fever (23.3%), and chest pain (17.4%). Radiologic findings suggestive of LT included worsening consolidation and abrupt truncation/tapering of the pulmonary artery. The overall mortality was 8.3%. Univariate analysis showed that the extent of torsion (whole LT vs lobar torsion) was significantly associated with survival (odds ratio, 5.867; P = .017). No significant difference was found between patients receiving direct resection and those receiving reposition; a trend was observed for worsening outcomes in patients treated with indirect resection (odds ratio, 5.300; P = .060).\nConclusions\nThe systematic review reveals the prevalence, key diagnostic tests, and optimal treatment methods for lung torsion. Whole LT is associated with higher mortality rates than lobar torsion. If the tortuous part is viable, reposition and direct resection have similar survival rates; otherwise, direct resection should be performed.","container-title":"The Journal of Thoracic and Cardiovascular Surgery","DOI":"10.1016/j.jtcvs.2016.03.077","ISSN":"0022-5223","issue":"3","journalAbbreviation":"J Thorac Cardiovasc Surg","language":"en","page":"737-745.e3","source":"ScienceDirect","title":"Predictors of survival in lung torsion: A systematic review and pooled analysis","title-short":"Predictors of survival in lung torsion","volume":"152","author":[{"family":"Dai","given":"Jie"},{"family":"Xie","given":"Dong"},{"family":"Wang","given":"Haifeng"},{"family":"He","given":"Wenxin"},{"family":"Zhou","given":"Yiming"},{"family":"Hernández-Arenas","given":"Luis Angel"},{"family":"Jiang","given":"Gening"}],"issued":{"date-parts":[["2016",9,1]]}}}],"schema":"https://github.com/citation-style-language/schema/raw/master/csl-citation.json"} </w:instrText>
      </w:r>
      <w:r w:rsidR="00D90962" w:rsidRPr="001863D4">
        <w:rPr>
          <w:bCs/>
          <w:color w:val="000000" w:themeColor="text1"/>
        </w:rPr>
        <w:fldChar w:fldCharType="separate"/>
      </w:r>
      <w:r w:rsidR="00D90962" w:rsidRPr="001863D4">
        <w:rPr>
          <w:color w:val="000000" w:themeColor="text1"/>
          <w:vertAlign w:val="superscript"/>
        </w:rPr>
        <w:t>19</w:t>
      </w:r>
      <w:r w:rsidR="00D90962" w:rsidRPr="001863D4">
        <w:rPr>
          <w:bCs/>
          <w:color w:val="000000" w:themeColor="text1"/>
        </w:rPr>
        <w:fldChar w:fldCharType="end"/>
      </w:r>
      <w:r w:rsidR="00CF588B" w:rsidRPr="001863D4">
        <w:rPr>
          <w:bCs/>
          <w:color w:val="000000" w:themeColor="text1"/>
        </w:rPr>
        <w:t xml:space="preserve"> </w:t>
      </w:r>
      <w:r w:rsidR="008038EC" w:rsidRPr="001863D4">
        <w:rPr>
          <w:bCs/>
          <w:color w:val="000000" w:themeColor="text1"/>
        </w:rPr>
        <w:t xml:space="preserve">‘Spontaneous’ LLT </w:t>
      </w:r>
      <w:r w:rsidR="00CF588B" w:rsidRPr="001863D4">
        <w:rPr>
          <w:bCs/>
          <w:color w:val="000000" w:themeColor="text1"/>
        </w:rPr>
        <w:t xml:space="preserve">is seen in 29% of cases, </w:t>
      </w:r>
      <w:r w:rsidR="008038EC" w:rsidRPr="001863D4">
        <w:rPr>
          <w:bCs/>
          <w:color w:val="000000" w:themeColor="text1"/>
        </w:rPr>
        <w:t xml:space="preserve">with </w:t>
      </w:r>
      <w:r w:rsidR="00CF588B" w:rsidRPr="001863D4">
        <w:rPr>
          <w:bCs/>
          <w:color w:val="000000" w:themeColor="text1"/>
        </w:rPr>
        <w:t>pneumothorax, pleural effusion</w:t>
      </w:r>
      <w:r w:rsidR="00D90962" w:rsidRPr="001863D4">
        <w:rPr>
          <w:bCs/>
          <w:color w:val="000000" w:themeColor="text1"/>
        </w:rPr>
        <w:t xml:space="preserve">, </w:t>
      </w:r>
      <w:r w:rsidR="00CF588B" w:rsidRPr="001863D4">
        <w:rPr>
          <w:bCs/>
          <w:color w:val="000000" w:themeColor="text1"/>
        </w:rPr>
        <w:t>lobar atelectasis</w:t>
      </w:r>
      <w:r w:rsidR="00D90962" w:rsidRPr="001863D4">
        <w:rPr>
          <w:bCs/>
          <w:color w:val="000000" w:themeColor="text1"/>
        </w:rPr>
        <w:t xml:space="preserve"> and pulmonary neoplasia</w:t>
      </w:r>
      <w:r w:rsidR="008038EC" w:rsidRPr="001863D4">
        <w:rPr>
          <w:bCs/>
          <w:color w:val="000000" w:themeColor="text1"/>
        </w:rPr>
        <w:t xml:space="preserve"> suspected aetiologies</w:t>
      </w:r>
      <w:r w:rsidR="00CF588B" w:rsidRPr="001863D4">
        <w:rPr>
          <w:bCs/>
          <w:color w:val="000000" w:themeColor="text1"/>
        </w:rPr>
        <w:t>.</w:t>
      </w:r>
      <w:r w:rsidR="00A64278" w:rsidRPr="001863D4">
        <w:rPr>
          <w:bCs/>
          <w:color w:val="000000" w:themeColor="text1"/>
        </w:rPr>
        <w:fldChar w:fldCharType="begin"/>
      </w:r>
      <w:r w:rsidR="00266630" w:rsidRPr="001863D4">
        <w:rPr>
          <w:bCs/>
          <w:color w:val="000000" w:themeColor="text1"/>
        </w:rPr>
        <w:instrText xml:space="preserve"> ADDIN ZOTERO_ITEM CSL_CITATION {"citationID":"SszwLxiM","properties":{"formattedCitation":"\\super 19\\uc0\\u8211{}22\\nosupersub{}","plainCitation":"19–22","noteIndex":0},"citationItems":[{"id":440,"uris":["http://zotero.org/users/6962752/items/F2DQW2YS"],"uri":["http://zotero.org/users/6962752/items/F2DQW2YS"],"itemData":{"id":440,"type":"article-journal","abstract":"Objective\nLung torsion (LT) is a rare but life-threatening event. The objective of this study was to systematically review the natural history and clinical outcome of LT in published studies.\nMethods\nA review of publications on LT from January 1950 to December 2014 was performed using 3 databases (PubMed, EMBASE, and Web of Science). The primary efficacy outcome was LT-related mortality. Intervention was classified as direct resection (resection without detorsion), indirect resection (resection after detorsion), and reposition. Univariate comparisons of survival were performed using a logistic regression model.\nResults\nThere were 109 patients from 91 studies identified in this analysis. LT was frequently reported after upper lobectomy (74.4%) and the middle lobe was the most vulnerable lesion (29.4%). The main clinical presentations were dyspnea (38.4%), fever (23.3%), and chest pain (17.4%). Radiologic findings suggestive of LT included worsening consolidation and abrupt truncation/tapering of the pulmonary artery. The overall mortality was 8.3%. Univariate analysis showed that the extent of torsion (whole LT vs lobar torsion) was significantly associated with survival (odds ratio, 5.867; P = .017). No significant difference was found between patients receiving direct resection and those receiving reposition; a trend was observed for worsening outcomes in patients treated with indirect resection (odds ratio, 5.300; P = .060).\nConclusions\nThe systematic review reveals the prevalence, key diagnostic tests, and optimal treatment methods for lung torsion. Whole LT is associated with higher mortality rates than lobar torsion. If the tortuous part is viable, reposition and direct resection have similar survival rates; otherwise, direct resection should be performed.","container-title":"The Journal of Thoracic and Cardiovascular Surgery","DOI":"10.1016/j.jtcvs.2016.03.077","ISSN":"0022-5223","issue":"3","journalAbbreviation":"J Thorac Cardiovasc Surg","language":"en","page":"737-745.e3","source":"ScienceDirect","title":"Predictors of survival in lung torsion: A systematic review and pooled analysis","title-short":"Predictors of survival in lung torsion","volume":"152","author":[{"family":"Dai","given":"Jie"},{"family":"Xie","given":"Dong"},{"family":"Wang","given":"Haifeng"},{"family":"He","given":"Wenxin"},{"family":"Zhou","given":"Yiming"},{"family":"Hernández-Arenas","given":"Luis Angel"},{"family":"Jiang","given":"Gening"}],"issued":{"date-parts":[["2016",9,1]]}}},{"id":971,"uris":["http://zotero.org/users/6962752/items/HLQTDY34"],"uri":["http://zotero.org/users/6962752/items/HLQTDY34"],"itemData":{"id":971,"type":"article-journal","abstract":"A 65-year-old woman with endobronchial carcinoma had torsion of the left upper lobe. A posteroanterior chest radiograph showed apparent atelectasis in the left upper lobe, but the lateral view disclosed an inappropriate posterior displacement of the collapsed lobe. The vasculature of the affected area showed an unusual curvature. Review of 21 examples of lung torsion disclosed no characteristic age, sex, or affected lobe. The most common associations were with previous surgery (n = 10) or a history of trauma (n = 5). The most common radiographic findings are opacification of the affected lobe (n = 12), an abnormal vascular pattern (n = 6), and an abnormal location for the atelectatic lung (n = 5). Affected lobes often show hemorrhagic infarction or necrosis.","container-title":"Radiology","DOI":"10.1148/radiology.162.3.3544030","ISSN":"0033-8419","issue":"3","note":"publisher: Radiological Society of North America","page":"639-643","source":"pubs.rsna.org (Atypon)","title":"Lung torsion: case report and literature review.","title-short":"Lung torsion","volume":"162","author":[{"family":"Moser","given":"E S"},{"family":"Proto","given":"A V"}],"issued":{"date-parts":[["1987",3,1]]}}},{"id":968,"uris":["http://zotero.org/users/6962752/items/AWZSYCJS"],"uri":["http://zotero.org/users/6962752/items/AWZSYCJS"],"itemData":{"id":968,"type":"article-journal","abstract":"Pulmonary torsion is very rare, and usually occurs following lung resection. We report a case of spontaneous middle lobe torsion in a patient presenting with a right pleural effusion. The condition was treated by lobectomy through a totally thoracoscopic approach.","container-title":"Chest","DOI":"10.1378/chest.08-2373","ISSN":"0012-3692","issue":"1","journalAbbreviation":"Chest","language":"en","page":"281-283","source":"ScienceDirect","title":"Spontaneous Middle Lobe Torsion Secondary to Pleural Effusion","volume":"136","author":[{"family":"Raynaud","given":"Christine"},{"family":"Lenoir","given":"Stéphane"},{"family":"Caliandro","given":"Raffaele"},{"family":"Raffenne","given":"Lionel"},{"family":"Validire","given":"Pierre"},{"family":"Gossot","given":"Dominique"}],"issued":{"date-parts":[["2009",7,1]]}}},{"id":972,"uris":["http://zotero.org/users/6962752/items/9GXRQ7AF"],"uri":["http://zotero.org/users/6962752/items/9GXRQ7AF"],"itemData":{"id":972,"type":"article-journal","abstract":"Pulmonary torsion is usually caused by thoracic surgery or trauma. Spontaneous pulmonary torsion caused by tumor and pleural effusion is very rare.","container-title":"Surgical Case Reports","DOI":"10.1186/s40792-017-0313-3","ISSN":"2198-7793","issue":"1","journalAbbreviation":"Surgical Case Reports","page":"37","source":"BioMed Central","title":"Spontaneous torsion of the right upper lung lobe: a case report","title-short":"Spontaneous torsion of the right upper lung lobe","volume":"3","author":[{"family":"Kita","given":"Yusuke"},{"family":"Go","given":"Tetsuhiko"},{"family":"Nii","given":"Kazuhito"},{"family":"Matsuura","given":"Natsumi"},{"family":"Yokomise","given":"Hiroyasu"}],"issued":{"date-parts":[["2017",2,22]]}}}],"schema":"https://github.com/citation-style-language/schema/raw/master/csl-citation.json"} </w:instrText>
      </w:r>
      <w:r w:rsidR="00A64278" w:rsidRPr="001863D4">
        <w:rPr>
          <w:bCs/>
          <w:color w:val="000000" w:themeColor="text1"/>
        </w:rPr>
        <w:fldChar w:fldCharType="separate"/>
      </w:r>
      <w:r w:rsidR="00266630" w:rsidRPr="001863D4">
        <w:rPr>
          <w:color w:val="000000" w:themeColor="text1"/>
          <w:vertAlign w:val="superscript"/>
        </w:rPr>
        <w:t>19–22</w:t>
      </w:r>
      <w:r w:rsidR="00A64278" w:rsidRPr="001863D4">
        <w:rPr>
          <w:bCs/>
          <w:color w:val="000000" w:themeColor="text1"/>
        </w:rPr>
        <w:fldChar w:fldCharType="end"/>
      </w:r>
      <w:r w:rsidR="00A64278" w:rsidRPr="001863D4">
        <w:rPr>
          <w:bCs/>
          <w:color w:val="000000" w:themeColor="text1"/>
        </w:rPr>
        <w:t xml:space="preserve"> </w:t>
      </w:r>
    </w:p>
    <w:p w14:paraId="61DF147E" w14:textId="1469354B" w:rsidR="00BF07F0" w:rsidRPr="001863D4" w:rsidRDefault="00BF07F0" w:rsidP="00BF07F0">
      <w:pPr>
        <w:autoSpaceDE w:val="0"/>
        <w:autoSpaceDN w:val="0"/>
        <w:adjustRightInd w:val="0"/>
        <w:spacing w:line="480" w:lineRule="auto"/>
        <w:jc w:val="both"/>
        <w:rPr>
          <w:bCs/>
          <w:color w:val="000000" w:themeColor="text1"/>
        </w:rPr>
      </w:pPr>
      <w:r w:rsidRPr="001863D4">
        <w:rPr>
          <w:rStyle w:val="CommentReference"/>
          <w:rFonts w:eastAsiaTheme="minorHAnsi"/>
          <w:color w:val="000000" w:themeColor="text1"/>
          <w:sz w:val="24"/>
          <w:szCs w:val="24"/>
          <w:lang w:eastAsia="en-US"/>
        </w:rPr>
        <w:t xml:space="preserve">  </w:t>
      </w:r>
    </w:p>
    <w:p w14:paraId="5E89EDBA" w14:textId="5B15C250" w:rsidR="00447AA4" w:rsidRPr="001863D4" w:rsidRDefault="00BA49D0" w:rsidP="00803C02">
      <w:pPr>
        <w:autoSpaceDE w:val="0"/>
        <w:autoSpaceDN w:val="0"/>
        <w:adjustRightInd w:val="0"/>
        <w:spacing w:line="480" w:lineRule="auto"/>
        <w:jc w:val="both"/>
        <w:rPr>
          <w:bCs/>
          <w:color w:val="000000" w:themeColor="text1"/>
        </w:rPr>
      </w:pPr>
      <w:r w:rsidRPr="001863D4">
        <w:rPr>
          <w:bCs/>
          <w:color w:val="000000" w:themeColor="text1"/>
        </w:rPr>
        <w:t>Lung lobe torsion</w:t>
      </w:r>
      <w:r w:rsidR="004B56A4" w:rsidRPr="001863D4">
        <w:rPr>
          <w:bCs/>
          <w:color w:val="000000" w:themeColor="text1"/>
        </w:rPr>
        <w:t xml:space="preserve"> is usually diagnosed using </w:t>
      </w:r>
      <w:r w:rsidR="00447AA4" w:rsidRPr="001863D4">
        <w:rPr>
          <w:bCs/>
          <w:color w:val="000000" w:themeColor="text1"/>
        </w:rPr>
        <w:t xml:space="preserve">radiography or </w:t>
      </w:r>
      <w:r w:rsidR="00BB7F38" w:rsidRPr="001863D4">
        <w:rPr>
          <w:bCs/>
          <w:color w:val="000000" w:themeColor="text1"/>
        </w:rPr>
        <w:t>computed tomography (</w:t>
      </w:r>
      <w:r w:rsidR="000E000E" w:rsidRPr="001863D4">
        <w:rPr>
          <w:bCs/>
          <w:color w:val="000000" w:themeColor="text1"/>
        </w:rPr>
        <w:t>CT</w:t>
      </w:r>
      <w:r w:rsidR="00BB7F38" w:rsidRPr="001863D4">
        <w:rPr>
          <w:bCs/>
          <w:color w:val="000000" w:themeColor="text1"/>
        </w:rPr>
        <w:t>)</w:t>
      </w:r>
      <w:r w:rsidR="00447AA4" w:rsidRPr="001863D4">
        <w:rPr>
          <w:bCs/>
          <w:color w:val="000000" w:themeColor="text1"/>
        </w:rPr>
        <w:t xml:space="preserve">, </w:t>
      </w:r>
      <w:r w:rsidR="004B56A4" w:rsidRPr="001863D4">
        <w:rPr>
          <w:bCs/>
          <w:color w:val="000000" w:themeColor="text1"/>
        </w:rPr>
        <w:t xml:space="preserve">which </w:t>
      </w:r>
      <w:r w:rsidR="007F2C3A" w:rsidRPr="001863D4">
        <w:rPr>
          <w:bCs/>
          <w:color w:val="000000" w:themeColor="text1"/>
        </w:rPr>
        <w:t xml:space="preserve">often </w:t>
      </w:r>
      <w:r w:rsidR="00447AA4" w:rsidRPr="001863D4">
        <w:rPr>
          <w:bCs/>
          <w:color w:val="000000" w:themeColor="text1"/>
        </w:rPr>
        <w:t>reveal</w:t>
      </w:r>
      <w:r w:rsidR="004B56A4" w:rsidRPr="001863D4">
        <w:rPr>
          <w:bCs/>
          <w:color w:val="000000" w:themeColor="text1"/>
        </w:rPr>
        <w:t>s</w:t>
      </w:r>
      <w:r w:rsidR="00447AA4" w:rsidRPr="001863D4">
        <w:rPr>
          <w:bCs/>
          <w:color w:val="000000" w:themeColor="text1"/>
        </w:rPr>
        <w:t xml:space="preserve"> </w:t>
      </w:r>
      <w:r w:rsidR="002C7304" w:rsidRPr="001863D4">
        <w:rPr>
          <w:bCs/>
          <w:color w:val="000000" w:themeColor="text1"/>
        </w:rPr>
        <w:t xml:space="preserve">irregular </w:t>
      </w:r>
      <w:r w:rsidR="00447AA4" w:rsidRPr="001863D4">
        <w:rPr>
          <w:bCs/>
          <w:color w:val="000000" w:themeColor="text1"/>
        </w:rPr>
        <w:t>bronchial tapering, bronchial displacement and consolidated or vesicular</w:t>
      </w:r>
      <w:r w:rsidR="00D618A2" w:rsidRPr="001863D4">
        <w:rPr>
          <w:bCs/>
          <w:color w:val="000000" w:themeColor="text1"/>
        </w:rPr>
        <w:t xml:space="preserve"> </w:t>
      </w:r>
      <w:r w:rsidR="00447AA4" w:rsidRPr="001863D4">
        <w:rPr>
          <w:bCs/>
          <w:color w:val="000000" w:themeColor="text1"/>
        </w:rPr>
        <w:t>emphysematous pulmonary parenchyma</w:t>
      </w:r>
      <w:r w:rsidR="00DF3382" w:rsidRPr="001863D4">
        <w:rPr>
          <w:bCs/>
          <w:color w:val="000000" w:themeColor="text1"/>
        </w:rPr>
        <w:t xml:space="preserve">. </w:t>
      </w:r>
      <w:r w:rsidR="004B56A4" w:rsidRPr="001863D4">
        <w:rPr>
          <w:bCs/>
          <w:color w:val="000000" w:themeColor="text1"/>
        </w:rPr>
        <w:t>Thoracic ultrasonography often reveals a</w:t>
      </w:r>
      <w:r w:rsidR="00511D19" w:rsidRPr="001863D4">
        <w:rPr>
          <w:bCs/>
          <w:color w:val="000000" w:themeColor="text1"/>
        </w:rPr>
        <w:t xml:space="preserve"> hypoechoic peripheral band sign </w:t>
      </w:r>
      <w:r w:rsidR="00645318" w:rsidRPr="001863D4">
        <w:rPr>
          <w:bCs/>
          <w:color w:val="000000" w:themeColor="text1"/>
        </w:rPr>
        <w:t>and consolidated enlarged lobe</w:t>
      </w:r>
      <w:r w:rsidR="00CE03E1" w:rsidRPr="001863D4">
        <w:rPr>
          <w:bCs/>
          <w:color w:val="000000" w:themeColor="text1"/>
        </w:rPr>
        <w:t>,</w:t>
      </w:r>
      <w:r w:rsidR="00CE03E1" w:rsidRPr="001863D4">
        <w:rPr>
          <w:bCs/>
          <w:color w:val="000000" w:themeColor="text1"/>
        </w:rPr>
        <w:fldChar w:fldCharType="begin"/>
      </w:r>
      <w:r w:rsidR="00946CBF" w:rsidRPr="001863D4">
        <w:rPr>
          <w:bCs/>
          <w:color w:val="000000" w:themeColor="text1"/>
        </w:rPr>
        <w:instrText xml:space="preserve"> ADDIN ZOTERO_ITEM CSL_CITATION {"citationID":"ikDnZCNg","properties":{"formattedCitation":"\\super 23\\nosupersub{}","plainCitation":"23","noteIndex":0},"citationItems":[{"id":831,"uris":["http://zotero.org/users/6962752/items/8Y9VJM7X"],"uri":["http://zotero.org/users/6962752/items/8Y9VJM7X"],"itemData":{"id":831,"type":"article-journal","abstract":"The diagnosis of lung lobe torsion in dogs is usually based on radiological, endoscopic, and CT features. Few ultrasonographic descriptions have been published. The purpose of this multicenter, retrospective, and prospective observational study was to investigate the presence of a hypoechoic area forming a pulmonary band or line at the periphery of the twisted lobe on ultrasonography and assess its significance by comparing it to CT and histological findings. Fifteen dogs with lung lobe torsion confirmed surgically or postmortem were included. All had received ultrasonography and CT examinations; 13 had additional histopathological examination performed. In 14 cases, thoracic ultrasonography revealed a peripheral hypoechoic band, overlying areas of scattered, hyperreflecting interfaces in the affected lobe. On CT, central emphysema was surrounded by a peripheral, soft tissue attenuation band, affecting the periphery in 14 cases. No band was observed in one case, in which the lobe was entirely consolidated. Histological examination yielded a comparable peripheral band, consisting of a thickened visceral pleura with or without hemorrhagic necrosis of the underlying pulmonary parenchyma. This peripheral band may be related to the specific fractal organization of airways and vessels, which plays an important role in lung perfusion and ventilation and makes the lung periphery more prone to ischemia. Our findings suggest that the presence of a peripheral hypoechoic band, associated with central emphysema in a noncollapsed lung lobe on ultrasonography, is suggestive of compromised blood supply and air flow, and lung lobe torsion should therefore be suspected.","container-title":"Veterinary Radiology &amp; Ultrasound","DOI":"https://doi.org/10.1111/vru.12918","ISSN":"1740-8261","issue":"1","journalAbbreviation":"Vet Radiol Ultrasound","language":"en","note":"_eprint: https://onlinelibrary.wiley.com/doi/pdf/10.1111/vru.12918","page":"116-125","source":"Wiley Online Library","title":"Lung lobe torsion in 15 dogs: Peripheral band sign on ultrasound","title-short":"Lung lobe torsion in 15 dogs","volume":"62","author":[{"family":"Belmudes","given":"Audrey"},{"family":"Gory","given":"Guillaume"},{"family":"Cauvin","given":"Eddy"},{"family":"Combes","given":"Anaïs"},{"family":"Gallois‐Bride","given":"Hélène"},{"family":"Couturier","given":"Laurent"},{"family":"Rault","given":"Delphine N."}],"issued":{"date-parts":[["2021"]]}}}],"schema":"https://github.com/citation-style-language/schema/raw/master/csl-citation.json"} </w:instrText>
      </w:r>
      <w:r w:rsidR="00CE03E1" w:rsidRPr="001863D4">
        <w:rPr>
          <w:bCs/>
          <w:color w:val="000000" w:themeColor="text1"/>
        </w:rPr>
        <w:fldChar w:fldCharType="separate"/>
      </w:r>
      <w:r w:rsidR="00946CBF" w:rsidRPr="001863D4">
        <w:rPr>
          <w:color w:val="000000" w:themeColor="text1"/>
          <w:vertAlign w:val="superscript"/>
        </w:rPr>
        <w:t>23</w:t>
      </w:r>
      <w:r w:rsidR="00CE03E1" w:rsidRPr="001863D4">
        <w:rPr>
          <w:bCs/>
          <w:color w:val="000000" w:themeColor="text1"/>
        </w:rPr>
        <w:fldChar w:fldCharType="end"/>
      </w:r>
      <w:r w:rsidR="00CE03E1" w:rsidRPr="001863D4">
        <w:rPr>
          <w:bCs/>
          <w:color w:val="000000" w:themeColor="text1"/>
        </w:rPr>
        <w:t xml:space="preserve"> with</w:t>
      </w:r>
      <w:r w:rsidR="00511D19" w:rsidRPr="001863D4">
        <w:rPr>
          <w:bCs/>
          <w:color w:val="000000" w:themeColor="text1"/>
        </w:rPr>
        <w:t xml:space="preserve"> absent blood flow</w:t>
      </w:r>
      <w:r w:rsidR="004B56A4" w:rsidRPr="001863D4">
        <w:rPr>
          <w:bCs/>
          <w:color w:val="000000" w:themeColor="text1"/>
        </w:rPr>
        <w:t xml:space="preserve"> on Doppler scanning</w:t>
      </w:r>
      <w:r w:rsidR="00447AA4" w:rsidRPr="001863D4">
        <w:rPr>
          <w:bCs/>
          <w:color w:val="000000" w:themeColor="text1"/>
        </w:rPr>
        <w:t>.</w:t>
      </w:r>
      <w:r w:rsidR="00447AA4" w:rsidRPr="001863D4">
        <w:rPr>
          <w:bCs/>
          <w:color w:val="000000" w:themeColor="text1"/>
        </w:rPr>
        <w:fldChar w:fldCharType="begin"/>
      </w:r>
      <w:r w:rsidR="00AD6693" w:rsidRPr="001863D4">
        <w:rPr>
          <w:bCs/>
          <w:color w:val="000000" w:themeColor="text1"/>
        </w:rPr>
        <w:instrText xml:space="preserve"> ADDIN ZOTERO_ITEM CSL_CITATION {"citationID":"s99yostC","properties":{"formattedCitation":"\\super 5,15\\nosupersub{}","plainCitation":"5,15","noteIndex":0},"citationItems":[{"id":389,"uris":["http://zotero.org/users/6962752/items/YIZET9TW"],"uri":["http://zotero.org/users/6962752/items/YIZET9TW"],"itemData":{"id":389,"type":"article-journal","abstract":"Clinical data, thoracic radiographs, ultrasonographic exams, and histopathologic reports in 13 dogs and two cats with confirmed lung lobe torsion were reviewed. Age of dogs ranged from 4 months to 11.5 years, (mean of 6.4 years) and several breeds of large and small dogs were represented. Right middle lobe torsion was predominant in large dogs (five of eight large breed dogs) and left cranial lobe torsion was more commonly seen in small dogs (three of five small-breed dogs). Two domestic short-hair cats, 10 and 14 years of age, had right cranial and right middle lobe torsion, respectively. Underlying thoracic disease was found in only five of 15 patients. On thoracic radiographs, increased lobar opacity and pleural effusion were found in all patients (100%). Small dispersed air bubbles were found within the affected lobe of 13 patients (87%). This pattern, which was the result of vesicular emphysema, was variably extensive, and became more evident on follow-up radiographs in five of six dogs. The lobar bronchi could be seen in only eight of 15 patients (54%), and appeared irregular, focally narrowed or blunted in six of the eight patients, and displaced in five of the eight. Other common radiographic findings included mediastinal shift (nine), curved and dorsally displaced trachea (seven), and axial rotation of the carina (seven). Ultrasonography was used in seven patients and considered generally useful, although variable signs were observed.","container-title":"Veterinary Radiology &amp; Ultrasound: The Official Journal of the American College of Veterinary Radiology and the International Veterinary Radiology Association","DOI":"10.1111/j.1740-8261.2005.00087.x","ISSN":"1058-8183","issue":"6","journalAbbreviation":"Vet Radiol Ultrasound","language":"eng","note":"PMID: 16396263","page":"478-484","source":"PubMed","title":"Radiographic diagnosis of lung lobe torsion","volume":"46","author":[{"family":"Anjou","given":"Marc-André","non-dropping-particle":"d'"},{"family":"Tidwell","given":"Amy S."},{"family":"Hecht","given":"Silke"}],"issued":{"date-parts":[["2005",12]]}}},{"id":400,"uris":["http://zotero.org/users/6962752/items/IZCNHDFB"],"uri":["http://zotero.org/users/6962752/items/IZCNHDFB"],"itemData":{"id":400,"type":"article-journal","abstract":"This report describes the imaging features of radiography, computed tomography and virtual bronchoscopy in dogs and cats with lung lobe torsions. The medical records, thoracic radiographs and computed tomography images of four dogs and two cats with confirmed lung lobe torsions were retrospectively reviewed. Computed tomography with virtual bronchoscopy showed bronchial narrowing, collapse or occlusion in all six animals, while this was only appreciated on one radiographic examination. A tapering terminating angle of the air-filled bronchus proximal or distal to the collapsed region was seen only on computed tomography and virtual bronchoscopy in all six animals. The vesicular emphysema pattern typical of lung lobe torsion was seen on three computed tomographies but only on one radiographic examination. The lung lobe torsion-specific findings of vesicular emphysema and a proximally narrowed or occluded bronchus were more easily recognised on computed tomography and virtual bronchoscopy than with radiographs. Computed tomography slices acquired through the bronchus and lung lobe of interest in a cat or dog with possible lung lobe torsion can be reformatted into virtual bronchoscopic images that can be utilised along with computed tomography to help make a more definitive preoperative diagnosis.","container-title":"The Journal of Small Animal Practice","DOI":"10.1111/j.1748-5827.2009.00728.x","ISSN":"1748-5827","issue":"7","journalAbbreviation":"J Small Anim Pract","language":"eng","note":"PMID: 19508491","page":"360-363","source":"PubMed","title":"Radiography, computed tomography and virtual bronchoscopy in four dogs and two cats with lung lobe torsion","volume":"50","author":[{"family":"Schultz","given":"R. M."},{"family":"Peters","given":"J."},{"family":"Zwingenberger","given":"A."}],"issued":{"date-parts":[["2009",7]]}}}],"schema":"https://github.com/citation-style-language/schema/raw/master/csl-citation.json"} </w:instrText>
      </w:r>
      <w:r w:rsidR="00447AA4" w:rsidRPr="001863D4">
        <w:rPr>
          <w:bCs/>
          <w:color w:val="000000" w:themeColor="text1"/>
        </w:rPr>
        <w:fldChar w:fldCharType="separate"/>
      </w:r>
      <w:r w:rsidR="00AD6693" w:rsidRPr="001863D4">
        <w:rPr>
          <w:color w:val="000000" w:themeColor="text1"/>
          <w:vertAlign w:val="superscript"/>
        </w:rPr>
        <w:t>5,15</w:t>
      </w:r>
      <w:r w:rsidR="00447AA4" w:rsidRPr="001863D4">
        <w:rPr>
          <w:bCs/>
          <w:color w:val="000000" w:themeColor="text1"/>
        </w:rPr>
        <w:fldChar w:fldCharType="end"/>
      </w:r>
      <w:r w:rsidR="00447AA4" w:rsidRPr="001863D4">
        <w:rPr>
          <w:bCs/>
          <w:color w:val="000000" w:themeColor="text1"/>
        </w:rPr>
        <w:t xml:space="preserve"> Assessment using conventional and virtual bronchoscopy ha</w:t>
      </w:r>
      <w:r w:rsidR="00895E63" w:rsidRPr="001863D4">
        <w:rPr>
          <w:bCs/>
          <w:color w:val="000000" w:themeColor="text1"/>
        </w:rPr>
        <w:t>ve</w:t>
      </w:r>
      <w:r w:rsidR="00447AA4" w:rsidRPr="001863D4">
        <w:rPr>
          <w:bCs/>
          <w:color w:val="000000" w:themeColor="text1"/>
        </w:rPr>
        <w:t xml:space="preserve"> also been described.</w:t>
      </w:r>
      <w:r w:rsidR="00447AA4" w:rsidRPr="001863D4">
        <w:rPr>
          <w:bCs/>
          <w:color w:val="000000" w:themeColor="text1"/>
        </w:rPr>
        <w:fldChar w:fldCharType="begin"/>
      </w:r>
      <w:r w:rsidR="00AD6693" w:rsidRPr="001863D4">
        <w:rPr>
          <w:bCs/>
          <w:color w:val="000000" w:themeColor="text1"/>
        </w:rPr>
        <w:instrText xml:space="preserve"> ADDIN ZOTERO_ITEM CSL_CITATION {"citationID":"aUNaEia6","properties":{"formattedCitation":"\\super 15\\nosupersub{}","plainCitation":"15","noteIndex":0},"citationItems":[{"id":400,"uris":["http://zotero.org/users/6962752/items/IZCNHDFB"],"uri":["http://zotero.org/users/6962752/items/IZCNHDFB"],"itemData":{"id":400,"type":"article-journal","abstract":"This report describes the imaging features of radiography, computed tomography and virtual bronchoscopy in dogs and cats with lung lobe torsions. The medical records, thoracic radiographs and computed tomography images of four dogs and two cats with confirmed lung lobe torsions were retrospectively reviewed. Computed tomography with virtual bronchoscopy showed bronchial narrowing, collapse or occlusion in all six animals, while this was only appreciated on one radiographic examination. A tapering terminating angle of the air-filled bronchus proximal or distal to the collapsed region was seen only on computed tomography and virtual bronchoscopy in all six animals. The vesicular emphysema pattern typical of lung lobe torsion was seen on three computed tomographies but only on one radiographic examination. The lung lobe torsion-specific findings of vesicular emphysema and a proximally narrowed or occluded bronchus were more easily recognised on computed tomography and virtual bronchoscopy than with radiographs. Computed tomography slices acquired through the bronchus and lung lobe of interest in a cat or dog with possible lung lobe torsion can be reformatted into virtual bronchoscopic images that can be utilised along with computed tomography to help make a more definitive preoperative diagnosis.","container-title":"The Journal of Small Animal Practice","DOI":"10.1111/j.1748-5827.2009.00728.x","ISSN":"1748-5827","issue":"7","journalAbbreviation":"J Small Anim Pract","language":"eng","note":"PMID: 19508491","page":"360-363","source":"PubMed","title":"Radiography, computed tomography and virtual bronchoscopy in four dogs and two cats with lung lobe torsion","volume":"50","author":[{"family":"Schultz","given":"R. M."},{"family":"Peters","given":"J."},{"family":"Zwingenberger","given":"A."}],"issued":{"date-parts":[["2009",7]]}}}],"schema":"https://github.com/citation-style-language/schema/raw/master/csl-citation.json"} </w:instrText>
      </w:r>
      <w:r w:rsidR="00447AA4" w:rsidRPr="001863D4">
        <w:rPr>
          <w:bCs/>
          <w:color w:val="000000" w:themeColor="text1"/>
        </w:rPr>
        <w:fldChar w:fldCharType="separate"/>
      </w:r>
      <w:r w:rsidR="00AD6693" w:rsidRPr="001863D4">
        <w:rPr>
          <w:color w:val="000000" w:themeColor="text1"/>
          <w:vertAlign w:val="superscript"/>
        </w:rPr>
        <w:t>15</w:t>
      </w:r>
      <w:r w:rsidR="00447AA4" w:rsidRPr="001863D4">
        <w:rPr>
          <w:bCs/>
          <w:color w:val="000000" w:themeColor="text1"/>
        </w:rPr>
        <w:fldChar w:fldCharType="end"/>
      </w:r>
      <w:r w:rsidR="00447AA4" w:rsidRPr="001863D4">
        <w:rPr>
          <w:bCs/>
          <w:color w:val="000000" w:themeColor="text1"/>
        </w:rPr>
        <w:t xml:space="preserve"> </w:t>
      </w:r>
      <w:r w:rsidR="00CD31F8" w:rsidRPr="001863D4">
        <w:rPr>
          <w:bCs/>
          <w:color w:val="000000" w:themeColor="text1"/>
        </w:rPr>
        <w:t xml:space="preserve">Rates of diagnosis </w:t>
      </w:r>
      <w:r w:rsidR="00BB7F38" w:rsidRPr="001863D4">
        <w:rPr>
          <w:bCs/>
          <w:color w:val="000000" w:themeColor="text1"/>
        </w:rPr>
        <w:t xml:space="preserve">using imaging investigations </w:t>
      </w:r>
      <w:r w:rsidR="00CD31F8" w:rsidRPr="001863D4">
        <w:rPr>
          <w:bCs/>
          <w:color w:val="000000" w:themeColor="text1"/>
        </w:rPr>
        <w:t>are variable</w:t>
      </w:r>
      <w:r w:rsidR="00AF3274" w:rsidRPr="001863D4">
        <w:rPr>
          <w:bCs/>
          <w:color w:val="000000" w:themeColor="text1"/>
        </w:rPr>
        <w:t xml:space="preserve"> and </w:t>
      </w:r>
      <w:r w:rsidR="00BE281B" w:rsidRPr="001863D4">
        <w:rPr>
          <w:bCs/>
          <w:color w:val="000000" w:themeColor="text1"/>
        </w:rPr>
        <w:t>findings</w:t>
      </w:r>
      <w:r w:rsidR="00AF3274" w:rsidRPr="001863D4">
        <w:rPr>
          <w:bCs/>
          <w:color w:val="000000" w:themeColor="text1"/>
        </w:rPr>
        <w:t xml:space="preserve"> can be non-specific</w:t>
      </w:r>
      <w:r w:rsidR="0098590D" w:rsidRPr="001863D4">
        <w:rPr>
          <w:bCs/>
          <w:color w:val="000000" w:themeColor="text1"/>
        </w:rPr>
        <w:t>.</w:t>
      </w:r>
      <w:r w:rsidR="00E166D8" w:rsidRPr="001863D4">
        <w:rPr>
          <w:bCs/>
          <w:color w:val="000000" w:themeColor="text1"/>
        </w:rPr>
        <w:fldChar w:fldCharType="begin"/>
      </w:r>
      <w:r w:rsidR="00266630" w:rsidRPr="001863D4">
        <w:rPr>
          <w:bCs/>
          <w:color w:val="000000" w:themeColor="text1"/>
        </w:rPr>
        <w:instrText xml:space="preserve"> ADDIN ZOTERO_ITEM CSL_CITATION {"citationID":"wM6mniwX","properties":{"formattedCitation":"\\super 1,5,15,19,24\\nosupersub{}","plainCitation":"1,5,15,19,24","noteIndex":0},"citationItems":[{"id":415,"uris":["http://zotero.org/users/6962752/items/K5EMMS4N"],"uri":["http://zotero.org/users/6962752/items/K5EMMS4N"],"itemData":{"id":415,"type":"article-journal","abstract":"Objective To report outcomes and risk factors for mortality in dogs that underwent surgical management of lung lobe torsion. Study design Retrospective case series from 5 veterinary teaching hospitals (2005–2017). Animals Fifty dogs with 52 instances of lung lobe torsion. Methods Data collected from medical records included signalment, clinical findings, results of clinicopathologic testing and diagnostic imaging, surgical treatment, lung lobe affected, intraoperative and postoperative complications, histopathologic and microbiologic findings, and outcome. Follow-up was obtained from medical records and telephone contact with primary care veterinarians. Results Fifty-two instances of lung lobe torsion were identified in 50 dogs, with a median follow-up of 453 days (range, 0–3075). Forty-six (92%) dogs survived to discharge. Dogs with concurrent torsion of the right cranial and middle lung lobes were less likely to survive (2/4) than those with torsion of the left cranial lung lobe (22/22). No other risk factors for mortality prior to hospital discharge were identified. Overall median survival time after hospital discharge was 1369 days. Four dogs had &gt;1 episode of lung lobe torsion. Conclusion The percentage of dogs surviving to discharge after surgical treatment of lung lobe torsion was higher than previously reported. The short- and long-term prognosis was excellent with surgical treatment of lung lobe torsion. Clinical significance Surgery should be recommended when lung lobe torsion is suspected because of the high survival to discharge rate and excellent long-term prognosis.","container-title":"Veterinary Surgery","DOI":"https://doi.org/10.1111/vsu.13108","ISSN":"1532-950X","issue":"8","journalAbbreviation":"Vet Surg","language":"en","note":"_eprint: https://onlinelibrary.wiley.com/doi/pdf/10.1111/vsu.13108","page":"1002-1008","source":"Wiley Online Library","title":"Lung lobe torsion in dogs: 52 cases (2005–2017)","title-short":"Lung lobe torsion in dogs","volume":"47","author":[{"family":"Park","given":"Karen M."},{"family":"Grimes","given":"Janet A."},{"family":"Wallace","given":"Mandy L."},{"family":"Sterman","given":"Allyson A."},{"family":"Mankin","given":"Kelley M. Thieman"},{"family":"Campbell","given":"Bonnie G."},{"family":"Flannery","given":"Erin E."},{"family":"Milovancev","given":"Milan"},{"family":"Mathews","given":"Kyle G."},{"family":"Schmiedt","given":"Chad W."}],"issued":{"date-parts":[["2018"]]}}},{"id":389,"uris":["http://zotero.org/users/6962752/items/YIZET9TW"],"uri":["http://zotero.org/users/6962752/items/YIZET9TW"],"itemData":{"id":389,"type":"article-journal","abstract":"Clinical data, thoracic radiographs, ultrasonographic exams, and histopathologic reports in 13 dogs and two cats with confirmed lung lobe torsion were reviewed. Age of dogs ranged from 4 months to 11.5 years, (mean of 6.4 years) and several breeds of large and small dogs were represented. Right middle lobe torsion was predominant in large dogs (five of eight large breed dogs) and left cranial lobe torsion was more commonly seen in small dogs (three of five small-breed dogs). Two domestic short-hair cats, 10 and 14 years of age, had right cranial and right middle lobe torsion, respectively. Underlying thoracic disease was found in only five of 15 patients. On thoracic radiographs, increased lobar opacity and pleural effusion were found in all patients (100%). Small dispersed air bubbles were found within the affected lobe of 13 patients (87%). This pattern, which was the result of vesicular emphysema, was variably extensive, and became more evident on follow-up radiographs in five of six dogs. The lobar bronchi could be seen in only eight of 15 patients (54%), and appeared irregular, focally narrowed or blunted in six of the eight patients, and displaced in five of the eight. Other common radiographic findings included mediastinal shift (nine), curved and dorsally displaced trachea (seven), and axial rotation of the carina (seven). Ultrasonography was used in seven patients and considered generally useful, although variable signs were observed.","container-title":"Veterinary Radiology &amp; Ultrasound: The Official Journal of the American College of Veterinary Radiology and the International Veterinary Radiology Association","DOI":"10.1111/j.1740-8261.2005.00087.x","ISSN":"1058-8183","issue":"6","journalAbbreviation":"Vet Radiol Ultrasound","language":"eng","note":"PMID: 16396263","page":"478-484","source":"PubMed","title":"Radiographic diagnosis of lung lobe torsion","volume":"46","author":[{"family":"Anjou","given":"Marc-André","non-dropping-particle":"d'"},{"family":"Tidwell","given":"Amy S."},{"family":"Hecht","given":"Silke"}],"issued":{"date-parts":[["2005",12]]}}},{"id":400,"uris":["http://zotero.org/users/6962752/items/IZCNHDFB"],"uri":["http://zotero.org/users/6962752/items/IZCNHDFB"],"itemData":{"id":400,"type":"article-journal","abstract":"This report describes the imaging features of radiography, computed tomography and virtual bronchoscopy in dogs and cats with lung lobe torsions. The medical records, thoracic radiographs and computed tomography images of four dogs and two cats with confirmed lung lobe torsions were retrospectively reviewed. Computed tomography with virtual bronchoscopy showed bronchial narrowing, collapse or occlusion in all six animals, while this was only appreciated on one radiographic examination. A tapering terminating angle of the air-filled bronchus proximal or distal to the collapsed region was seen only on computed tomography and virtual bronchoscopy in all six animals. The vesicular emphysema pattern typical of lung lobe torsion was seen on three computed tomographies but only on one radiographic examination. The lung lobe torsion-specific findings of vesicular emphysema and a proximally narrowed or occluded bronchus were more easily recognised on computed tomography and virtual bronchoscopy than with radiographs. Computed tomography slices acquired through the bronchus and lung lobe of interest in a cat or dog with possible lung lobe torsion can be reformatted into virtual bronchoscopic images that can be utilised along with computed tomography to help make a more definitive preoperative diagnosis.","container-title":"The Journal of Small Animal Practice","DOI":"10.1111/j.1748-5827.2009.00728.x","ISSN":"1748-5827","issue":"7","journalAbbreviation":"J Small Anim Pract","language":"eng","note":"PMID: 19508491","page":"360-363","source":"PubMed","title":"Radiography, computed tomography and virtual bronchoscopy in four dogs and two cats with lung lobe torsion","volume":"50","author":[{"family":"Schultz","given":"R. M."},{"family":"Peters","given":"J."},{"family":"Zwingenberger","given":"A."}],"issued":{"date-parts":[["2009",7]]}}},{"id":435,"uris":["http://zotero.org/users/6962752/items/DFYUV3MF"],"uri":["http://zotero.org/users/6962752/items/DFYUV3MF"],"itemData":{"id":435,"type":"article-journal","abstract":"The objectives of this retrospective case series study were to describe a group of 66 dogs with lung lobe torsion (LLT) and to investigate the incidence of complications and risk factors for mortality and overall outcome in this population. Sixty-six dogs with LLT from 3 independent academic institutions were investigated. Information on signalment, history, clinical findings, and interventions was obtained. Associations with mortality outcome were examined via logistic regression. Dogs with a depressed mentation at presentation were 21 times more likely to die than dogs with normal mentation [P = 0.008, 95% confidence interval (CI) = 1.949 to 579.904]. The overall odds of mortality were increased by 18% for each unit change in Acute Patient Physiologic and Laboratory Evaluation (APPLEfast) score (P = 0.04, 95% CI = 0.998 to 1.44). No other clinical abnormalities correlated with outcome.","container-title":"The Canadian Veterinary Journal = La Revue Veterinaire Canadienne","ISSN":"0008-5286","issue":"2","journalAbbreviation":"Can Vet J","language":"eng","note":"PMID: 30705452\nPMCID: PMC6340258","page":"167-173","source":"PubMed","title":"Evaluation of risk factors for mortality in dogs with lung lobe torsion: A retrospective study of 66 dogs (2000-2015)","title-short":"Evaluation of risk factors for mortality in dogs with lung lobe torsion","volume":"60","author":[{"family":"Wainberg","given":"Shannon H."},{"family":"Brisson","given":"Brigitte A."},{"family":"Reabel","given":"Stephanie N."},{"family":"Hay","given":"Jennifer"},{"family":"Hayes","given":"Galina"},{"family":"Shmon","given":"Cindy L."},{"family":"Murphy","given":"Kim"},{"family":"Sears","given":"William"}],"issued":{"date-parts":[["2019",2]]}}},{"id":440,"uris":["http://zotero.org/users/6962752/items/F2DQW2YS"],"uri":["http://zotero.org/users/6962752/items/F2DQW2YS"],"itemData":{"id":440,"type":"article-journal","abstract":"Objective\nLung torsion (LT) is a rare but life-threatening event. The objective of this study was to systematically review the natural history and clinical outcome of LT in published studies.\nMethods\nA review of publications on LT from January 1950 to December 2014 was performed using 3 databases (PubMed, EMBASE, and Web of Science). The primary efficacy outcome was LT-related mortality. Intervention was classified as direct resection (resection without detorsion), indirect resection (resection after detorsion), and reposition. Univariate comparisons of survival were performed using a logistic regression model.\nResults\nThere were 109 patients from 91 studies identified in this analysis. LT was frequently reported after upper lobectomy (74.4%) and the middle lobe was the most vulnerable lesion (29.4%). The main clinical presentations were dyspnea (38.4%), fever (23.3%), and chest pain (17.4%). Radiologic findings suggestive of LT included worsening consolidation and abrupt truncation/tapering of the pulmonary artery. The overall mortality was 8.3%. Univariate analysis showed that the extent of torsion (whole LT vs lobar torsion) was significantly associated with survival (odds ratio, 5.867; P = .017). No significant difference was found between patients receiving direct resection and those receiving reposition; a trend was observed for worsening outcomes in patients treated with indirect resection (odds ratio, 5.300; P = .060).\nConclusions\nThe systematic review reveals the prevalence, key diagnostic tests, and optimal treatment methods for lung torsion. Whole LT is associated with higher mortality rates than lobar torsion. If the tortuous part is viable, reposition and direct resection have similar survival rates; otherwise, direct resection should be performed.","container-title":"The Journal of Thoracic and Cardiovascular Surgery","DOI":"10.1016/j.jtcvs.2016.03.077","ISSN":"0022-5223","issue":"3","journalAbbreviation":"J Thorac Cardiovasc Surg","language":"en","page":"737-745.e3","source":"ScienceDirect","title":"Predictors of survival in lung torsion: A systematic review and pooled analysis","title-short":"Predictors of survival in lung torsion","volume":"152","author":[{"family":"Dai","given":"Jie"},{"family":"Xie","given":"Dong"},{"family":"Wang","given":"Haifeng"},{"family":"He","given":"Wenxin"},{"family":"Zhou","given":"Yiming"},{"family":"Hernández-Arenas","given":"Luis Angel"},{"family":"Jiang","given":"Gening"}],"issued":{"date-parts":[["2016",9,1]]}}}],"schema":"https://github.com/citation-style-language/schema/raw/master/csl-citation.json"} </w:instrText>
      </w:r>
      <w:r w:rsidR="00E166D8" w:rsidRPr="001863D4">
        <w:rPr>
          <w:bCs/>
          <w:color w:val="000000" w:themeColor="text1"/>
        </w:rPr>
        <w:fldChar w:fldCharType="separate"/>
      </w:r>
      <w:r w:rsidR="00266630" w:rsidRPr="001863D4">
        <w:rPr>
          <w:color w:val="000000" w:themeColor="text1"/>
          <w:vertAlign w:val="superscript"/>
        </w:rPr>
        <w:t>1,5,15,19,24</w:t>
      </w:r>
      <w:r w:rsidR="00E166D8" w:rsidRPr="001863D4">
        <w:rPr>
          <w:bCs/>
          <w:color w:val="000000" w:themeColor="text1"/>
        </w:rPr>
        <w:fldChar w:fldCharType="end"/>
      </w:r>
      <w:r w:rsidR="0098590D" w:rsidRPr="001863D4">
        <w:rPr>
          <w:bCs/>
          <w:color w:val="000000" w:themeColor="text1"/>
        </w:rPr>
        <w:t xml:space="preserve">  </w:t>
      </w:r>
    </w:p>
    <w:p w14:paraId="6C71D99A" w14:textId="1FD4A775" w:rsidR="00447AA4" w:rsidRPr="001863D4" w:rsidRDefault="00447AA4" w:rsidP="00803C02">
      <w:pPr>
        <w:spacing w:line="480" w:lineRule="auto"/>
        <w:jc w:val="both"/>
        <w:rPr>
          <w:bCs/>
          <w:color w:val="000000" w:themeColor="text1"/>
        </w:rPr>
      </w:pPr>
    </w:p>
    <w:p w14:paraId="3C61BB54" w14:textId="0A352F4B" w:rsidR="0066354F" w:rsidRPr="001863D4" w:rsidRDefault="004B56A4" w:rsidP="00803C02">
      <w:pPr>
        <w:spacing w:line="480" w:lineRule="auto"/>
        <w:jc w:val="both"/>
        <w:rPr>
          <w:bCs/>
          <w:color w:val="000000" w:themeColor="text1"/>
        </w:rPr>
      </w:pPr>
      <w:proofErr w:type="spellStart"/>
      <w:r w:rsidRPr="001863D4">
        <w:rPr>
          <w:bCs/>
          <w:color w:val="000000" w:themeColor="text1"/>
        </w:rPr>
        <w:t>Torsed</w:t>
      </w:r>
      <w:proofErr w:type="spellEnd"/>
      <w:r w:rsidRPr="001863D4">
        <w:rPr>
          <w:bCs/>
          <w:color w:val="000000" w:themeColor="text1"/>
        </w:rPr>
        <w:t xml:space="preserve"> lobe/s are removed </w:t>
      </w:r>
      <w:r w:rsidR="00447AA4" w:rsidRPr="001863D4">
        <w:rPr>
          <w:bCs/>
          <w:color w:val="000000" w:themeColor="text1"/>
        </w:rPr>
        <w:t>without derotation</w:t>
      </w:r>
      <w:r w:rsidRPr="001863D4">
        <w:rPr>
          <w:bCs/>
          <w:color w:val="000000" w:themeColor="text1"/>
        </w:rPr>
        <w:t xml:space="preserve">, as derotation increases the </w:t>
      </w:r>
      <w:r w:rsidR="00447AA4" w:rsidRPr="001863D4">
        <w:rPr>
          <w:bCs/>
          <w:color w:val="000000" w:themeColor="text1"/>
        </w:rPr>
        <w:t>risk</w:t>
      </w:r>
      <w:r w:rsidR="0076309E" w:rsidRPr="001863D4">
        <w:rPr>
          <w:bCs/>
          <w:color w:val="000000" w:themeColor="text1"/>
        </w:rPr>
        <w:t xml:space="preserve"> of</w:t>
      </w:r>
      <w:r w:rsidR="00447AA4" w:rsidRPr="001863D4">
        <w:rPr>
          <w:bCs/>
          <w:color w:val="000000" w:themeColor="text1"/>
        </w:rPr>
        <w:t xml:space="preserve"> reperfusion injury and</w:t>
      </w:r>
      <w:r w:rsidR="0076309E" w:rsidRPr="001863D4">
        <w:rPr>
          <w:bCs/>
          <w:color w:val="000000" w:themeColor="text1"/>
        </w:rPr>
        <w:t xml:space="preserve"> </w:t>
      </w:r>
      <w:r w:rsidR="00447AA4" w:rsidRPr="001863D4">
        <w:rPr>
          <w:bCs/>
          <w:color w:val="000000" w:themeColor="text1"/>
        </w:rPr>
        <w:t>poorer outcome</w:t>
      </w:r>
      <w:r w:rsidRPr="001863D4">
        <w:rPr>
          <w:bCs/>
          <w:color w:val="000000" w:themeColor="text1"/>
        </w:rPr>
        <w:t>s</w:t>
      </w:r>
      <w:r w:rsidR="00447AA4" w:rsidRPr="001863D4">
        <w:rPr>
          <w:bCs/>
          <w:color w:val="000000" w:themeColor="text1"/>
        </w:rPr>
        <w:t xml:space="preserve"> in humans.</w:t>
      </w:r>
      <w:r w:rsidR="00447AA4" w:rsidRPr="001863D4">
        <w:rPr>
          <w:bCs/>
          <w:color w:val="000000" w:themeColor="text1"/>
        </w:rPr>
        <w:fldChar w:fldCharType="begin"/>
      </w:r>
      <w:r w:rsidR="00266630" w:rsidRPr="001863D4">
        <w:rPr>
          <w:bCs/>
          <w:color w:val="000000" w:themeColor="text1"/>
        </w:rPr>
        <w:instrText xml:space="preserve"> ADDIN ZOTERO_ITEM CSL_CITATION {"citationID":"bWzAaVOy","properties":{"formattedCitation":"\\super 19,25\\nosupersub{}","plainCitation":"19,25","noteIndex":0},"citationItems":[{"id":427,"uris":["http://zotero.org/users/6962752/items/XYEQNM85"],"uri":["http://zotero.org/users/6962752/items/XYEQNM85"],"itemData":{"id":427,"type":"chapter","container-title":"Veterinary Surgery: Small Animal","edition":"2","event-place":"St Louis, Missouri","ISBN":"978-0-323-32065-8","language":"en","note":"Monnet E. Lungs. In:  Tobias K and Johnston S (eds). Veterinary Surgery: Small Animal. 2nd ed. Elsevier, 2017, p. 1994.","number-of-volumes":"2","page":"1993-4","publisher":"Elsevier","publisher-place":"St Louis, Missouri","title":"Lung Lobe Torsion","volume":"2","author":[{"family":"Tobias","given":"Karen"},{"family":"Johnston","given":"Spencer"}],"issued":{"date-parts":[["2017",9,11]]}}},{"id":440,"uris":["http://zotero.org/users/6962752/items/F2DQW2YS"],"uri":["http://zotero.org/users/6962752/items/F2DQW2YS"],"itemData":{"id":440,"type":"article-journal","abstract":"Objective\nLung torsion (LT) is a rare but life-threatening event. The objective of this study was to systematically review the natural history and clinical outcome of LT in published studies.\nMethods\nA review of publications on LT from January 1950 to December 2014 was performed using 3 databases (PubMed, EMBASE, and Web of Science). The primary efficacy outcome was LT-related mortality. Intervention was classified as direct resection (resection without detorsion), indirect resection (resection after detorsion), and reposition. Univariate comparisons of survival were performed using a logistic regression model.\nResults\nThere were 109 patients from 91 studies identified in this analysis. LT was frequently reported after upper lobectomy (74.4%) and the middle lobe was the most vulnerable lesion (29.4%). The main clinical presentations were dyspnea (38.4%), fever (23.3%), and chest pain (17.4%). Radiologic findings suggestive of LT included worsening consolidation and abrupt truncation/tapering of the pulmonary artery. The overall mortality was 8.3%. Univariate analysis showed that the extent of torsion (whole LT vs lobar torsion) was significantly associated with survival (odds ratio, 5.867; P = .017). No significant difference was found between patients receiving direct resection and those receiving reposition; a trend was observed for worsening outcomes in patients treated with indirect resection (odds ratio, 5.300; P = .060).\nConclusions\nThe systematic review reveals the prevalence, key diagnostic tests, and optimal treatment methods for lung torsion. Whole LT is associated with higher mortality rates than lobar torsion. If the tortuous part is viable, reposition and direct resection have similar survival rates; otherwise, direct resection should be performed.","container-title":"The Journal of Thoracic and Cardiovascular Surgery","DOI":"10.1016/j.jtcvs.2016.03.077","ISSN":"0022-5223","issue":"3","journalAbbreviation":"J Thorac Cardiovasc Surg","language":"en","page":"737-745.e3","source":"ScienceDirect","title":"Predictors of survival in lung torsion: A systematic review and pooled analysis","title-short":"Predictors of survival in lung torsion","volume":"152","author":[{"family":"Dai","given":"Jie"},{"family":"Xie","given":"Dong"},{"family":"Wang","given":"Haifeng"},{"family":"He","given":"Wenxin"},{"family":"Zhou","given":"Yiming"},{"family":"Hernández-Arenas","given":"Luis Angel"},{"family":"Jiang","given":"Gening"}],"issued":{"date-parts":[["2016",9,1]]}}}],"schema":"https://github.com/citation-style-language/schema/raw/master/csl-citation.json"} </w:instrText>
      </w:r>
      <w:r w:rsidR="00447AA4" w:rsidRPr="001863D4">
        <w:rPr>
          <w:bCs/>
          <w:color w:val="000000" w:themeColor="text1"/>
        </w:rPr>
        <w:fldChar w:fldCharType="separate"/>
      </w:r>
      <w:r w:rsidR="00266630" w:rsidRPr="001863D4">
        <w:rPr>
          <w:color w:val="000000" w:themeColor="text1"/>
          <w:vertAlign w:val="superscript"/>
        </w:rPr>
        <w:t>19,25</w:t>
      </w:r>
      <w:r w:rsidR="00447AA4" w:rsidRPr="001863D4">
        <w:rPr>
          <w:bCs/>
          <w:color w:val="000000" w:themeColor="text1"/>
        </w:rPr>
        <w:fldChar w:fldCharType="end"/>
      </w:r>
      <w:r w:rsidR="00447AA4" w:rsidRPr="001863D4">
        <w:rPr>
          <w:bCs/>
          <w:color w:val="000000" w:themeColor="text1"/>
        </w:rPr>
        <w:t xml:space="preserve"> The prognosis </w:t>
      </w:r>
      <w:r w:rsidR="00884143" w:rsidRPr="001863D4">
        <w:rPr>
          <w:bCs/>
          <w:color w:val="000000" w:themeColor="text1"/>
        </w:rPr>
        <w:t xml:space="preserve">for </w:t>
      </w:r>
      <w:r w:rsidR="00447AA4" w:rsidRPr="001863D4">
        <w:rPr>
          <w:bCs/>
          <w:color w:val="000000" w:themeColor="text1"/>
        </w:rPr>
        <w:t>cats</w:t>
      </w:r>
      <w:r w:rsidR="006F4825" w:rsidRPr="001863D4">
        <w:rPr>
          <w:bCs/>
          <w:color w:val="000000" w:themeColor="text1"/>
        </w:rPr>
        <w:t xml:space="preserve"> undergoing surgical intervention is</w:t>
      </w:r>
      <w:r w:rsidR="002D4995" w:rsidRPr="001863D4">
        <w:rPr>
          <w:bCs/>
          <w:color w:val="000000" w:themeColor="text1"/>
        </w:rPr>
        <w:t xml:space="preserve"> considered</w:t>
      </w:r>
      <w:r w:rsidR="006F4825" w:rsidRPr="001863D4">
        <w:rPr>
          <w:bCs/>
          <w:color w:val="000000" w:themeColor="text1"/>
        </w:rPr>
        <w:t xml:space="preserve"> excellent,</w:t>
      </w:r>
      <w:r w:rsidR="00447AA4" w:rsidRPr="001863D4">
        <w:rPr>
          <w:bCs/>
          <w:color w:val="000000" w:themeColor="text1"/>
        </w:rPr>
        <w:t xml:space="preserve"> with all </w:t>
      </w:r>
      <w:r w:rsidR="006F4825" w:rsidRPr="001863D4">
        <w:rPr>
          <w:bCs/>
          <w:color w:val="000000" w:themeColor="text1"/>
        </w:rPr>
        <w:t xml:space="preserve">such cases described in </w:t>
      </w:r>
      <w:r w:rsidR="00353771" w:rsidRPr="001863D4">
        <w:rPr>
          <w:bCs/>
          <w:color w:val="000000" w:themeColor="text1"/>
        </w:rPr>
        <w:t xml:space="preserve">previous </w:t>
      </w:r>
      <w:r w:rsidR="00447AA4" w:rsidRPr="001863D4">
        <w:rPr>
          <w:bCs/>
          <w:color w:val="000000" w:themeColor="text1"/>
        </w:rPr>
        <w:t>report</w:t>
      </w:r>
      <w:r w:rsidR="006F4825" w:rsidRPr="001863D4">
        <w:rPr>
          <w:bCs/>
          <w:color w:val="000000" w:themeColor="text1"/>
        </w:rPr>
        <w:t>s</w:t>
      </w:r>
      <w:r w:rsidR="00447AA4" w:rsidRPr="001863D4">
        <w:rPr>
          <w:bCs/>
          <w:color w:val="000000" w:themeColor="text1"/>
        </w:rPr>
        <w:t xml:space="preserve"> surviving to discharge</w:t>
      </w:r>
      <w:r w:rsidR="001C3F84" w:rsidRPr="001863D4">
        <w:rPr>
          <w:bCs/>
          <w:color w:val="000000" w:themeColor="text1"/>
        </w:rPr>
        <w:t>,</w:t>
      </w:r>
      <w:r w:rsidR="00620810" w:rsidRPr="001863D4">
        <w:rPr>
          <w:bCs/>
          <w:color w:val="000000" w:themeColor="text1"/>
        </w:rPr>
        <w:fldChar w:fldCharType="begin"/>
      </w:r>
      <w:r w:rsidR="00AD6693" w:rsidRPr="001863D4">
        <w:rPr>
          <w:bCs/>
          <w:color w:val="000000" w:themeColor="text1"/>
        </w:rPr>
        <w:instrText xml:space="preserve"> ADDIN ZOTERO_ITEM CSL_CITATION {"citationID":"rp7AOm5R","properties":{"formattedCitation":"\\super 2,7\\uc0\\u8211{}14,18\\nosupersub{}","plainCitation":"2,7–14,18","noteIndex":0},"citationItems":[{"id":407,"uris":["http://zotero.org/users/6962752/items/VAY5UMBG"],"uri":["http://zotero.org/users/6962752/items/VAY5UMBG"],"itemData":{"id":407,"type":"article-journal","abstract":"The purpose of this study was to assess survival to discharge of animals with surgical or postmortem confirmation of a lung lobe torsion (LLT) as well as to evaluate pre-operative effusion, lung lobe affected, and patient size as prognostic indicators. Medical records search identified 35 dogs and 4 cats with a confirmed diagnosis including 17 small-breed dogs, 18 large-breed dogs, 3 domestic shorthair cats, and 1 minskin cat. Lobes affected included right middle (n = 18), left cranial (n = 18), right cranial (n = 2), left caudal (n = 1), and accessory (n = 1). Two animals died before surgery; the remaining 37 animals underwent thoracotomy. All treated small-breed dogs and cats survived; 12/18 large-breed dogs survived, with an overall survival to discharge of 87%. Pre-operative pleural effusion and affected lung lobe did not affect survival to discharge in this population. Small dogs and cats with LLT appear to have an excellent survival to discharge following thoracotomy and the survival is good in larger dogs.","container-title":"The Canadian Veterinary Journal","ISSN":"0008-5286","issue":"1","journalAbbreviation":"Can Vet J","note":"PMID: 30651652\nPMCID: PMC6294018","page":"60-66","source":"PubMed Central","title":"Lung lobe torsion in 35 dogs and 4 cats","volume":"60","author":[{"family":"Benavides","given":"Kathryn L."},{"family":"Rozanski","given":"Elizabeth A."},{"family":"Oura","given":"Trisha J."}],"issued":{"date-parts":[["2019",1]]}}},{"id":412,"uris":["http://zotero.org/users/6962752/items/YKNLTLG6"],"uri":["http://zotero.org/users/6962752/items/YKNLTLG6"],"itemData":{"id":412,"type":"article-journal","container-title":"Veterinary Radiology","DOI":"https://doi.org/10.1111/j.1740-8261.1976.tb00578.x","ISSN":"1740-8261","issue":"6","journalAbbreviation":"Vet Radiol Ultrasound","language":"en","note":"_eprint: https://onlinelibrary.wiley.com/doi/pdf/10.1111/j.1740-8261.1976.tb00578.x","page":"219-223","source":"Wiley Online Library","title":"Lung Lobe Torsion in the Cat","volume":"17","author":[{"family":"Brown","given":"Nancy O."},{"family":"Zontine","given":"William J."}],"issued":{"date-parts":[["1976"]]}}},{"id":405,"uris":["http://zotero.org/users/6962752/items/XPBCVL3M"],"uri":["http://zotero.org/users/6962752/items/XPBCVL3M"],"itemData":{"id":405,"type":"article-journal","abstract":"A 13-year-old spayed female domestic longhair cat was presented for tachypnea and was identified to have reduced lung sounds over the left hemithorax. Thoracic ultrasound examination and computed tomography identified changes consistent with bilateral lung lobe torsion. A median sternotomy confirmed torsion of both the cranial portion of the left cranial lung lobe and the right middle lung lobe. The affected lobes were resected. Pleural fluid analysis was indicative of a modified transudate and histopathology was consistent with a subacute to chronic torsion with no evidence of neoplasia or infection. The patient recovered without complication. Lung lobe torsion is an uncommon presentation across all species and is especially rare in cats. To the authors' knowledge, bilateral lung lobe torsion has not been previously reported in small animals.","container-title":"The Canadian Veterinary Journal = La Revue Veterinaire Canadienne","ISSN":"0008-5286","issue":"2","journalAbbreviation":"Can Vet J","language":"eng","note":"PMID: 32020935\nPMCID: PMC6973216","page":"161-165","source":"PubMed","title":"Bilateral lung lobe torsions in a cat","volume":"61","author":[{"family":"Coady","given":"Michelle R. M."},{"family":"Atilla","given":"Aylin"},{"family":"Stillion","given":"Jenefer"}],"issued":{"date-parts":[["2020",2]]}}},{"id":383,"uris":["http://zotero.org/users/6962752/items/NBS4BEXQ"],"uri":["http://zotero.org/users/6962752/items/NBS4BEXQ"],"itemData":{"id":383,"type":"article-journal","abstract":"A three-year-old male British shorthair cat that had exhibited progressive lethargy and intermittent dyspnoea for 14 days was referred for evaluation of acute respiratory deterioration. Clinical findings included rapid and shallow breathing, pale mucous membranes, sound suppression on the right side, and a subcutaneous haematoma in the right epigastric area. Serum biochemistry analysis showed leukocytosis and thrombocytosis. Radiographs revealed hydropneumothorax, a broken eighth right rib, atelectatic right cranial lung lobe (RCrL), and consolidation of the right middle lobe (RML). Doppler examination revealed sonographic changes in the echotexture of both lobes and venous flow was absent in the twisted RML. Furthermore, bronchoscopy showed proximal narrowing of the cat’s RML bronchus. Exploratory surgery via medial sternotomy confirmed torsion of the RML and identified deteriorated gas-containing lesions in the collapsed RCrL. Both lung lobes were removed by standard lobectomy, and postoperative recovery was without major complications. Histopathological examination diagnosed multiple bullae and blebs, with significant subpleural haemorrhages in the atelectatic RCrL, whereas tissue congestion with haemorrhages, necrosis, and thrombosis typical for lung lobe torsion were observed in the RML. No other underlying aetiology was apparent. Two months post-operatively, the cat presented with similar acute onset of dyspnoea and spontaneous pneumothorax and was euthanised at the owner’s request. The autopsy revealed identical new emphysematous changes in the contra-lateral lung lobes that had been absent at the time of surgery. Emphysematous lesions, regardless of their origin, should be considered in the etiopathology of lung lobe torsion.","container-title":"Veterinarni Medicina","DOI":"10.17221/8586-VETMED","issue":"12","journalAbbreviation":"Vet Med (Praha)","page":"706-711","source":"Semantic Scholar","title":"Emphysematous lesions in the right cranial lung lobe and torsion of the right medial lung lobe in a British shorthair cat: a case report.","title-short":"Emphysematous lesions in the right cranial lung lobe and torsion of the right medial lung lobe in a British shorthair cat","volume":"60","author":[{"family":"Dokic","given":"Z."},{"family":"Pirog","given":"W."}],"issued":{"date-parts":[["2015"]]}}},{"id":386,"uris":["http://zotero.org/users/6962752/items/YWEC4NMZ"],"uri":["http://zotero.org/users/6962752/items/YWEC4NMZ"],"itemData":{"id":386,"type":"article-journal","abstract":"Lung lobe torsion, although rare in cats, can be seen as a sequela to chronic respiratory disease. Clinical signs may include lethargy, coughing, hemoptysis, and respiratory distress. Lung lobe torsion may be diagnosed using radiography, ultrasonography, contrast bronchography, bronchoscopy, or thoracoscopy. Stabilization with fluids, oxygen, and supportive care followed by thoracotomy and lobectomy of the affected lobe(s) are necessary for a successful outcome. Diagnosis and treatment of lung lobe torsion is described in a 12.5-year-old cat with a history of feline asthma.","container-title":"Journal of the American Animal Hospital Association","DOI":"10.5326/15473317-34-6-493","ISSN":"0587-2871","issue":"6","journalAbbreviation":"J Am Anim Hosp Assoc","page":"493-495","source":"Silverchair","title":"Lung lobe torsion in a cat with chronic feline asthma","volume":"34","author":[{"family":"Dye","given":"TL"},{"family":"Teague","given":"HD"},{"family":"Poundstone","given":"ML"}],"issued":{"date-parts":[["1998",11,1]]}}},{"id":392,"uris":["http://zotero.org/users/6962752/items/M4TNRZYU"],"uri":["http://zotero.org/users/6962752/items/M4TNRZYU"],"itemData":{"id":392,"type":"article-journal","container-title":"American Animal Hospital Association (USA)","ISSN":"0587-2871","issue":"30","journalAbbreviation":"J Am Anim Hosp Assoc","language":"English","page":"351–354","source":"agris.fao.org","title":"Chylothorax associated with lung lobe torsion and a peritoneopericardial diaphragmatic hernia in a cat","author":[{"family":"Kerpsack","given":"S. J."},{"family":"McLouglin","given":"M. A."},{"family":"Graves","given":"T. K."},{"family":"Smeak","given":"D. D."},{"family":"Biller","given":"D."},{"family":"Leake","given":"L."}],"issued":{"date-parts":[["1994"]]}}},{"id":381,"uris":["http://zotero.org/users/6962752/items/52SZJ7IT"],"uri":["http://zotero.org/users/6962752/items/52SZJ7IT"],"itemData":{"id":381,"type":"article-journal","abstract":"A 10.5-year-old domestic shorthair presented with a history of progressive inappetence, lethargy and elevated respiratory rate. Clinical and diagnostic findings confirmed the presence of a chylothorax with evidence of a mass or collapsed lung within the right cranial thorax. Computed tomography, sternotomy and histopathology confirmed the presence of a right middle lung lobe torsion associated with a chylothorax. The torsion was successfully managed with surgical removal of the affected lung lobe, and the patient continues to be asymptomatic 6 months postoperatively.","container-title":"Journal of Feline Medicine and Surgery","DOI":"10.1016/j.jfms.2010.09.013","ISSN":"1098-612X","issue":"2","journalAbbreviation":"J Feline Med Surg","note":"publisher: SAGE Publications","page":"135-138","source":"SAGE Journals","title":"Lung lobe torsion associated with chylothorax in a cat","volume":"13","author":[{"family":"Mclane","given":"Megan J."},{"family":"Buote","given":"Nicole J."}],"issued":{"date-parts":[["2011",2,1]]}}},{"id":378,"uris":["http://zotero.org/users/6962752/items/RAP9XZ5L"],"uri":["http://zotero.org/users/6962752/items/RAP9XZ5L"],"itemData":{"id":378,"type":"article-journal","container-title":"Journal of Veterinary Internal Medicine","DOI":"https://doi.org/10.1111/j.1939-1676.2008.0086.x","ISSN":"1939-1676","issue":"3","journalAbbreviation":"J Vet Intern Med","language":"en","note":"_eprint: https://onlinelibrary.wiley.com/doi/pdf/10.1111/j.1939-1676.2008.0086.x","page":"671-673","source":"Wiley Online Library","title":"Spontaneous Lung Lobe Torsion in a Cat","volume":"22","author":[{"family":"Millard","given":"R. P."},{"family":"Myers","given":"J. R."},{"family":"Novo","given":"R. E."}],"issued":{"date-parts":[["2008"]]}}},{"id":394,"uris":["http://zotero.org/users/6962752/items/AC2HJ7XG"],"uri":["http://zotero.org/users/6962752/items/AC2HJ7XG"],"itemData":{"id":394,"type":"article-journal","container-title":"Journal of the American Veterinary Medical Association","DOI":"10.2460/javma.248.11.1235","ISSN":"0003-1488","issue":"11","journalAbbreviation":"J Am Vet Med Assoc","note":"publisher: American Veterinary Medical Association","page":"1235-1237","source":"avmajournals.avma.org (Atypon)","title":"What Is Your Diagnosis?","volume":"248","author":[{"family":"Sweeney","given":"Joseph T."},{"family":"Oura","given":"Trisha J."},{"family":"Wulster","given":"Kathryn B."},{"family":"Aarsvold","given":"Stacie"}],"issued":{"date-parts":[["2016",5,12]]}}},{"id":398,"uris":["http://zotero.org/users/6962752/items/8B33R9WD"],"uri":["http://zotero.org/users/6962752/items/8B33R9WD"],"itemData":{"id":398,"type":"article-journal","abstract":"CLINICAL SUMMARY: This report describes torsion of the right cranial lung lobe in a cat with haemorrhagic pleural effusion and a chronic diaphragmatic hernia. Surgical treatment comprising lung lobectomy without de-rotation, and repair of the diaphragmatic defect, led to an uneventful recovery.\nPRACTICAL RELEVANCE: Lung lobe torsion is a rare condition in cats. While spontaneous lung lobe torsions may occur, a frequent association with underlying thoracic disease has been recognised in cats. However, neither haemorrhagic pleural effusion nor diaphragmatic hernia have been previously described in cats with lung lobe torsions, although they have been documented in dogs and humans. In a cat with suspected lung lobe torsion, a thorough search for an underlying disease should be undertaken.","container-title":"Journal of Feline Medicine and Surgery","DOI":"10.1177/1098612X12439270","ISSN":"1532-2750","issue":"3","journalAbbreviation":"J Feline Med Surg","language":"eng","note":"PMID: 22370865","page":"219-223","source":"PubMed","title":"Lung lobe torsion in association with a chronic diaphragmatic hernia and haemorrhagic pleural effusion in a cat","volume":"14","author":[{"family":"Hambrook","given":"Lydia E."},{"family":"Kudnig","given":"Simon T."}],"issued":{"date-parts":[["2012",3]]}}}],"schema":"https://github.com/citation-style-language/schema/raw/master/csl-citation.json"} </w:instrText>
      </w:r>
      <w:r w:rsidR="00620810" w:rsidRPr="001863D4">
        <w:rPr>
          <w:bCs/>
          <w:color w:val="000000" w:themeColor="text1"/>
        </w:rPr>
        <w:fldChar w:fldCharType="separate"/>
      </w:r>
      <w:r w:rsidR="00AD6693" w:rsidRPr="001863D4">
        <w:rPr>
          <w:color w:val="000000" w:themeColor="text1"/>
          <w:vertAlign w:val="superscript"/>
        </w:rPr>
        <w:t>2,7–14,18</w:t>
      </w:r>
      <w:r w:rsidR="00620810" w:rsidRPr="001863D4">
        <w:rPr>
          <w:bCs/>
          <w:color w:val="000000" w:themeColor="text1"/>
        </w:rPr>
        <w:fldChar w:fldCharType="end"/>
      </w:r>
      <w:r w:rsidR="001C3F84" w:rsidRPr="001863D4">
        <w:rPr>
          <w:bCs/>
          <w:color w:val="000000" w:themeColor="text1"/>
        </w:rPr>
        <w:t xml:space="preserve"> and 87.5% of cats alive and clinically normal at 3-</w:t>
      </w:r>
      <w:r w:rsidR="001C3F84" w:rsidRPr="001863D4">
        <w:rPr>
          <w:bCs/>
          <w:color w:val="000000" w:themeColor="text1"/>
        </w:rPr>
        <w:lastRenderedPageBreak/>
        <w:t>10 month follow up</w:t>
      </w:r>
      <w:r w:rsidR="000A6A71" w:rsidRPr="001863D4">
        <w:rPr>
          <w:bCs/>
          <w:color w:val="000000" w:themeColor="text1"/>
        </w:rPr>
        <w:t>.</w:t>
      </w:r>
      <w:r w:rsidR="000A6A71" w:rsidRPr="001863D4">
        <w:rPr>
          <w:bCs/>
          <w:color w:val="000000" w:themeColor="text1"/>
        </w:rPr>
        <w:fldChar w:fldCharType="begin"/>
      </w:r>
      <w:r w:rsidR="001C3F84" w:rsidRPr="001863D4">
        <w:rPr>
          <w:bCs/>
          <w:color w:val="000000" w:themeColor="text1"/>
        </w:rPr>
        <w:instrText xml:space="preserve"> ADDIN ZOTERO_ITEM CSL_CITATION {"citationID":"3qGuwEe9","properties":{"formattedCitation":"\\super 8\\uc0\\u8211{}14,18\\nosupersub{}","plainCitation":"8–14,18","noteIndex":0},"citationItems":[{"id":412,"uris":["http://zotero.org/users/6962752/items/YKNLTLG6"],"uri":["http://zotero.org/users/6962752/items/YKNLTLG6"],"itemData":{"id":412,"type":"article-journal","container-title":"Veterinary Radiology","DOI":"https://doi.org/10.1111/j.1740-8261.1976.tb00578.x","ISSN":"1740-8261","issue":"6","journalAbbreviation":"Vet Radiol Ultrasound","language":"en","note":"_eprint: https://onlinelibrary.wiley.com/doi/pdf/10.1111/j.1740-8261.1976.tb00578.x","page":"219-223","source":"Wiley Online Library","title":"Lung Lobe Torsion in the Cat","volume":"17","author":[{"family":"Brown","given":"Nancy O."},{"family":"Zontine","given":"William J."}],"issued":{"date-parts":[["1976"]]}}},{"id":405,"uris":["http://zotero.org/users/6962752/items/XPBCVL3M"],"uri":["http://zotero.org/users/6962752/items/XPBCVL3M"],"itemData":{"id":405,"type":"article-journal","abstract":"A 13-year-old spayed female domestic longhair cat was presented for tachypnea and was identified to have reduced lung sounds over the left hemithorax. Thoracic ultrasound examination and computed tomography identified changes consistent with bilateral lung lobe torsion. A median sternotomy confirmed torsion of both the cranial portion of the left cranial lung lobe and the right middle lung lobe. The affected lobes were resected. Pleural fluid analysis was indicative of a modified transudate and histopathology was consistent with a subacute to chronic torsion with no evidence of neoplasia or infection. The patient recovered without complication. Lung lobe torsion is an uncommon presentation across all species and is especially rare in cats. To the authors' knowledge, bilateral lung lobe torsion has not been previously reported in small animals.","container-title":"The Canadian Veterinary Journal = La Revue Veterinaire Canadienne","ISSN":"0008-5286","issue":"2","journalAbbreviation":"Can Vet J","language":"eng","note":"PMID: 32020935\nPMCID: PMC6973216","page":"161-165","source":"PubMed","title":"Bilateral lung lobe torsions in a cat","volume":"61","author":[{"family":"Coady","given":"Michelle R. M."},{"family":"Atilla","given":"Aylin"},{"family":"Stillion","given":"Jenefer"}],"issued":{"date-parts":[["2020",2]]}}},{"id":383,"uris":["http://zotero.org/users/6962752/items/NBS4BEXQ"],"uri":["http://zotero.org/users/6962752/items/NBS4BEXQ"],"itemData":{"id":383,"type":"article-journal","abstract":"A three-year-old male British shorthair cat that had exhibited progressive lethargy and intermittent dyspnoea for 14 days was referred for evaluation of acute respiratory deterioration. Clinical findings included rapid and shallow breathing, pale mucous membranes, sound suppression on the right side, and a subcutaneous haematoma in the right epigastric area. Serum biochemistry analysis showed leukocytosis and thrombocytosis. Radiographs revealed hydropneumothorax, a broken eighth right rib, atelectatic right cranial lung lobe (RCrL), and consolidation of the right middle lobe (RML). Doppler examination revealed sonographic changes in the echotexture of both lobes and venous flow was absent in the twisted RML. Furthermore, bronchoscopy showed proximal narrowing of the cat’s RML bronchus. Exploratory surgery via medial sternotomy confirmed torsion of the RML and identified deteriorated gas-containing lesions in the collapsed RCrL. Both lung lobes were removed by standard lobectomy, and postoperative recovery was without major complications. Histopathological examination diagnosed multiple bullae and blebs, with significant subpleural haemorrhages in the atelectatic RCrL, whereas tissue congestion with haemorrhages, necrosis, and thrombosis typical for lung lobe torsion were observed in the RML. No other underlying aetiology was apparent. Two months post-operatively, the cat presented with similar acute onset of dyspnoea and spontaneous pneumothorax and was euthanised at the owner’s request. The autopsy revealed identical new emphysematous changes in the contra-lateral lung lobes that had been absent at the time of surgery. Emphysematous lesions, regardless of their origin, should be considered in the etiopathology of lung lobe torsion.","container-title":"Veterinarni Medicina","DOI":"10.17221/8586-VETMED","issue":"12","journalAbbreviation":"Vet Med (Praha)","page":"706-711","source":"Semantic Scholar","title":"Emphysematous lesions in the right cranial lung lobe and torsion of the right medial lung lobe in a British shorthair cat: a case report.","title-short":"Emphysematous lesions in the right cranial lung lobe and torsion of the right medial lung lobe in a British shorthair cat","volume":"60","author":[{"family":"Dokic","given":"Z."},{"family":"Pirog","given":"W."}],"issued":{"date-parts":[["2015"]]}}},{"id":386,"uris":["http://zotero.org/users/6962752/items/YWEC4NMZ"],"uri":["http://zotero.org/users/6962752/items/YWEC4NMZ"],"itemData":{"id":386,"type":"article-journal","abstract":"Lung lobe torsion, although rare in cats, can be seen as a sequela to chronic respiratory disease. Clinical signs may include lethargy, coughing, hemoptysis, and respiratory distress. Lung lobe torsion may be diagnosed using radiography, ultrasonography, contrast bronchography, bronchoscopy, or thoracoscopy. Stabilization with fluids, oxygen, and supportive care followed by thoracotomy and lobectomy of the affected lobe(s) are necessary for a successful outcome. Diagnosis and treatment of lung lobe torsion is described in a 12.5-year-old cat with a history of feline asthma.","container-title":"Journal of the American Animal Hospital Association","DOI":"10.5326/15473317-34-6-493","ISSN":"0587-2871","issue":"6","journalAbbreviation":"J Am Anim Hosp Assoc","page":"493-495","source":"Silverchair","title":"Lung lobe torsion in a cat with chronic feline asthma","volume":"34","author":[{"family":"Dye","given":"TL"},{"family":"Teague","given":"HD"},{"family":"Poundstone","given":"ML"}],"issued":{"date-parts":[["1998",11,1]]}}},{"id":392,"uris":["http://zotero.org/users/6962752/items/M4TNRZYU"],"uri":["http://zotero.org/users/6962752/items/M4TNRZYU"],"itemData":{"id":392,"type":"article-journal","container-title":"American Animal Hospital Association (USA)","ISSN":"0587-2871","issue":"30","journalAbbreviation":"J Am Anim Hosp Assoc","language":"English","page":"351–354","source":"agris.fao.org","title":"Chylothorax associated with lung lobe torsion and a peritoneopericardial diaphragmatic hernia in a cat","author":[{"family":"Kerpsack","given":"S. J."},{"family":"McLouglin","given":"M. A."},{"family":"Graves","given":"T. K."},{"family":"Smeak","given":"D. D."},{"family":"Biller","given":"D."},{"family":"Leake","given":"L."}],"issued":{"date-parts":[["1994"]]}}},{"id":381,"uris":["http://zotero.org/users/6962752/items/52SZJ7IT"],"uri":["http://zotero.org/users/6962752/items/52SZJ7IT"],"itemData":{"id":381,"type":"article-journal","abstract":"A 10.5-year-old domestic shorthair presented with a history of progressive inappetence, lethargy and elevated respiratory rate. Clinical and diagnostic findings confirmed the presence of a chylothorax with evidence of a mass or collapsed lung within the right cranial thorax. Computed tomography, sternotomy and histopathology confirmed the presence of a right middle lung lobe torsion associated with a chylothorax. The torsion was successfully managed with surgical removal of the affected lung lobe, and the patient continues to be asymptomatic 6 months postoperatively.","container-title":"Journal of Feline Medicine and Surgery","DOI":"10.1016/j.jfms.2010.09.013","ISSN":"1098-612X","issue":"2","journalAbbreviation":"J Feline Med Surg","note":"publisher: SAGE Publications","page":"135-138","source":"SAGE Journals","title":"Lung lobe torsion associated with chylothorax in a cat","volume":"13","author":[{"family":"Mclane","given":"Megan J."},{"family":"Buote","given":"Nicole J."}],"issued":{"date-parts":[["2011",2,1]]}}},{"id":394,"uris":["http://zotero.org/users/6962752/items/AC2HJ7XG"],"uri":["http://zotero.org/users/6962752/items/AC2HJ7XG"],"itemData":{"id":394,"type":"article-journal","container-title":"Journal of the American Veterinary Medical Association","DOI":"10.2460/javma.248.11.1235","ISSN":"0003-1488","issue":"11","journalAbbreviation":"J Am Vet Med Assoc","note":"publisher: American Veterinary Medical Association","page":"1235-1237","source":"avmajournals.avma.org (Atypon)","title":"What Is Your Diagnosis?","volume":"248","author":[{"family":"Sweeney","given":"Joseph T."},{"family":"Oura","given":"Trisha J."},{"family":"Wulster","given":"Kathryn B."},{"family":"Aarsvold","given":"Stacie"}],"issued":{"date-parts":[["2016",5,12]]}}},{"id":398,"uris":["http://zotero.org/users/6962752/items/8B33R9WD"],"uri":["http://zotero.org/users/6962752/items/8B33R9WD"],"itemData":{"id":398,"type":"article-journal","abstract":"CLINICAL SUMMARY: This report describes torsion of the right cranial lung lobe in a cat with haemorrhagic pleural effusion and a chronic diaphragmatic hernia. Surgical treatment comprising lung lobectomy without de-rotation, and repair of the diaphragmatic defect, led to an uneventful recovery.\nPRACTICAL RELEVANCE: Lung lobe torsion is a rare condition in cats. While spontaneous lung lobe torsions may occur, a frequent association with underlying thoracic disease has been recognised in cats. However, neither haemorrhagic pleural effusion nor diaphragmatic hernia have been previously described in cats with lung lobe torsions, although they have been documented in dogs and humans. In a cat with suspected lung lobe torsion, a thorough search for an underlying disease should be undertaken.","container-title":"Journal of Feline Medicine and Surgery","DOI":"10.1177/1098612X12439270","ISSN":"1532-2750","issue":"3","journalAbbreviation":"J Feline Med Surg","language":"eng","note":"PMID: 22370865","page":"219-223","source":"PubMed","title":"Lung lobe torsion in association with a chronic diaphragmatic hernia and haemorrhagic pleural effusion in a cat","volume":"14","author":[{"family":"Hambrook","given":"Lydia E."},{"family":"Kudnig","given":"Simon T."}],"issued":{"date-parts":[["2012",3]]}}}],"schema":"https://github.com/citation-style-language/schema/raw/master/csl-citation.json"} </w:instrText>
      </w:r>
      <w:r w:rsidR="000A6A71" w:rsidRPr="001863D4">
        <w:rPr>
          <w:bCs/>
          <w:color w:val="000000" w:themeColor="text1"/>
        </w:rPr>
        <w:fldChar w:fldCharType="separate"/>
      </w:r>
      <w:r w:rsidR="001C3F84" w:rsidRPr="001863D4">
        <w:rPr>
          <w:color w:val="000000" w:themeColor="text1"/>
          <w:vertAlign w:val="superscript"/>
        </w:rPr>
        <w:t>8–14,18</w:t>
      </w:r>
      <w:r w:rsidR="000A6A71" w:rsidRPr="001863D4">
        <w:rPr>
          <w:bCs/>
          <w:color w:val="000000" w:themeColor="text1"/>
        </w:rPr>
        <w:fldChar w:fldCharType="end"/>
      </w:r>
      <w:r w:rsidR="00E166D8" w:rsidRPr="001863D4">
        <w:rPr>
          <w:bCs/>
          <w:color w:val="000000" w:themeColor="text1"/>
        </w:rPr>
        <w:t xml:space="preserve"> </w:t>
      </w:r>
      <w:r w:rsidR="00BF07F0" w:rsidRPr="001863D4">
        <w:rPr>
          <w:bCs/>
          <w:color w:val="000000" w:themeColor="text1"/>
        </w:rPr>
        <w:t>However</w:t>
      </w:r>
      <w:r w:rsidR="00253BE5" w:rsidRPr="001863D4">
        <w:rPr>
          <w:bCs/>
          <w:color w:val="000000" w:themeColor="text1"/>
        </w:rPr>
        <w:t>, when considering preoperative and post-discharge mortality,</w:t>
      </w:r>
      <w:r w:rsidR="00884143" w:rsidRPr="001863D4">
        <w:rPr>
          <w:bCs/>
          <w:color w:val="000000" w:themeColor="text1"/>
        </w:rPr>
        <w:t xml:space="preserve"> </w:t>
      </w:r>
      <w:r w:rsidR="00253BE5" w:rsidRPr="001863D4">
        <w:rPr>
          <w:bCs/>
          <w:color w:val="000000" w:themeColor="text1"/>
        </w:rPr>
        <w:t xml:space="preserve">the </w:t>
      </w:r>
      <w:r w:rsidR="00884143" w:rsidRPr="001863D4">
        <w:rPr>
          <w:bCs/>
          <w:color w:val="000000" w:themeColor="text1"/>
        </w:rPr>
        <w:t>o</w:t>
      </w:r>
      <w:r w:rsidR="00C82F88" w:rsidRPr="001863D4">
        <w:rPr>
          <w:bCs/>
          <w:color w:val="000000" w:themeColor="text1"/>
        </w:rPr>
        <w:t xml:space="preserve">verall </w:t>
      </w:r>
      <w:r w:rsidR="00300814" w:rsidRPr="001863D4">
        <w:rPr>
          <w:bCs/>
          <w:color w:val="000000" w:themeColor="text1"/>
        </w:rPr>
        <w:t>m</w:t>
      </w:r>
      <w:r w:rsidR="00C82F88" w:rsidRPr="001863D4">
        <w:rPr>
          <w:bCs/>
          <w:color w:val="000000" w:themeColor="text1"/>
        </w:rPr>
        <w:t>ortality</w:t>
      </w:r>
      <w:r w:rsidR="00884143" w:rsidRPr="001863D4">
        <w:rPr>
          <w:bCs/>
          <w:color w:val="000000" w:themeColor="text1"/>
        </w:rPr>
        <w:t xml:space="preserve"> rate</w:t>
      </w:r>
      <w:r w:rsidR="00C82F88" w:rsidRPr="001863D4">
        <w:rPr>
          <w:bCs/>
          <w:color w:val="000000" w:themeColor="text1"/>
        </w:rPr>
        <w:t xml:space="preserve"> </w:t>
      </w:r>
      <w:r w:rsidR="00253BE5" w:rsidRPr="001863D4">
        <w:rPr>
          <w:bCs/>
          <w:color w:val="000000" w:themeColor="text1"/>
        </w:rPr>
        <w:t>for cats</w:t>
      </w:r>
      <w:r w:rsidR="001C3F84" w:rsidRPr="001863D4">
        <w:rPr>
          <w:bCs/>
          <w:color w:val="000000" w:themeColor="text1"/>
        </w:rPr>
        <w:t xml:space="preserve"> with LLT</w:t>
      </w:r>
      <w:r w:rsidR="00253BE5" w:rsidRPr="001863D4">
        <w:rPr>
          <w:bCs/>
          <w:color w:val="000000" w:themeColor="text1"/>
        </w:rPr>
        <w:t xml:space="preserve"> </w:t>
      </w:r>
      <w:r w:rsidR="00C82F88" w:rsidRPr="001863D4">
        <w:rPr>
          <w:bCs/>
          <w:color w:val="000000" w:themeColor="text1"/>
        </w:rPr>
        <w:t xml:space="preserve">is </w:t>
      </w:r>
      <w:r w:rsidR="00E166D8" w:rsidRPr="001863D4">
        <w:rPr>
          <w:bCs/>
          <w:color w:val="000000" w:themeColor="text1"/>
        </w:rPr>
        <w:t>37.5</w:t>
      </w:r>
      <w:r w:rsidR="00C82F88" w:rsidRPr="001863D4">
        <w:rPr>
          <w:bCs/>
          <w:color w:val="000000" w:themeColor="text1"/>
        </w:rPr>
        <w:t>%</w:t>
      </w:r>
      <w:r w:rsidR="00DF76E3" w:rsidRPr="001863D4">
        <w:rPr>
          <w:bCs/>
          <w:color w:val="000000" w:themeColor="text1"/>
        </w:rPr>
        <w:t>.</w:t>
      </w:r>
      <w:r w:rsidR="00C82F88" w:rsidRPr="001863D4">
        <w:rPr>
          <w:bCs/>
          <w:color w:val="000000" w:themeColor="text1"/>
        </w:rPr>
        <w:fldChar w:fldCharType="begin"/>
      </w:r>
      <w:r w:rsidR="00AD6693" w:rsidRPr="001863D4">
        <w:rPr>
          <w:bCs/>
          <w:color w:val="000000" w:themeColor="text1"/>
        </w:rPr>
        <w:instrText xml:space="preserve"> ADDIN ZOTERO_ITEM CSL_CITATION {"citationID":"DMpEDKtV","properties":{"formattedCitation":"\\super 2,7\\uc0\\u8211{}14,18\\nosupersub{}","plainCitation":"2,7–14,18","noteIndex":0},"citationItems":[{"id":407,"uris":["http://zotero.org/users/6962752/items/VAY5UMBG"],"uri":["http://zotero.org/users/6962752/items/VAY5UMBG"],"itemData":{"id":407,"type":"article-journal","abstract":"The purpose of this study was to assess survival to discharge of animals with surgical or postmortem confirmation of a lung lobe torsion (LLT) as well as to evaluate pre-operative effusion, lung lobe affected, and patient size as prognostic indicators. Medical records search identified 35 dogs and 4 cats with a confirmed diagnosis including 17 small-breed dogs, 18 large-breed dogs, 3 domestic shorthair cats, and 1 minskin cat. Lobes affected included right middle (n = 18), left cranial (n = 18), right cranial (n = 2), left caudal (n = 1), and accessory (n = 1). Two animals died before surgery; the remaining 37 animals underwent thoracotomy. All treated small-breed dogs and cats survived; 12/18 large-breed dogs survived, with an overall survival to discharge of 87%. Pre-operative pleural effusion and affected lung lobe did not affect survival to discharge in this population. Small dogs and cats with LLT appear to have an excellent survival to discharge following thoracotomy and the survival is good in larger dogs.","container-title":"The Canadian Veterinary Journal","ISSN":"0008-5286","issue":"1","journalAbbreviation":"Can Vet J","note":"PMID: 30651652\nPMCID: PMC6294018","page":"60-66","source":"PubMed Central","title":"Lung lobe torsion in 35 dogs and 4 cats","volume":"60","author":[{"family":"Benavides","given":"Kathryn L."},{"family":"Rozanski","given":"Elizabeth A."},{"family":"Oura","given":"Trisha J."}],"issued":{"date-parts":[["2019",1]]}}},{"id":412,"uris":["http://zotero.org/users/6962752/items/YKNLTLG6"],"uri":["http://zotero.org/users/6962752/items/YKNLTLG6"],"itemData":{"id":412,"type":"article-journal","container-title":"Veterinary Radiology","DOI":"https://doi.org/10.1111/j.1740-8261.1976.tb00578.x","ISSN":"1740-8261","issue":"6","journalAbbreviation":"Vet Radiol Ultrasound","language":"en","note":"_eprint: https://onlinelibrary.wiley.com/doi/pdf/10.1111/j.1740-8261.1976.tb00578.x","page":"219-223","source":"Wiley Online Library","title":"Lung Lobe Torsion in the Cat","volume":"17","author":[{"family":"Brown","given":"Nancy O."},{"family":"Zontine","given":"William J."}],"issued":{"date-parts":[["1976"]]}}},{"id":405,"uris":["http://zotero.org/users/6962752/items/XPBCVL3M"],"uri":["http://zotero.org/users/6962752/items/XPBCVL3M"],"itemData":{"id":405,"type":"article-journal","abstract":"A 13-year-old spayed female domestic longhair cat was presented for tachypnea and was identified to have reduced lung sounds over the left hemithorax. Thoracic ultrasound examination and computed tomography identified changes consistent with bilateral lung lobe torsion. A median sternotomy confirmed torsion of both the cranial portion of the left cranial lung lobe and the right middle lung lobe. The affected lobes were resected. Pleural fluid analysis was indicative of a modified transudate and histopathology was consistent with a subacute to chronic torsion with no evidence of neoplasia or infection. The patient recovered without complication. Lung lobe torsion is an uncommon presentation across all species and is especially rare in cats. To the authors' knowledge, bilateral lung lobe torsion has not been previously reported in small animals.","container-title":"The Canadian Veterinary Journal = La Revue Veterinaire Canadienne","ISSN":"0008-5286","issue":"2","journalAbbreviation":"Can Vet J","language":"eng","note":"PMID: 32020935\nPMCID: PMC6973216","page":"161-165","source":"PubMed","title":"Bilateral lung lobe torsions in a cat","volume":"61","author":[{"family":"Coady","given":"Michelle R. M."},{"family":"Atilla","given":"Aylin"},{"family":"Stillion","given":"Jenefer"}],"issued":{"date-parts":[["2020",2]]}}},{"id":383,"uris":["http://zotero.org/users/6962752/items/NBS4BEXQ"],"uri":["http://zotero.org/users/6962752/items/NBS4BEXQ"],"itemData":{"id":383,"type":"article-journal","abstract":"A three-year-old male British shorthair cat that had exhibited progressive lethargy and intermittent dyspnoea for 14 days was referred for evaluation of acute respiratory deterioration. Clinical findings included rapid and shallow breathing, pale mucous membranes, sound suppression on the right side, and a subcutaneous haematoma in the right epigastric area. Serum biochemistry analysis showed leukocytosis and thrombocytosis. Radiographs revealed hydropneumothorax, a broken eighth right rib, atelectatic right cranial lung lobe (RCrL), and consolidation of the right middle lobe (RML). Doppler examination revealed sonographic changes in the echotexture of both lobes and venous flow was absent in the twisted RML. Furthermore, bronchoscopy showed proximal narrowing of the cat’s RML bronchus. Exploratory surgery via medial sternotomy confirmed torsion of the RML and identified deteriorated gas-containing lesions in the collapsed RCrL. Both lung lobes were removed by standard lobectomy, and postoperative recovery was without major complications. Histopathological examination diagnosed multiple bullae and blebs, with significant subpleural haemorrhages in the atelectatic RCrL, whereas tissue congestion with haemorrhages, necrosis, and thrombosis typical for lung lobe torsion were observed in the RML. No other underlying aetiology was apparent. Two months post-operatively, the cat presented with similar acute onset of dyspnoea and spontaneous pneumothorax and was euthanised at the owner’s request. The autopsy revealed identical new emphysematous changes in the contra-lateral lung lobes that had been absent at the time of surgery. Emphysematous lesions, regardless of their origin, should be considered in the etiopathology of lung lobe torsion.","container-title":"Veterinarni Medicina","DOI":"10.17221/8586-VETMED","issue":"12","journalAbbreviation":"Vet Med (Praha)","page":"706-711","source":"Semantic Scholar","title":"Emphysematous lesions in the right cranial lung lobe and torsion of the right medial lung lobe in a British shorthair cat: a case report.","title-short":"Emphysematous lesions in the right cranial lung lobe and torsion of the right medial lung lobe in a British shorthair cat","volume":"60","author":[{"family":"Dokic","given":"Z."},{"family":"Pirog","given":"W."}],"issued":{"date-parts":[["2015"]]}}},{"id":386,"uris":["http://zotero.org/users/6962752/items/YWEC4NMZ"],"uri":["http://zotero.org/users/6962752/items/YWEC4NMZ"],"itemData":{"id":386,"type":"article-journal","abstract":"Lung lobe torsion, although rare in cats, can be seen as a sequela to chronic respiratory disease. Clinical signs may include lethargy, coughing, hemoptysis, and respiratory distress. Lung lobe torsion may be diagnosed using radiography, ultrasonography, contrast bronchography, bronchoscopy, or thoracoscopy. Stabilization with fluids, oxygen, and supportive care followed by thoracotomy and lobectomy of the affected lobe(s) are necessary for a successful outcome. Diagnosis and treatment of lung lobe torsion is described in a 12.5-year-old cat with a history of feline asthma.","container-title":"Journal of the American Animal Hospital Association","DOI":"10.5326/15473317-34-6-493","ISSN":"0587-2871","issue":"6","journalAbbreviation":"J Am Anim Hosp Assoc","page":"493-495","source":"Silverchair","title":"Lung lobe torsion in a cat with chronic feline asthma","volume":"34","author":[{"family":"Dye","given":"TL"},{"family":"Teague","given":"HD"},{"family":"Poundstone","given":"ML"}],"issued":{"date-parts":[["1998",11,1]]}}},{"id":398,"uris":["http://zotero.org/users/6962752/items/8B33R9WD"],"uri":["http://zotero.org/users/6962752/items/8B33R9WD"],"itemData":{"id":398,"type":"article-journal","abstract":"CLINICAL SUMMARY: This report describes torsion of the right cranial lung lobe in a cat with haemorrhagic pleural effusion and a chronic diaphragmatic hernia. Surgical treatment comprising lung lobectomy without de-rotation, and repair of the diaphragmatic defect, led to an uneventful recovery.\nPRACTICAL RELEVANCE: Lung lobe torsion is a rare condition in cats. While spontaneous lung lobe torsions may occur, a frequent association with underlying thoracic disease has been recognised in cats. However, neither haemorrhagic pleural effusion nor diaphragmatic hernia have been previously described in cats with lung lobe torsions, although they have been documented in dogs and humans. In a cat with suspected lung lobe torsion, a thorough search for an underlying disease should be undertaken.","container-title":"Journal of Feline Medicine and Surgery","DOI":"10.1177/1098612X12439270","ISSN":"1532-2750","issue":"3","journalAbbreviation":"J Feline Med Surg","language":"eng","note":"PMID: 22370865","page":"219-223","source":"PubMed","title":"Lung lobe torsion in association with a chronic diaphragmatic hernia and haemorrhagic pleural effusion in a cat","volume":"14","author":[{"family":"Hambrook","given":"Lydia E."},{"family":"Kudnig","given":"Simon T."}],"issued":{"date-parts":[["2012",3]]}}},{"id":392,"uris":["http://zotero.org/users/6962752/items/M4TNRZYU"],"uri":["http://zotero.org/users/6962752/items/M4TNRZYU"],"itemData":{"id":392,"type":"article-journal","container-title":"American Animal Hospital Association (USA)","ISSN":"0587-2871","issue":"30","journalAbbreviation":"J Am Anim Hosp Assoc","language":"English","page":"351–354","source":"agris.fao.org","title":"Chylothorax associated with lung lobe torsion and a peritoneopericardial diaphragmatic hernia in a cat","author":[{"family":"Kerpsack","given":"S. J."},{"family":"McLouglin","given":"M. A."},{"family":"Graves","given":"T. K."},{"family":"Smeak","given":"D. D."},{"family":"Biller","given":"D."},{"family":"Leake","given":"L."}],"issued":{"date-parts":[["1994"]]}}},{"id":381,"uris":["http://zotero.org/users/6962752/items/52SZJ7IT"],"uri":["http://zotero.org/users/6962752/items/52SZJ7IT"],"itemData":{"id":381,"type":"article-journal","abstract":"A 10.5-year-old domestic shorthair presented with a history of progressive inappetence, lethargy and elevated respiratory rate. Clinical and diagnostic findings confirmed the presence of a chylothorax with evidence of a mass or collapsed lung within the right cranial thorax. Computed tomography, sternotomy and histopathology confirmed the presence of a right middle lung lobe torsion associated with a chylothorax. The torsion was successfully managed with surgical removal of the affected lung lobe, and the patient continues to be asymptomatic 6 months postoperatively.","container-title":"Journal of Feline Medicine and Surgery","DOI":"10.1016/j.jfms.2010.09.013","ISSN":"1098-612X","issue":"2","journalAbbreviation":"J Feline Med Surg","note":"publisher: SAGE Publications","page":"135-138","source":"SAGE Journals","title":"Lung lobe torsion associated with chylothorax in a cat","volume":"13","author":[{"family":"Mclane","given":"Megan J."},{"family":"Buote","given":"Nicole J."}],"issued":{"date-parts":[["2011",2,1]]}}},{"id":378,"uris":["http://zotero.org/users/6962752/items/RAP9XZ5L"],"uri":["http://zotero.org/users/6962752/items/RAP9XZ5L"],"itemData":{"id":378,"type":"article-journal","container-title":"Journal of Veterinary Internal Medicine","DOI":"https://doi.org/10.1111/j.1939-1676.2008.0086.x","ISSN":"1939-1676","issue":"3","journalAbbreviation":"J Vet Intern Med","language":"en","note":"_eprint: https://onlinelibrary.wiley.com/doi/pdf/10.1111/j.1939-1676.2008.0086.x","page":"671-673","source":"Wiley Online Library","title":"Spontaneous Lung Lobe Torsion in a Cat","volume":"22","author":[{"family":"Millard","given":"R. P."},{"family":"Myers","given":"J. R."},{"family":"Novo","given":"R. E."}],"issued":{"date-parts":[["2008"]]}}},{"id":394,"uris":["http://zotero.org/users/6962752/items/AC2HJ7XG"],"uri":["http://zotero.org/users/6962752/items/AC2HJ7XG"],"itemData":{"id":394,"type":"article-journal","container-title":"Journal of the American Veterinary Medical Association","DOI":"10.2460/javma.248.11.1235","ISSN":"0003-1488","issue":"11","journalAbbreviation":"J Am Vet Med Assoc","note":"publisher: American Veterinary Medical Association","page":"1235-1237","source":"avmajournals.avma.org (Atypon)","title":"What Is Your Diagnosis?","volume":"248","author":[{"family":"Sweeney","given":"Joseph T."},{"family":"Oura","given":"Trisha J."},{"family":"Wulster","given":"Kathryn B."},{"family":"Aarsvold","given":"Stacie"}],"issued":{"date-parts":[["2016",5,12]]}}}],"schema":"https://github.com/citation-style-language/schema/raw/master/csl-citation.json"} </w:instrText>
      </w:r>
      <w:r w:rsidR="00C82F88" w:rsidRPr="001863D4">
        <w:rPr>
          <w:bCs/>
          <w:color w:val="000000" w:themeColor="text1"/>
        </w:rPr>
        <w:fldChar w:fldCharType="separate"/>
      </w:r>
      <w:r w:rsidR="00AD6693" w:rsidRPr="001863D4">
        <w:rPr>
          <w:color w:val="000000" w:themeColor="text1"/>
          <w:vertAlign w:val="superscript"/>
        </w:rPr>
        <w:t>2,7–14,18</w:t>
      </w:r>
      <w:r w:rsidR="00C82F88" w:rsidRPr="001863D4">
        <w:rPr>
          <w:bCs/>
          <w:color w:val="000000" w:themeColor="text1"/>
        </w:rPr>
        <w:fldChar w:fldCharType="end"/>
      </w:r>
      <w:r w:rsidR="00447AA4" w:rsidRPr="001863D4">
        <w:rPr>
          <w:bCs/>
          <w:color w:val="000000" w:themeColor="text1"/>
        </w:rPr>
        <w:t xml:space="preserve"> </w:t>
      </w:r>
    </w:p>
    <w:p w14:paraId="2990A664" w14:textId="77777777" w:rsidR="00167239" w:rsidRPr="001863D4" w:rsidRDefault="00167239" w:rsidP="00803C02">
      <w:pPr>
        <w:spacing w:line="480" w:lineRule="auto"/>
        <w:jc w:val="both"/>
        <w:rPr>
          <w:bCs/>
          <w:color w:val="000000" w:themeColor="text1"/>
        </w:rPr>
      </w:pPr>
    </w:p>
    <w:p w14:paraId="57B72E63" w14:textId="05743A2E" w:rsidR="00C05CA4" w:rsidRPr="001863D4" w:rsidRDefault="00D618A2" w:rsidP="00803C02">
      <w:pPr>
        <w:spacing w:line="480" w:lineRule="auto"/>
        <w:jc w:val="both"/>
        <w:rPr>
          <w:b/>
          <w:bCs/>
          <w:color w:val="000000" w:themeColor="text1"/>
        </w:rPr>
      </w:pPr>
      <w:r w:rsidRPr="001863D4">
        <w:rPr>
          <w:bCs/>
          <w:color w:val="000000" w:themeColor="text1"/>
        </w:rPr>
        <w:t>T</w:t>
      </w:r>
      <w:r w:rsidR="00447AA4" w:rsidRPr="001863D4">
        <w:rPr>
          <w:bCs/>
          <w:color w:val="000000" w:themeColor="text1"/>
        </w:rPr>
        <w:t xml:space="preserve">he aim of this study </w:t>
      </w:r>
      <w:r w:rsidR="00181536" w:rsidRPr="001863D4">
        <w:rPr>
          <w:bCs/>
          <w:color w:val="000000" w:themeColor="text1"/>
        </w:rPr>
        <w:t xml:space="preserve">was </w:t>
      </w:r>
      <w:r w:rsidR="00447AA4" w:rsidRPr="001863D4">
        <w:rPr>
          <w:bCs/>
          <w:color w:val="000000" w:themeColor="text1"/>
        </w:rPr>
        <w:t xml:space="preserve">to </w:t>
      </w:r>
      <w:r w:rsidRPr="001863D4">
        <w:rPr>
          <w:bCs/>
          <w:color w:val="000000" w:themeColor="text1"/>
        </w:rPr>
        <w:t xml:space="preserve">describe the </w:t>
      </w:r>
      <w:r w:rsidR="00C00D3E" w:rsidRPr="001863D4">
        <w:rPr>
          <w:bCs/>
          <w:color w:val="000000" w:themeColor="text1"/>
        </w:rPr>
        <w:t xml:space="preserve">clinical </w:t>
      </w:r>
      <w:r w:rsidR="004B56A4" w:rsidRPr="001863D4">
        <w:rPr>
          <w:bCs/>
          <w:color w:val="000000" w:themeColor="text1"/>
        </w:rPr>
        <w:t>signs</w:t>
      </w:r>
      <w:r w:rsidR="00C00D3E" w:rsidRPr="001863D4">
        <w:rPr>
          <w:bCs/>
          <w:color w:val="000000" w:themeColor="text1"/>
        </w:rPr>
        <w:t xml:space="preserve">, </w:t>
      </w:r>
      <w:r w:rsidR="00BE281B" w:rsidRPr="001863D4">
        <w:rPr>
          <w:bCs/>
          <w:color w:val="000000" w:themeColor="text1"/>
        </w:rPr>
        <w:t>diagnostic</w:t>
      </w:r>
      <w:r w:rsidR="004B56A4" w:rsidRPr="001863D4">
        <w:rPr>
          <w:bCs/>
          <w:color w:val="000000" w:themeColor="text1"/>
        </w:rPr>
        <w:t xml:space="preserve"> findings</w:t>
      </w:r>
      <w:r w:rsidR="00181536" w:rsidRPr="001863D4">
        <w:rPr>
          <w:bCs/>
          <w:color w:val="000000" w:themeColor="text1"/>
        </w:rPr>
        <w:t>,</w:t>
      </w:r>
      <w:r w:rsidR="00BE281B" w:rsidRPr="001863D4">
        <w:rPr>
          <w:bCs/>
          <w:color w:val="000000" w:themeColor="text1"/>
        </w:rPr>
        <w:t xml:space="preserve"> </w:t>
      </w:r>
      <w:proofErr w:type="gramStart"/>
      <w:r w:rsidR="00425EE6" w:rsidRPr="001863D4">
        <w:rPr>
          <w:bCs/>
          <w:color w:val="000000" w:themeColor="text1"/>
        </w:rPr>
        <w:t>treatments</w:t>
      </w:r>
      <w:proofErr w:type="gramEnd"/>
      <w:r w:rsidR="00300814" w:rsidRPr="001863D4">
        <w:rPr>
          <w:bCs/>
          <w:color w:val="000000" w:themeColor="text1"/>
        </w:rPr>
        <w:t xml:space="preserve"> </w:t>
      </w:r>
      <w:r w:rsidR="00884143" w:rsidRPr="001863D4">
        <w:rPr>
          <w:bCs/>
          <w:color w:val="000000" w:themeColor="text1"/>
        </w:rPr>
        <w:t xml:space="preserve">and outcomes </w:t>
      </w:r>
      <w:r w:rsidR="002854CE" w:rsidRPr="001863D4">
        <w:rPr>
          <w:bCs/>
          <w:color w:val="000000" w:themeColor="text1"/>
        </w:rPr>
        <w:t xml:space="preserve">of cats diagnosed with LLT. </w:t>
      </w:r>
      <w:r w:rsidR="00447AA4" w:rsidRPr="001863D4">
        <w:rPr>
          <w:bCs/>
          <w:color w:val="000000" w:themeColor="text1"/>
        </w:rPr>
        <w:t xml:space="preserve"> </w:t>
      </w:r>
    </w:p>
    <w:p w14:paraId="1C9BEDFD" w14:textId="77777777" w:rsidR="00C05CA4" w:rsidRPr="001863D4" w:rsidRDefault="00C05CA4" w:rsidP="00803C02">
      <w:pPr>
        <w:spacing w:line="480" w:lineRule="auto"/>
        <w:jc w:val="both"/>
        <w:rPr>
          <w:b/>
          <w:bCs/>
          <w:color w:val="000000" w:themeColor="text1"/>
        </w:rPr>
      </w:pPr>
    </w:p>
    <w:p w14:paraId="5669E0FA" w14:textId="43653480" w:rsidR="00447AA4" w:rsidRPr="001863D4" w:rsidRDefault="00BB7F38" w:rsidP="00803C02">
      <w:pPr>
        <w:spacing w:line="480" w:lineRule="auto"/>
        <w:jc w:val="both"/>
        <w:rPr>
          <w:bCs/>
          <w:color w:val="000000" w:themeColor="text1"/>
        </w:rPr>
      </w:pPr>
      <w:r w:rsidRPr="001863D4">
        <w:rPr>
          <w:b/>
          <w:color w:val="000000" w:themeColor="text1"/>
        </w:rPr>
        <w:t>Case series description</w:t>
      </w:r>
    </w:p>
    <w:p w14:paraId="7AB8DFA3" w14:textId="327BF1D7" w:rsidR="00ED682D" w:rsidRPr="001863D4" w:rsidRDefault="00447AA4" w:rsidP="00803C02">
      <w:pPr>
        <w:spacing w:line="480" w:lineRule="auto"/>
        <w:jc w:val="both"/>
        <w:rPr>
          <w:color w:val="000000" w:themeColor="text1"/>
        </w:rPr>
      </w:pPr>
      <w:r w:rsidRPr="001863D4">
        <w:rPr>
          <w:bCs/>
          <w:color w:val="000000" w:themeColor="text1"/>
        </w:rPr>
        <w:t xml:space="preserve">Ethical approval </w:t>
      </w:r>
      <w:r w:rsidR="00882EE7" w:rsidRPr="001863D4">
        <w:rPr>
          <w:bCs/>
          <w:color w:val="000000" w:themeColor="text1"/>
        </w:rPr>
        <w:t xml:space="preserve">for this study </w:t>
      </w:r>
      <w:r w:rsidRPr="001863D4">
        <w:rPr>
          <w:bCs/>
          <w:color w:val="000000" w:themeColor="text1"/>
        </w:rPr>
        <w:t xml:space="preserve">was granted by the </w:t>
      </w:r>
      <w:r w:rsidR="00CE4764" w:rsidRPr="001863D4">
        <w:rPr>
          <w:bCs/>
          <w:color w:val="000000" w:themeColor="text1"/>
        </w:rPr>
        <w:t>Royal Veterinary College</w:t>
      </w:r>
      <w:r w:rsidRPr="001863D4">
        <w:rPr>
          <w:bCs/>
          <w:color w:val="000000" w:themeColor="text1"/>
        </w:rPr>
        <w:t xml:space="preserve"> </w:t>
      </w:r>
      <w:r w:rsidR="00882EE7" w:rsidRPr="001863D4">
        <w:rPr>
          <w:bCs/>
          <w:color w:val="000000" w:themeColor="text1"/>
        </w:rPr>
        <w:t>(</w:t>
      </w:r>
      <w:r w:rsidRPr="001863D4">
        <w:rPr>
          <w:color w:val="000000" w:themeColor="text1"/>
        </w:rPr>
        <w:t>SR2020-0237</w:t>
      </w:r>
      <w:r w:rsidR="00882EE7" w:rsidRPr="001863D4">
        <w:rPr>
          <w:color w:val="000000" w:themeColor="text1"/>
        </w:rPr>
        <w:t>)</w:t>
      </w:r>
      <w:r w:rsidRPr="001863D4">
        <w:rPr>
          <w:color w:val="000000" w:themeColor="text1"/>
        </w:rPr>
        <w:t xml:space="preserve">. </w:t>
      </w:r>
      <w:r w:rsidR="00882EE7" w:rsidRPr="001863D4">
        <w:rPr>
          <w:color w:val="000000" w:themeColor="text1"/>
        </w:rPr>
        <w:t>E</w:t>
      </w:r>
      <w:r w:rsidRPr="001863D4">
        <w:rPr>
          <w:color w:val="000000" w:themeColor="text1"/>
        </w:rPr>
        <w:t xml:space="preserve">lectronic records </w:t>
      </w:r>
      <w:r w:rsidR="004B56A4" w:rsidRPr="001863D4">
        <w:rPr>
          <w:color w:val="000000" w:themeColor="text1"/>
        </w:rPr>
        <w:t xml:space="preserve">for cases between January 2000 and </w:t>
      </w:r>
      <w:r w:rsidR="00907F38" w:rsidRPr="001863D4">
        <w:rPr>
          <w:color w:val="000000" w:themeColor="text1"/>
        </w:rPr>
        <w:t xml:space="preserve">September </w:t>
      </w:r>
      <w:r w:rsidR="004B56A4" w:rsidRPr="001863D4">
        <w:rPr>
          <w:color w:val="000000" w:themeColor="text1"/>
        </w:rPr>
        <w:t xml:space="preserve">2021 </w:t>
      </w:r>
      <w:r w:rsidR="00882EE7" w:rsidRPr="001863D4">
        <w:rPr>
          <w:color w:val="000000" w:themeColor="text1"/>
        </w:rPr>
        <w:t xml:space="preserve">from </w:t>
      </w:r>
      <w:r w:rsidR="009675DA" w:rsidRPr="001863D4">
        <w:rPr>
          <w:color w:val="000000" w:themeColor="text1"/>
        </w:rPr>
        <w:t xml:space="preserve">six </w:t>
      </w:r>
      <w:r w:rsidRPr="001863D4">
        <w:rPr>
          <w:color w:val="000000" w:themeColor="text1"/>
        </w:rPr>
        <w:t>small animal referral hospitals</w:t>
      </w:r>
      <w:r w:rsidR="00D618A2" w:rsidRPr="001863D4">
        <w:rPr>
          <w:color w:val="000000" w:themeColor="text1"/>
        </w:rPr>
        <w:t xml:space="preserve"> </w:t>
      </w:r>
      <w:r w:rsidRPr="001863D4">
        <w:rPr>
          <w:color w:val="000000" w:themeColor="text1"/>
        </w:rPr>
        <w:t xml:space="preserve">were reviewed to identify cats with </w:t>
      </w:r>
      <w:r w:rsidR="004B56A4" w:rsidRPr="001863D4">
        <w:rPr>
          <w:color w:val="000000" w:themeColor="text1"/>
        </w:rPr>
        <w:t>a diagnosis of LLT</w:t>
      </w:r>
      <w:r w:rsidR="004A7916" w:rsidRPr="001863D4">
        <w:rPr>
          <w:color w:val="000000" w:themeColor="text1"/>
        </w:rPr>
        <w:t xml:space="preserve">. Cats were included if they had a diagnosis of LLT confirmed through diagnostic imaging, </w:t>
      </w:r>
      <w:proofErr w:type="gramStart"/>
      <w:r w:rsidR="004A7916" w:rsidRPr="001863D4">
        <w:rPr>
          <w:color w:val="000000" w:themeColor="text1"/>
        </w:rPr>
        <w:t>surgery</w:t>
      </w:r>
      <w:proofErr w:type="gramEnd"/>
      <w:r w:rsidR="004A7916" w:rsidRPr="001863D4">
        <w:rPr>
          <w:color w:val="000000" w:themeColor="text1"/>
        </w:rPr>
        <w:t xml:space="preserve"> or histopathology, and had comprehensive medical records.</w:t>
      </w:r>
    </w:p>
    <w:p w14:paraId="5A1A2DBD" w14:textId="77777777" w:rsidR="005C4B0A" w:rsidRPr="001863D4" w:rsidRDefault="005C4B0A" w:rsidP="00803C02">
      <w:pPr>
        <w:spacing w:line="480" w:lineRule="auto"/>
        <w:jc w:val="both"/>
        <w:rPr>
          <w:color w:val="000000" w:themeColor="text1"/>
        </w:rPr>
      </w:pPr>
    </w:p>
    <w:p w14:paraId="1AE383C3" w14:textId="103AE4D7" w:rsidR="001963ED" w:rsidRPr="001863D4" w:rsidRDefault="00E24FAE" w:rsidP="00803C02">
      <w:pPr>
        <w:spacing w:line="480" w:lineRule="auto"/>
        <w:jc w:val="both"/>
        <w:rPr>
          <w:color w:val="000000" w:themeColor="text1"/>
        </w:rPr>
      </w:pPr>
      <w:r w:rsidRPr="001863D4">
        <w:rPr>
          <w:color w:val="000000" w:themeColor="text1"/>
        </w:rPr>
        <w:t>Data retrieved f</w:t>
      </w:r>
      <w:r w:rsidR="00447AA4" w:rsidRPr="001863D4">
        <w:rPr>
          <w:color w:val="000000" w:themeColor="text1"/>
        </w:rPr>
        <w:t xml:space="preserve">rom the </w:t>
      </w:r>
      <w:r w:rsidRPr="001863D4">
        <w:rPr>
          <w:color w:val="000000" w:themeColor="text1"/>
        </w:rPr>
        <w:t xml:space="preserve">medical </w:t>
      </w:r>
      <w:r w:rsidR="00447AA4" w:rsidRPr="001863D4">
        <w:rPr>
          <w:color w:val="000000" w:themeColor="text1"/>
        </w:rPr>
        <w:t xml:space="preserve">records </w:t>
      </w:r>
      <w:r w:rsidRPr="001863D4">
        <w:rPr>
          <w:color w:val="000000" w:themeColor="text1"/>
        </w:rPr>
        <w:t xml:space="preserve">included </w:t>
      </w:r>
      <w:r w:rsidR="00181536" w:rsidRPr="001863D4">
        <w:rPr>
          <w:color w:val="000000" w:themeColor="text1"/>
        </w:rPr>
        <w:t xml:space="preserve">clinical history, </w:t>
      </w:r>
      <w:r w:rsidR="00447AA4" w:rsidRPr="001863D4">
        <w:rPr>
          <w:color w:val="000000" w:themeColor="text1"/>
        </w:rPr>
        <w:t xml:space="preserve">signalment, </w:t>
      </w:r>
      <w:r w:rsidR="00921954" w:rsidRPr="001863D4">
        <w:rPr>
          <w:color w:val="000000" w:themeColor="text1"/>
        </w:rPr>
        <w:t xml:space="preserve">intercurrent </w:t>
      </w:r>
      <w:r w:rsidR="00473631" w:rsidRPr="001863D4">
        <w:rPr>
          <w:color w:val="000000" w:themeColor="text1"/>
        </w:rPr>
        <w:t>illness</w:t>
      </w:r>
      <w:r w:rsidRPr="001863D4">
        <w:rPr>
          <w:color w:val="000000" w:themeColor="text1"/>
        </w:rPr>
        <w:t xml:space="preserve">, </w:t>
      </w:r>
      <w:r w:rsidR="00447AA4" w:rsidRPr="001863D4">
        <w:rPr>
          <w:color w:val="000000" w:themeColor="text1"/>
        </w:rPr>
        <w:t>physical examination</w:t>
      </w:r>
      <w:r w:rsidR="00181536" w:rsidRPr="001863D4">
        <w:rPr>
          <w:color w:val="000000" w:themeColor="text1"/>
        </w:rPr>
        <w:t xml:space="preserve"> findings</w:t>
      </w:r>
      <w:r w:rsidR="00447AA4" w:rsidRPr="001863D4">
        <w:rPr>
          <w:color w:val="000000" w:themeColor="text1"/>
        </w:rPr>
        <w:t xml:space="preserve">, preoperative blood test results, preoperative diagnostic </w:t>
      </w:r>
      <w:r w:rsidR="00250CAE" w:rsidRPr="001863D4">
        <w:rPr>
          <w:color w:val="000000" w:themeColor="text1"/>
        </w:rPr>
        <w:t xml:space="preserve">imaging </w:t>
      </w:r>
      <w:r w:rsidRPr="001863D4">
        <w:rPr>
          <w:color w:val="000000" w:themeColor="text1"/>
        </w:rPr>
        <w:t>findings</w:t>
      </w:r>
      <w:r w:rsidR="00447AA4" w:rsidRPr="001863D4">
        <w:rPr>
          <w:color w:val="000000" w:themeColor="text1"/>
        </w:rPr>
        <w:t xml:space="preserve">, </w:t>
      </w:r>
      <w:r w:rsidRPr="001863D4">
        <w:rPr>
          <w:color w:val="000000" w:themeColor="text1"/>
        </w:rPr>
        <w:t xml:space="preserve">pleural fluid analysis, </w:t>
      </w:r>
      <w:r w:rsidR="00447AA4" w:rsidRPr="001863D4">
        <w:rPr>
          <w:color w:val="000000" w:themeColor="text1"/>
        </w:rPr>
        <w:t xml:space="preserve">time from presentation to surgery, surgical </w:t>
      </w:r>
      <w:r w:rsidRPr="001863D4">
        <w:rPr>
          <w:color w:val="000000" w:themeColor="text1"/>
        </w:rPr>
        <w:t>and</w:t>
      </w:r>
      <w:r w:rsidR="00447AA4" w:rsidRPr="001863D4">
        <w:rPr>
          <w:color w:val="000000" w:themeColor="text1"/>
        </w:rPr>
        <w:t xml:space="preserve"> anaesthetic time, surgical </w:t>
      </w:r>
      <w:r w:rsidRPr="001863D4">
        <w:rPr>
          <w:color w:val="000000" w:themeColor="text1"/>
        </w:rPr>
        <w:t>treatment</w:t>
      </w:r>
      <w:r w:rsidR="00447AA4" w:rsidRPr="001863D4">
        <w:rPr>
          <w:color w:val="000000" w:themeColor="text1"/>
        </w:rPr>
        <w:t>, concurrent surgical procedures</w:t>
      </w:r>
      <w:r w:rsidR="00181536" w:rsidRPr="001863D4">
        <w:rPr>
          <w:color w:val="000000" w:themeColor="text1"/>
        </w:rPr>
        <w:t xml:space="preserve"> under the same general anaesthetic</w:t>
      </w:r>
      <w:r w:rsidR="00447AA4" w:rsidRPr="001863D4">
        <w:rPr>
          <w:color w:val="000000" w:themeColor="text1"/>
        </w:rPr>
        <w:t xml:space="preserve">, time from surgery to discharge, </w:t>
      </w:r>
      <w:r w:rsidR="00250CAE" w:rsidRPr="001863D4">
        <w:rPr>
          <w:color w:val="000000" w:themeColor="text1"/>
        </w:rPr>
        <w:t xml:space="preserve">whether the patient survived </w:t>
      </w:r>
      <w:r w:rsidR="00447AA4" w:rsidRPr="001863D4">
        <w:rPr>
          <w:color w:val="000000" w:themeColor="text1"/>
        </w:rPr>
        <w:t xml:space="preserve">to </w:t>
      </w:r>
      <w:r w:rsidRPr="001863D4">
        <w:rPr>
          <w:color w:val="000000" w:themeColor="text1"/>
        </w:rPr>
        <w:t xml:space="preserve">hospital </w:t>
      </w:r>
      <w:r w:rsidR="00447AA4" w:rsidRPr="001863D4">
        <w:rPr>
          <w:color w:val="000000" w:themeColor="text1"/>
        </w:rPr>
        <w:t xml:space="preserve">discharge, </w:t>
      </w:r>
      <w:r w:rsidR="00250CAE" w:rsidRPr="001863D4">
        <w:rPr>
          <w:color w:val="000000" w:themeColor="text1"/>
        </w:rPr>
        <w:t xml:space="preserve">time and cause of death, </w:t>
      </w:r>
      <w:r w:rsidRPr="001863D4">
        <w:rPr>
          <w:color w:val="000000" w:themeColor="text1"/>
        </w:rPr>
        <w:t xml:space="preserve">bacteriology and </w:t>
      </w:r>
      <w:r w:rsidR="00447AA4" w:rsidRPr="001863D4">
        <w:rPr>
          <w:color w:val="000000" w:themeColor="text1"/>
        </w:rPr>
        <w:t>histopatholog</w:t>
      </w:r>
      <w:r w:rsidR="00BA49D0" w:rsidRPr="001863D4">
        <w:rPr>
          <w:color w:val="000000" w:themeColor="text1"/>
        </w:rPr>
        <w:t>y</w:t>
      </w:r>
      <w:r w:rsidR="00447AA4" w:rsidRPr="001863D4">
        <w:rPr>
          <w:color w:val="000000" w:themeColor="text1"/>
        </w:rPr>
        <w:t xml:space="preserve"> </w:t>
      </w:r>
      <w:r w:rsidRPr="001863D4">
        <w:rPr>
          <w:color w:val="000000" w:themeColor="text1"/>
        </w:rPr>
        <w:t>result</w:t>
      </w:r>
      <w:r w:rsidR="006453D8" w:rsidRPr="001863D4">
        <w:rPr>
          <w:color w:val="000000" w:themeColor="text1"/>
        </w:rPr>
        <w:t>s</w:t>
      </w:r>
      <w:r w:rsidR="00181536" w:rsidRPr="001863D4">
        <w:rPr>
          <w:color w:val="000000" w:themeColor="text1"/>
        </w:rPr>
        <w:t xml:space="preserve"> </w:t>
      </w:r>
      <w:r w:rsidR="00181536" w:rsidRPr="001863D4">
        <w:rPr>
          <w:color w:val="000000" w:themeColor="text1"/>
        </w:rPr>
        <w:lastRenderedPageBreak/>
        <w:t>and recurrence of LLT</w:t>
      </w:r>
      <w:r w:rsidR="00D71FB2" w:rsidRPr="001863D4">
        <w:rPr>
          <w:color w:val="000000" w:themeColor="text1"/>
        </w:rPr>
        <w:t>.</w:t>
      </w:r>
      <w:r w:rsidR="00447AA4" w:rsidRPr="001863D4">
        <w:rPr>
          <w:color w:val="000000" w:themeColor="text1"/>
        </w:rPr>
        <w:t xml:space="preserve"> </w:t>
      </w:r>
      <w:r w:rsidRPr="001863D4">
        <w:rPr>
          <w:color w:val="000000" w:themeColor="text1"/>
        </w:rPr>
        <w:t xml:space="preserve">The </w:t>
      </w:r>
      <w:r w:rsidR="00DF76E3" w:rsidRPr="001863D4">
        <w:rPr>
          <w:color w:val="000000" w:themeColor="text1"/>
        </w:rPr>
        <w:t xml:space="preserve">potential </w:t>
      </w:r>
      <w:r w:rsidRPr="001863D4">
        <w:rPr>
          <w:color w:val="000000" w:themeColor="text1"/>
        </w:rPr>
        <w:t xml:space="preserve">inciting cause of LLT was determined </w:t>
      </w:r>
      <w:r w:rsidR="0070498B" w:rsidRPr="001863D4">
        <w:rPr>
          <w:color w:val="000000" w:themeColor="text1"/>
        </w:rPr>
        <w:t>based on</w:t>
      </w:r>
      <w:r w:rsidRPr="001863D4">
        <w:rPr>
          <w:color w:val="000000" w:themeColor="text1"/>
        </w:rPr>
        <w:t xml:space="preserve"> clinical, </w:t>
      </w:r>
      <w:proofErr w:type="gramStart"/>
      <w:r w:rsidRPr="001863D4">
        <w:rPr>
          <w:color w:val="000000" w:themeColor="text1"/>
        </w:rPr>
        <w:t>diagnostic</w:t>
      </w:r>
      <w:proofErr w:type="gramEnd"/>
      <w:r w:rsidRPr="001863D4">
        <w:rPr>
          <w:color w:val="000000" w:themeColor="text1"/>
        </w:rPr>
        <w:t xml:space="preserve"> and histopathological findings. </w:t>
      </w:r>
    </w:p>
    <w:p w14:paraId="52BA3A49" w14:textId="77777777" w:rsidR="005C4B0A" w:rsidRPr="001863D4" w:rsidRDefault="005C4B0A" w:rsidP="00803C02">
      <w:pPr>
        <w:spacing w:line="480" w:lineRule="auto"/>
        <w:jc w:val="both"/>
        <w:rPr>
          <w:color w:val="000000" w:themeColor="text1"/>
        </w:rPr>
      </w:pPr>
    </w:p>
    <w:p w14:paraId="1B0D5F95" w14:textId="144BC7AC" w:rsidR="00BF07F0" w:rsidRPr="001863D4" w:rsidRDefault="0021290A" w:rsidP="00BF07F0">
      <w:pPr>
        <w:spacing w:line="480" w:lineRule="auto"/>
        <w:jc w:val="both"/>
        <w:rPr>
          <w:color w:val="000000" w:themeColor="text1"/>
        </w:rPr>
      </w:pPr>
      <w:r w:rsidRPr="001863D4">
        <w:rPr>
          <w:color w:val="000000" w:themeColor="text1"/>
        </w:rPr>
        <w:t>Intraoperative and postoperative c</w:t>
      </w:r>
      <w:r w:rsidR="00447AA4" w:rsidRPr="001863D4">
        <w:rPr>
          <w:color w:val="000000" w:themeColor="text1"/>
        </w:rPr>
        <w:t xml:space="preserve">omplications were </w:t>
      </w:r>
      <w:r w:rsidR="00BF07F0" w:rsidRPr="001863D4">
        <w:rPr>
          <w:color w:val="000000" w:themeColor="text1"/>
        </w:rPr>
        <w:t>recorded and information regarding o</w:t>
      </w:r>
      <w:r w:rsidR="00447AA4" w:rsidRPr="001863D4">
        <w:rPr>
          <w:color w:val="000000" w:themeColor="text1"/>
        </w:rPr>
        <w:t xml:space="preserve">utcomes and quality of life </w:t>
      </w:r>
      <w:r w:rsidR="00BF07F0" w:rsidRPr="001863D4">
        <w:rPr>
          <w:color w:val="000000" w:themeColor="text1"/>
        </w:rPr>
        <w:t>were obtained</w:t>
      </w:r>
      <w:r w:rsidR="00A91A93" w:rsidRPr="001863D4">
        <w:rPr>
          <w:color w:val="000000" w:themeColor="text1"/>
        </w:rPr>
        <w:t xml:space="preserve"> </w:t>
      </w:r>
      <w:r w:rsidR="00250CAE" w:rsidRPr="001863D4">
        <w:rPr>
          <w:color w:val="000000" w:themeColor="text1"/>
        </w:rPr>
        <w:t>from</w:t>
      </w:r>
      <w:r w:rsidR="00447AA4" w:rsidRPr="001863D4">
        <w:rPr>
          <w:color w:val="000000" w:themeColor="text1"/>
        </w:rPr>
        <w:t xml:space="preserve"> clinical records or telephone interview of owners.</w:t>
      </w:r>
      <w:r w:rsidR="00953828" w:rsidRPr="001863D4">
        <w:rPr>
          <w:color w:val="000000" w:themeColor="text1"/>
        </w:rPr>
        <w:t xml:space="preserve"> Postoperative complications were defined as any complications occurring following recovery from general anaesthesia. </w:t>
      </w:r>
    </w:p>
    <w:p w14:paraId="160381D7" w14:textId="77777777" w:rsidR="005C4B0A" w:rsidRPr="001863D4" w:rsidRDefault="005C4B0A" w:rsidP="00BF07F0">
      <w:pPr>
        <w:spacing w:line="480" w:lineRule="auto"/>
        <w:jc w:val="both"/>
        <w:rPr>
          <w:color w:val="000000" w:themeColor="text1"/>
        </w:rPr>
      </w:pPr>
    </w:p>
    <w:p w14:paraId="6737B82B" w14:textId="46DCC3A0" w:rsidR="006977C7" w:rsidRPr="001863D4" w:rsidRDefault="00907F38" w:rsidP="00803C02">
      <w:pPr>
        <w:spacing w:line="480" w:lineRule="auto"/>
        <w:jc w:val="both"/>
        <w:rPr>
          <w:bCs/>
          <w:color w:val="000000" w:themeColor="text1"/>
        </w:rPr>
      </w:pPr>
      <w:r w:rsidRPr="001863D4">
        <w:rPr>
          <w:bCs/>
          <w:color w:val="000000" w:themeColor="text1"/>
        </w:rPr>
        <w:t xml:space="preserve">Ten </w:t>
      </w:r>
      <w:r w:rsidR="0017587D" w:rsidRPr="001863D4">
        <w:rPr>
          <w:bCs/>
          <w:color w:val="000000" w:themeColor="text1"/>
        </w:rPr>
        <w:t xml:space="preserve">cats met </w:t>
      </w:r>
      <w:r w:rsidR="00ED682D" w:rsidRPr="001863D4">
        <w:rPr>
          <w:bCs/>
          <w:color w:val="000000" w:themeColor="text1"/>
        </w:rPr>
        <w:t>the inclusion</w:t>
      </w:r>
      <w:r w:rsidR="0017587D" w:rsidRPr="001863D4">
        <w:rPr>
          <w:bCs/>
          <w:color w:val="000000" w:themeColor="text1"/>
        </w:rPr>
        <w:t xml:space="preserve"> criteria</w:t>
      </w:r>
      <w:r w:rsidR="00250CAE" w:rsidRPr="001863D4">
        <w:rPr>
          <w:bCs/>
          <w:color w:val="000000" w:themeColor="text1"/>
        </w:rPr>
        <w:t xml:space="preserve">, summarised in Table 1. </w:t>
      </w:r>
      <w:r w:rsidRPr="001863D4">
        <w:rPr>
          <w:bCs/>
          <w:color w:val="000000" w:themeColor="text1"/>
        </w:rPr>
        <w:t xml:space="preserve">Seven </w:t>
      </w:r>
      <w:r w:rsidR="00ED682D" w:rsidRPr="001863D4">
        <w:rPr>
          <w:bCs/>
          <w:color w:val="000000" w:themeColor="text1"/>
        </w:rPr>
        <w:t>cats</w:t>
      </w:r>
      <w:r w:rsidR="00F1062E" w:rsidRPr="001863D4">
        <w:rPr>
          <w:bCs/>
          <w:color w:val="000000" w:themeColor="text1"/>
        </w:rPr>
        <w:t xml:space="preserve"> were </w:t>
      </w:r>
      <w:r w:rsidR="009675DA" w:rsidRPr="001863D4">
        <w:rPr>
          <w:bCs/>
          <w:color w:val="000000" w:themeColor="text1"/>
        </w:rPr>
        <w:t>d</w:t>
      </w:r>
      <w:r w:rsidR="00F1062E" w:rsidRPr="001863D4">
        <w:rPr>
          <w:bCs/>
          <w:color w:val="000000" w:themeColor="text1"/>
        </w:rPr>
        <w:t xml:space="preserve">omestic </w:t>
      </w:r>
      <w:r w:rsidR="009675DA" w:rsidRPr="001863D4">
        <w:rPr>
          <w:bCs/>
          <w:color w:val="000000" w:themeColor="text1"/>
        </w:rPr>
        <w:t>s</w:t>
      </w:r>
      <w:r w:rsidR="00F1062E" w:rsidRPr="001863D4">
        <w:rPr>
          <w:bCs/>
          <w:color w:val="000000" w:themeColor="text1"/>
        </w:rPr>
        <w:t>horthair, one Maine Coon</w:t>
      </w:r>
      <w:r w:rsidR="00EA5470" w:rsidRPr="001863D4">
        <w:rPr>
          <w:bCs/>
          <w:color w:val="000000" w:themeColor="text1"/>
        </w:rPr>
        <w:t xml:space="preserve">, one </w:t>
      </w:r>
      <w:r w:rsidR="009675DA" w:rsidRPr="001863D4">
        <w:rPr>
          <w:bCs/>
          <w:color w:val="000000" w:themeColor="text1"/>
        </w:rPr>
        <w:t>d</w:t>
      </w:r>
      <w:r w:rsidR="00EA5470" w:rsidRPr="001863D4">
        <w:rPr>
          <w:bCs/>
          <w:color w:val="000000" w:themeColor="text1"/>
        </w:rPr>
        <w:t xml:space="preserve">omestic </w:t>
      </w:r>
      <w:r w:rsidR="009675DA" w:rsidRPr="001863D4">
        <w:rPr>
          <w:bCs/>
          <w:color w:val="000000" w:themeColor="text1"/>
        </w:rPr>
        <w:t>l</w:t>
      </w:r>
      <w:r w:rsidR="00EA5470" w:rsidRPr="001863D4">
        <w:rPr>
          <w:bCs/>
          <w:color w:val="000000" w:themeColor="text1"/>
        </w:rPr>
        <w:t>onghair and</w:t>
      </w:r>
      <w:r w:rsidR="00F1062E" w:rsidRPr="001863D4">
        <w:rPr>
          <w:bCs/>
          <w:color w:val="000000" w:themeColor="text1"/>
        </w:rPr>
        <w:t xml:space="preserve"> </w:t>
      </w:r>
      <w:r w:rsidR="00DD0BCC" w:rsidRPr="001863D4">
        <w:rPr>
          <w:bCs/>
          <w:color w:val="000000" w:themeColor="text1"/>
        </w:rPr>
        <w:t xml:space="preserve">one </w:t>
      </w:r>
      <w:r w:rsidR="00F1062E" w:rsidRPr="001863D4">
        <w:rPr>
          <w:bCs/>
          <w:color w:val="000000" w:themeColor="text1"/>
        </w:rPr>
        <w:t xml:space="preserve">British </w:t>
      </w:r>
      <w:r w:rsidR="009675DA" w:rsidRPr="001863D4">
        <w:rPr>
          <w:bCs/>
          <w:color w:val="000000" w:themeColor="text1"/>
        </w:rPr>
        <w:t>s</w:t>
      </w:r>
      <w:r w:rsidR="00F1062E" w:rsidRPr="001863D4">
        <w:rPr>
          <w:bCs/>
          <w:color w:val="000000" w:themeColor="text1"/>
        </w:rPr>
        <w:t>horthair</w:t>
      </w:r>
      <w:r w:rsidR="00644401" w:rsidRPr="001863D4">
        <w:rPr>
          <w:bCs/>
          <w:color w:val="000000" w:themeColor="text1"/>
        </w:rPr>
        <w:t xml:space="preserve">. </w:t>
      </w:r>
      <w:r w:rsidRPr="001863D4">
        <w:rPr>
          <w:bCs/>
          <w:color w:val="000000" w:themeColor="text1"/>
        </w:rPr>
        <w:t xml:space="preserve">Four </w:t>
      </w:r>
      <w:r w:rsidR="00644401" w:rsidRPr="001863D4">
        <w:rPr>
          <w:bCs/>
          <w:color w:val="000000" w:themeColor="text1"/>
        </w:rPr>
        <w:t>were female (</w:t>
      </w:r>
      <w:r w:rsidR="009D335D" w:rsidRPr="001863D4">
        <w:rPr>
          <w:bCs/>
          <w:color w:val="000000" w:themeColor="text1"/>
        </w:rPr>
        <w:t>two</w:t>
      </w:r>
      <w:r w:rsidR="00644401" w:rsidRPr="001863D4">
        <w:rPr>
          <w:bCs/>
          <w:color w:val="000000" w:themeColor="text1"/>
        </w:rPr>
        <w:t xml:space="preserve"> neutered, </w:t>
      </w:r>
      <w:r w:rsidRPr="001863D4">
        <w:rPr>
          <w:bCs/>
          <w:color w:val="000000" w:themeColor="text1"/>
        </w:rPr>
        <w:t xml:space="preserve">two </w:t>
      </w:r>
      <w:r w:rsidR="00605E34" w:rsidRPr="001863D4">
        <w:rPr>
          <w:bCs/>
          <w:color w:val="000000" w:themeColor="text1"/>
        </w:rPr>
        <w:t>intact</w:t>
      </w:r>
      <w:r w:rsidR="00644401" w:rsidRPr="001863D4">
        <w:rPr>
          <w:bCs/>
          <w:color w:val="000000" w:themeColor="text1"/>
        </w:rPr>
        <w:t xml:space="preserve">) and </w:t>
      </w:r>
      <w:r w:rsidR="00EA5470" w:rsidRPr="001863D4">
        <w:rPr>
          <w:bCs/>
          <w:color w:val="000000" w:themeColor="text1"/>
        </w:rPr>
        <w:t>six</w:t>
      </w:r>
      <w:r w:rsidR="00644401" w:rsidRPr="001863D4">
        <w:rPr>
          <w:bCs/>
          <w:color w:val="000000" w:themeColor="text1"/>
        </w:rPr>
        <w:t xml:space="preserve"> male (</w:t>
      </w:r>
      <w:r w:rsidR="00EA5470" w:rsidRPr="001863D4">
        <w:rPr>
          <w:bCs/>
          <w:color w:val="000000" w:themeColor="text1"/>
        </w:rPr>
        <w:t>five</w:t>
      </w:r>
      <w:r w:rsidR="00644401" w:rsidRPr="001863D4">
        <w:rPr>
          <w:bCs/>
          <w:color w:val="000000" w:themeColor="text1"/>
        </w:rPr>
        <w:t xml:space="preserve"> neutered, </w:t>
      </w:r>
      <w:r w:rsidR="009D335D" w:rsidRPr="001863D4">
        <w:rPr>
          <w:bCs/>
          <w:color w:val="000000" w:themeColor="text1"/>
        </w:rPr>
        <w:t>one</w:t>
      </w:r>
      <w:r w:rsidR="00644401" w:rsidRPr="001863D4">
        <w:rPr>
          <w:bCs/>
          <w:color w:val="000000" w:themeColor="text1"/>
        </w:rPr>
        <w:t xml:space="preserve"> </w:t>
      </w:r>
      <w:r w:rsidR="00605E34" w:rsidRPr="001863D4">
        <w:rPr>
          <w:bCs/>
          <w:color w:val="000000" w:themeColor="text1"/>
        </w:rPr>
        <w:t>intact</w:t>
      </w:r>
      <w:r w:rsidR="00644401" w:rsidRPr="001863D4">
        <w:rPr>
          <w:bCs/>
          <w:color w:val="000000" w:themeColor="text1"/>
        </w:rPr>
        <w:t>)</w:t>
      </w:r>
      <w:r w:rsidR="0017587D" w:rsidRPr="001863D4">
        <w:rPr>
          <w:bCs/>
          <w:color w:val="000000" w:themeColor="text1"/>
        </w:rPr>
        <w:t>.</w:t>
      </w:r>
      <w:r w:rsidR="00103634" w:rsidRPr="001863D4">
        <w:rPr>
          <w:bCs/>
          <w:color w:val="000000" w:themeColor="text1"/>
        </w:rPr>
        <w:t xml:space="preserve"> </w:t>
      </w:r>
      <w:r w:rsidR="00E73EC5" w:rsidRPr="001863D4">
        <w:rPr>
          <w:bCs/>
          <w:color w:val="000000" w:themeColor="text1"/>
        </w:rPr>
        <w:t>At presentation the median age was 84 months (range 67-1</w:t>
      </w:r>
      <w:r w:rsidRPr="001863D4">
        <w:rPr>
          <w:bCs/>
          <w:color w:val="000000" w:themeColor="text1"/>
        </w:rPr>
        <w:t>48</w:t>
      </w:r>
      <w:r w:rsidR="00E73EC5" w:rsidRPr="001863D4">
        <w:rPr>
          <w:bCs/>
          <w:color w:val="000000" w:themeColor="text1"/>
        </w:rPr>
        <w:t>)</w:t>
      </w:r>
      <w:r w:rsidR="00250CAE" w:rsidRPr="001863D4">
        <w:rPr>
          <w:bCs/>
          <w:color w:val="000000" w:themeColor="text1"/>
        </w:rPr>
        <w:t>. M</w:t>
      </w:r>
      <w:r w:rsidR="00E73EC5" w:rsidRPr="001863D4">
        <w:rPr>
          <w:bCs/>
          <w:color w:val="000000" w:themeColor="text1"/>
        </w:rPr>
        <w:t xml:space="preserve">edian body weight </w:t>
      </w:r>
      <w:r w:rsidR="0082466F" w:rsidRPr="001863D4">
        <w:rPr>
          <w:bCs/>
          <w:color w:val="000000" w:themeColor="text1"/>
        </w:rPr>
        <w:t xml:space="preserve">was </w:t>
      </w:r>
      <w:r w:rsidRPr="001863D4">
        <w:rPr>
          <w:bCs/>
          <w:color w:val="000000" w:themeColor="text1"/>
        </w:rPr>
        <w:t xml:space="preserve">4.15 </w:t>
      </w:r>
      <w:r w:rsidR="00E73EC5" w:rsidRPr="001863D4">
        <w:rPr>
          <w:bCs/>
          <w:color w:val="000000" w:themeColor="text1"/>
        </w:rPr>
        <w:t>(range 2</w:t>
      </w:r>
      <w:r w:rsidR="00725FCD" w:rsidRPr="001863D4">
        <w:rPr>
          <w:bCs/>
          <w:color w:val="000000" w:themeColor="text1"/>
        </w:rPr>
        <w:t>.</w:t>
      </w:r>
      <w:r w:rsidR="00E73EC5" w:rsidRPr="001863D4">
        <w:rPr>
          <w:bCs/>
          <w:color w:val="000000" w:themeColor="text1"/>
        </w:rPr>
        <w:t>9-5.2)</w:t>
      </w:r>
      <w:r w:rsidR="00725FCD" w:rsidRPr="001863D4">
        <w:rPr>
          <w:bCs/>
          <w:color w:val="000000" w:themeColor="text1"/>
        </w:rPr>
        <w:t>.</w:t>
      </w:r>
    </w:p>
    <w:p w14:paraId="46ACAAB5" w14:textId="06343655" w:rsidR="006977C7" w:rsidRPr="001863D4" w:rsidRDefault="006977C7" w:rsidP="005F3487">
      <w:pPr>
        <w:spacing w:line="480" w:lineRule="auto"/>
        <w:jc w:val="both"/>
        <w:rPr>
          <w:bCs/>
          <w:color w:val="000000" w:themeColor="text1"/>
        </w:rPr>
      </w:pPr>
    </w:p>
    <w:p w14:paraId="1C151E18" w14:textId="393EBD3F" w:rsidR="006977C7" w:rsidRPr="001863D4" w:rsidRDefault="006977C7" w:rsidP="005F3487">
      <w:pPr>
        <w:spacing w:line="480" w:lineRule="auto"/>
        <w:jc w:val="both"/>
        <w:rPr>
          <w:bCs/>
          <w:color w:val="000000" w:themeColor="text1"/>
        </w:rPr>
      </w:pPr>
      <w:r w:rsidRPr="001863D4">
        <w:rPr>
          <w:bCs/>
          <w:color w:val="000000" w:themeColor="text1"/>
        </w:rPr>
        <w:t>[Insert Table 1]</w:t>
      </w:r>
    </w:p>
    <w:p w14:paraId="36EEDF0C" w14:textId="77777777" w:rsidR="006977C7" w:rsidRPr="001863D4" w:rsidRDefault="006977C7" w:rsidP="005F3487">
      <w:pPr>
        <w:spacing w:line="480" w:lineRule="auto"/>
        <w:jc w:val="both"/>
        <w:rPr>
          <w:bCs/>
          <w:color w:val="000000" w:themeColor="text1"/>
        </w:rPr>
      </w:pPr>
    </w:p>
    <w:p w14:paraId="0A538C3E" w14:textId="4EEA6903" w:rsidR="0017587D" w:rsidRPr="001863D4" w:rsidRDefault="00907F38" w:rsidP="004C30AD">
      <w:pPr>
        <w:spacing w:line="480" w:lineRule="auto"/>
        <w:jc w:val="both"/>
        <w:rPr>
          <w:bCs/>
          <w:color w:val="000000" w:themeColor="text1"/>
        </w:rPr>
      </w:pPr>
      <w:r w:rsidRPr="001863D4">
        <w:rPr>
          <w:bCs/>
          <w:color w:val="000000" w:themeColor="text1"/>
        </w:rPr>
        <w:t xml:space="preserve">Six </w:t>
      </w:r>
      <w:r w:rsidR="00ED682D" w:rsidRPr="001863D4">
        <w:rPr>
          <w:bCs/>
          <w:color w:val="000000" w:themeColor="text1"/>
        </w:rPr>
        <w:t>cats</w:t>
      </w:r>
      <w:r w:rsidR="00BF07F0" w:rsidRPr="001863D4">
        <w:rPr>
          <w:bCs/>
          <w:color w:val="000000" w:themeColor="text1"/>
        </w:rPr>
        <w:t xml:space="preserve"> </w:t>
      </w:r>
      <w:r w:rsidR="008C0BE6" w:rsidRPr="001863D4">
        <w:rPr>
          <w:bCs/>
          <w:color w:val="000000" w:themeColor="text1"/>
        </w:rPr>
        <w:t xml:space="preserve">had at least one pre-existing comorbidity </w:t>
      </w:r>
      <w:r w:rsidR="00AD364B" w:rsidRPr="001863D4">
        <w:rPr>
          <w:bCs/>
          <w:color w:val="000000" w:themeColor="text1"/>
        </w:rPr>
        <w:t>including</w:t>
      </w:r>
      <w:r w:rsidR="00ED682D" w:rsidRPr="001863D4">
        <w:rPr>
          <w:bCs/>
          <w:color w:val="000000" w:themeColor="text1"/>
        </w:rPr>
        <w:t xml:space="preserve"> structural cardiac disease (</w:t>
      </w:r>
      <w:r w:rsidRPr="001863D4">
        <w:rPr>
          <w:bCs/>
          <w:color w:val="000000" w:themeColor="text1"/>
        </w:rPr>
        <w:t>3</w:t>
      </w:r>
      <w:r w:rsidR="00ED682D" w:rsidRPr="001863D4">
        <w:rPr>
          <w:bCs/>
          <w:color w:val="000000" w:themeColor="text1"/>
        </w:rPr>
        <w:t>),</w:t>
      </w:r>
      <w:r w:rsidR="00D00FE4" w:rsidRPr="001863D4">
        <w:rPr>
          <w:bCs/>
          <w:color w:val="000000" w:themeColor="text1"/>
        </w:rPr>
        <w:t xml:space="preserve"> </w:t>
      </w:r>
      <w:r w:rsidRPr="001863D4">
        <w:rPr>
          <w:bCs/>
          <w:color w:val="000000" w:themeColor="text1"/>
        </w:rPr>
        <w:t xml:space="preserve">hyperthyroidism (1), </w:t>
      </w:r>
      <w:r w:rsidR="00D00FE4" w:rsidRPr="001863D4">
        <w:rPr>
          <w:bCs/>
          <w:color w:val="000000" w:themeColor="text1"/>
        </w:rPr>
        <w:t xml:space="preserve">nephroliths </w:t>
      </w:r>
      <w:r w:rsidR="005B1333" w:rsidRPr="001863D4">
        <w:rPr>
          <w:bCs/>
          <w:color w:val="000000" w:themeColor="text1"/>
        </w:rPr>
        <w:t xml:space="preserve">with intermittent dysuria </w:t>
      </w:r>
      <w:r w:rsidR="00D00FE4" w:rsidRPr="001863D4">
        <w:rPr>
          <w:bCs/>
          <w:color w:val="000000" w:themeColor="text1"/>
        </w:rPr>
        <w:t xml:space="preserve">(1), </w:t>
      </w:r>
      <w:r w:rsidR="005B1333" w:rsidRPr="001863D4">
        <w:rPr>
          <w:bCs/>
          <w:color w:val="000000" w:themeColor="text1"/>
        </w:rPr>
        <w:t xml:space="preserve">idiopathic feline lower urinary tract disease (1), </w:t>
      </w:r>
      <w:r w:rsidR="0022202E" w:rsidRPr="001863D4">
        <w:rPr>
          <w:bCs/>
          <w:color w:val="000000" w:themeColor="text1"/>
        </w:rPr>
        <w:t xml:space="preserve">PPDH </w:t>
      </w:r>
      <w:r w:rsidR="00ED682D" w:rsidRPr="001863D4">
        <w:rPr>
          <w:bCs/>
          <w:color w:val="000000" w:themeColor="text1"/>
        </w:rPr>
        <w:t xml:space="preserve">surgically corrected less than </w:t>
      </w:r>
      <w:r w:rsidR="009819A3" w:rsidRPr="001863D4">
        <w:rPr>
          <w:bCs/>
          <w:color w:val="000000" w:themeColor="text1"/>
        </w:rPr>
        <w:t>four</w:t>
      </w:r>
      <w:r w:rsidR="00ED682D" w:rsidRPr="001863D4">
        <w:rPr>
          <w:bCs/>
          <w:color w:val="000000" w:themeColor="text1"/>
        </w:rPr>
        <w:t xml:space="preserve"> hours before presentation</w:t>
      </w:r>
      <w:r w:rsidR="00D9449A" w:rsidRPr="001863D4">
        <w:rPr>
          <w:bCs/>
          <w:color w:val="000000" w:themeColor="text1"/>
        </w:rPr>
        <w:t xml:space="preserve"> with</w:t>
      </w:r>
      <w:r w:rsidR="00A91A93" w:rsidRPr="001863D4">
        <w:rPr>
          <w:bCs/>
          <w:color w:val="000000" w:themeColor="text1"/>
        </w:rPr>
        <w:t xml:space="preserve"> </w:t>
      </w:r>
      <w:r w:rsidR="001E39CD" w:rsidRPr="001863D4">
        <w:rPr>
          <w:bCs/>
          <w:color w:val="000000" w:themeColor="text1"/>
        </w:rPr>
        <w:t xml:space="preserve">development of </w:t>
      </w:r>
      <w:r w:rsidR="00A91A93" w:rsidRPr="001863D4">
        <w:rPr>
          <w:bCs/>
          <w:color w:val="000000" w:themeColor="text1"/>
        </w:rPr>
        <w:t xml:space="preserve">postoperative </w:t>
      </w:r>
      <w:r w:rsidR="00D9449A" w:rsidRPr="001863D4">
        <w:rPr>
          <w:bCs/>
          <w:color w:val="000000" w:themeColor="text1"/>
        </w:rPr>
        <w:t>pneumothorax (</w:t>
      </w:r>
      <w:r w:rsidR="00ED682D" w:rsidRPr="001863D4">
        <w:rPr>
          <w:bCs/>
          <w:color w:val="000000" w:themeColor="text1"/>
        </w:rPr>
        <w:t xml:space="preserve">1) and feline upper </w:t>
      </w:r>
      <w:r w:rsidR="00ED682D" w:rsidRPr="001863D4">
        <w:rPr>
          <w:bCs/>
          <w:color w:val="000000" w:themeColor="text1"/>
        </w:rPr>
        <w:lastRenderedPageBreak/>
        <w:t xml:space="preserve">respiratory tract disease (1). Cardiac abnormalities were </w:t>
      </w:r>
      <w:r w:rsidR="0017587D" w:rsidRPr="001863D4">
        <w:rPr>
          <w:bCs/>
          <w:color w:val="000000" w:themeColor="text1"/>
        </w:rPr>
        <w:t>hypertrophic cardiomyopathy (HCM)</w:t>
      </w:r>
      <w:r w:rsidR="00B13CE4" w:rsidRPr="001863D4">
        <w:rPr>
          <w:bCs/>
          <w:color w:val="000000" w:themeColor="text1"/>
        </w:rPr>
        <w:t xml:space="preserve"> </w:t>
      </w:r>
      <w:r w:rsidR="00EB0B63" w:rsidRPr="001863D4">
        <w:rPr>
          <w:bCs/>
          <w:color w:val="000000" w:themeColor="text1"/>
        </w:rPr>
        <w:t>with atrial enlargement (1), HCM without atrial enlargement (1),</w:t>
      </w:r>
      <w:r w:rsidR="00B13CE4" w:rsidRPr="001863D4">
        <w:rPr>
          <w:bCs/>
          <w:color w:val="000000" w:themeColor="text1"/>
        </w:rPr>
        <w:t xml:space="preserve"> </w:t>
      </w:r>
      <w:r w:rsidR="0017587D" w:rsidRPr="001863D4">
        <w:rPr>
          <w:bCs/>
          <w:color w:val="000000" w:themeColor="text1"/>
        </w:rPr>
        <w:t xml:space="preserve">and </w:t>
      </w:r>
      <w:r w:rsidR="00ED682D" w:rsidRPr="001863D4">
        <w:rPr>
          <w:bCs/>
          <w:color w:val="000000" w:themeColor="text1"/>
        </w:rPr>
        <w:t xml:space="preserve">a </w:t>
      </w:r>
      <w:r w:rsidR="0017587D" w:rsidRPr="001863D4">
        <w:rPr>
          <w:bCs/>
          <w:color w:val="000000" w:themeColor="text1"/>
        </w:rPr>
        <w:t>double chambered right ventricle</w:t>
      </w:r>
      <w:r w:rsidR="00D75E43" w:rsidRPr="001863D4">
        <w:rPr>
          <w:bCs/>
          <w:color w:val="000000" w:themeColor="text1"/>
        </w:rPr>
        <w:t xml:space="preserve"> (DCRV)</w:t>
      </w:r>
      <w:r w:rsidR="0017587D" w:rsidRPr="001863D4">
        <w:rPr>
          <w:bCs/>
          <w:color w:val="000000" w:themeColor="text1"/>
        </w:rPr>
        <w:t xml:space="preserve">, </w:t>
      </w:r>
      <w:r w:rsidR="006F4825" w:rsidRPr="001863D4">
        <w:rPr>
          <w:bCs/>
          <w:color w:val="000000" w:themeColor="text1"/>
        </w:rPr>
        <w:t xml:space="preserve">ventricular </w:t>
      </w:r>
      <w:r w:rsidR="0017587D" w:rsidRPr="001863D4">
        <w:rPr>
          <w:bCs/>
          <w:color w:val="000000" w:themeColor="text1"/>
        </w:rPr>
        <w:t>septal defect,</w:t>
      </w:r>
      <w:r w:rsidR="004E6DDB" w:rsidRPr="001863D4">
        <w:rPr>
          <w:bCs/>
          <w:color w:val="000000" w:themeColor="text1"/>
        </w:rPr>
        <w:t xml:space="preserve"> systolic anterior movement</w:t>
      </w:r>
      <w:r w:rsidR="001963ED" w:rsidRPr="001863D4">
        <w:rPr>
          <w:bCs/>
          <w:color w:val="000000" w:themeColor="text1"/>
        </w:rPr>
        <w:t xml:space="preserve"> and</w:t>
      </w:r>
      <w:r w:rsidR="004E6DDB" w:rsidRPr="001863D4">
        <w:rPr>
          <w:bCs/>
          <w:color w:val="000000" w:themeColor="text1"/>
        </w:rPr>
        <w:t xml:space="preserve"> regurgitation of the</w:t>
      </w:r>
      <w:r w:rsidR="0017587D" w:rsidRPr="001863D4">
        <w:rPr>
          <w:bCs/>
          <w:color w:val="000000" w:themeColor="text1"/>
        </w:rPr>
        <w:t xml:space="preserve"> </w:t>
      </w:r>
      <w:r w:rsidR="004E6DDB" w:rsidRPr="001863D4">
        <w:rPr>
          <w:bCs/>
          <w:color w:val="000000" w:themeColor="text1"/>
        </w:rPr>
        <w:t>mitral valve</w:t>
      </w:r>
      <w:r w:rsidR="006F4825" w:rsidRPr="001863D4">
        <w:rPr>
          <w:bCs/>
          <w:color w:val="000000" w:themeColor="text1"/>
        </w:rPr>
        <w:t>, dynamic left ventricular outflow tract obstruction, left sided ventricular hypertrophy</w:t>
      </w:r>
      <w:r w:rsidR="005A387F" w:rsidRPr="001863D4">
        <w:rPr>
          <w:bCs/>
          <w:color w:val="000000" w:themeColor="text1"/>
        </w:rPr>
        <w:t xml:space="preserve"> and</w:t>
      </w:r>
      <w:r w:rsidR="004E6DDB" w:rsidRPr="001863D4">
        <w:rPr>
          <w:bCs/>
          <w:color w:val="000000" w:themeColor="text1"/>
        </w:rPr>
        <w:t xml:space="preserve"> </w:t>
      </w:r>
      <w:r w:rsidR="0017587D" w:rsidRPr="001863D4">
        <w:rPr>
          <w:bCs/>
          <w:color w:val="000000" w:themeColor="text1"/>
        </w:rPr>
        <w:t xml:space="preserve">right sided chronic heart </w:t>
      </w:r>
      <w:r w:rsidR="005A387F" w:rsidRPr="001863D4">
        <w:rPr>
          <w:bCs/>
          <w:color w:val="000000" w:themeColor="text1"/>
        </w:rPr>
        <w:t>failure</w:t>
      </w:r>
      <w:r w:rsidR="00ED682D" w:rsidRPr="001863D4">
        <w:rPr>
          <w:bCs/>
          <w:color w:val="000000" w:themeColor="text1"/>
        </w:rPr>
        <w:t xml:space="preserve"> in </w:t>
      </w:r>
      <w:r w:rsidR="00EB0B63" w:rsidRPr="001863D4">
        <w:rPr>
          <w:bCs/>
          <w:color w:val="000000" w:themeColor="text1"/>
        </w:rPr>
        <w:t xml:space="preserve">one </w:t>
      </w:r>
      <w:r w:rsidR="007F13A0" w:rsidRPr="001863D4">
        <w:rPr>
          <w:bCs/>
          <w:color w:val="000000" w:themeColor="text1"/>
        </w:rPr>
        <w:t>cat</w:t>
      </w:r>
      <w:r w:rsidR="0017587D" w:rsidRPr="001863D4">
        <w:rPr>
          <w:bCs/>
          <w:color w:val="000000" w:themeColor="text1"/>
        </w:rPr>
        <w:t>.</w:t>
      </w:r>
      <w:r w:rsidR="00F1062E" w:rsidRPr="001863D4">
        <w:rPr>
          <w:bCs/>
          <w:color w:val="000000" w:themeColor="text1"/>
        </w:rPr>
        <w:t xml:space="preserve"> </w:t>
      </w:r>
    </w:p>
    <w:p w14:paraId="7AE64764" w14:textId="3069C548" w:rsidR="00682512" w:rsidRPr="001863D4" w:rsidRDefault="00682512" w:rsidP="00803C02">
      <w:pPr>
        <w:spacing w:line="480" w:lineRule="auto"/>
        <w:jc w:val="both"/>
        <w:rPr>
          <w:bCs/>
          <w:color w:val="000000" w:themeColor="text1"/>
        </w:rPr>
      </w:pPr>
    </w:p>
    <w:p w14:paraId="65C298CF" w14:textId="5B3EEB26" w:rsidR="00B85220" w:rsidRPr="001863D4" w:rsidRDefault="00B85220" w:rsidP="00B85220">
      <w:pPr>
        <w:autoSpaceDE w:val="0"/>
        <w:autoSpaceDN w:val="0"/>
        <w:adjustRightInd w:val="0"/>
        <w:spacing w:line="480" w:lineRule="auto"/>
        <w:jc w:val="both"/>
        <w:rPr>
          <w:color w:val="000000" w:themeColor="text1"/>
        </w:rPr>
      </w:pPr>
      <w:r w:rsidRPr="001863D4">
        <w:rPr>
          <w:bCs/>
          <w:color w:val="000000" w:themeColor="text1"/>
        </w:rPr>
        <w:t xml:space="preserve">Median duration of clinical signs prior to presentation was </w:t>
      </w:r>
      <w:r w:rsidR="00A5633D" w:rsidRPr="001863D4">
        <w:rPr>
          <w:bCs/>
          <w:color w:val="000000" w:themeColor="text1"/>
        </w:rPr>
        <w:t>two</w:t>
      </w:r>
      <w:r w:rsidRPr="001863D4">
        <w:rPr>
          <w:bCs/>
          <w:color w:val="000000" w:themeColor="text1"/>
        </w:rPr>
        <w:t xml:space="preserve"> days (range, 1-44). </w:t>
      </w:r>
      <w:r w:rsidR="00907F38" w:rsidRPr="001863D4">
        <w:rPr>
          <w:bCs/>
          <w:color w:val="000000" w:themeColor="text1"/>
        </w:rPr>
        <w:t xml:space="preserve">Nine </w:t>
      </w:r>
      <w:r w:rsidRPr="001863D4">
        <w:rPr>
          <w:bCs/>
          <w:color w:val="000000" w:themeColor="text1"/>
        </w:rPr>
        <w:t>cats displayed respiratory signs at presentation including dyspnoea (</w:t>
      </w:r>
      <w:r w:rsidR="00907F38" w:rsidRPr="001863D4">
        <w:rPr>
          <w:bCs/>
          <w:color w:val="000000" w:themeColor="text1"/>
        </w:rPr>
        <w:t>8</w:t>
      </w:r>
      <w:r w:rsidRPr="001863D4">
        <w:rPr>
          <w:bCs/>
          <w:color w:val="000000" w:themeColor="text1"/>
        </w:rPr>
        <w:t>), tachypnoea (</w:t>
      </w:r>
      <w:r w:rsidR="007447E7" w:rsidRPr="001863D4">
        <w:rPr>
          <w:bCs/>
          <w:color w:val="000000" w:themeColor="text1"/>
        </w:rPr>
        <w:t>6</w:t>
      </w:r>
      <w:r w:rsidRPr="001863D4">
        <w:rPr>
          <w:bCs/>
          <w:color w:val="000000" w:themeColor="text1"/>
        </w:rPr>
        <w:t>) and cough (2). Anorexia (</w:t>
      </w:r>
      <w:r w:rsidR="0045177D" w:rsidRPr="001863D4">
        <w:rPr>
          <w:bCs/>
          <w:color w:val="000000" w:themeColor="text1"/>
        </w:rPr>
        <w:t>4</w:t>
      </w:r>
      <w:r w:rsidRPr="001863D4">
        <w:rPr>
          <w:bCs/>
          <w:color w:val="000000" w:themeColor="text1"/>
        </w:rPr>
        <w:t>), retching (</w:t>
      </w:r>
      <w:r w:rsidR="00956DFF" w:rsidRPr="001863D4">
        <w:rPr>
          <w:bCs/>
          <w:color w:val="000000" w:themeColor="text1"/>
        </w:rPr>
        <w:t>2</w:t>
      </w:r>
      <w:r w:rsidRPr="001863D4">
        <w:rPr>
          <w:bCs/>
          <w:color w:val="000000" w:themeColor="text1"/>
        </w:rPr>
        <w:t>) and lethargy (</w:t>
      </w:r>
      <w:r w:rsidR="00757DCE" w:rsidRPr="001863D4">
        <w:rPr>
          <w:bCs/>
          <w:color w:val="000000" w:themeColor="text1"/>
        </w:rPr>
        <w:t>2</w:t>
      </w:r>
      <w:r w:rsidRPr="001863D4">
        <w:rPr>
          <w:bCs/>
          <w:color w:val="000000" w:themeColor="text1"/>
        </w:rPr>
        <w:t xml:space="preserve">) were also reported. </w:t>
      </w:r>
      <w:r w:rsidR="008B7269" w:rsidRPr="001863D4">
        <w:rPr>
          <w:bCs/>
          <w:color w:val="000000" w:themeColor="text1"/>
        </w:rPr>
        <w:t>All</w:t>
      </w:r>
      <w:r w:rsidRPr="001863D4">
        <w:rPr>
          <w:bCs/>
          <w:color w:val="000000" w:themeColor="text1"/>
        </w:rPr>
        <w:t xml:space="preserve"> cats had multiple clinical signs </w:t>
      </w:r>
      <w:r w:rsidR="00521CAB" w:rsidRPr="001863D4">
        <w:rPr>
          <w:bCs/>
          <w:color w:val="000000" w:themeColor="text1"/>
        </w:rPr>
        <w:t xml:space="preserve">prior to </w:t>
      </w:r>
      <w:r w:rsidRPr="001863D4">
        <w:rPr>
          <w:bCs/>
          <w:color w:val="000000" w:themeColor="text1"/>
        </w:rPr>
        <w:t xml:space="preserve">presentation and in one cat, presented for anorexia and retching, </w:t>
      </w:r>
      <w:r w:rsidRPr="001863D4">
        <w:rPr>
          <w:color w:val="000000" w:themeColor="text1"/>
        </w:rPr>
        <w:t xml:space="preserve">no </w:t>
      </w:r>
      <w:r w:rsidR="008C0BE6" w:rsidRPr="001863D4">
        <w:rPr>
          <w:color w:val="000000" w:themeColor="text1"/>
        </w:rPr>
        <w:t xml:space="preserve">respiratory </w:t>
      </w:r>
      <w:r w:rsidRPr="001863D4">
        <w:rPr>
          <w:color w:val="000000" w:themeColor="text1"/>
        </w:rPr>
        <w:t xml:space="preserve">clinical signs </w:t>
      </w:r>
      <w:r w:rsidR="00521CAB" w:rsidRPr="001863D4">
        <w:rPr>
          <w:color w:val="000000" w:themeColor="text1"/>
        </w:rPr>
        <w:t xml:space="preserve">had been </w:t>
      </w:r>
      <w:r w:rsidRPr="001863D4">
        <w:rPr>
          <w:color w:val="000000" w:themeColor="text1"/>
        </w:rPr>
        <w:t>reported</w:t>
      </w:r>
      <w:r w:rsidR="001963ED" w:rsidRPr="001863D4">
        <w:rPr>
          <w:color w:val="000000" w:themeColor="text1"/>
        </w:rPr>
        <w:t>.</w:t>
      </w:r>
    </w:p>
    <w:p w14:paraId="4F6D1503" w14:textId="77777777" w:rsidR="00B85220" w:rsidRPr="001863D4" w:rsidRDefault="00B85220" w:rsidP="00B85220">
      <w:pPr>
        <w:spacing w:line="480" w:lineRule="auto"/>
        <w:jc w:val="both"/>
        <w:rPr>
          <w:bCs/>
          <w:color w:val="000000" w:themeColor="text1"/>
        </w:rPr>
      </w:pPr>
    </w:p>
    <w:p w14:paraId="64C2276E" w14:textId="35479C0A" w:rsidR="00B85220" w:rsidRPr="001863D4" w:rsidRDefault="008C0BE6" w:rsidP="00B85220">
      <w:pPr>
        <w:spacing w:line="480" w:lineRule="auto"/>
        <w:jc w:val="both"/>
        <w:rPr>
          <w:bCs/>
          <w:color w:val="000000" w:themeColor="text1"/>
        </w:rPr>
      </w:pPr>
      <w:r w:rsidRPr="001863D4">
        <w:rPr>
          <w:bCs/>
          <w:color w:val="000000" w:themeColor="text1"/>
        </w:rPr>
        <w:t>P</w:t>
      </w:r>
      <w:r w:rsidR="00B85220" w:rsidRPr="001863D4">
        <w:rPr>
          <w:bCs/>
          <w:color w:val="000000" w:themeColor="text1"/>
        </w:rPr>
        <w:t xml:space="preserve">hysical examination </w:t>
      </w:r>
      <w:r w:rsidRPr="001863D4">
        <w:rPr>
          <w:bCs/>
          <w:color w:val="000000" w:themeColor="text1"/>
        </w:rPr>
        <w:t xml:space="preserve">findings </w:t>
      </w:r>
      <w:r w:rsidR="001963ED" w:rsidRPr="001863D4">
        <w:rPr>
          <w:bCs/>
          <w:color w:val="000000" w:themeColor="text1"/>
        </w:rPr>
        <w:t>included</w:t>
      </w:r>
      <w:r w:rsidR="00B85220" w:rsidRPr="001863D4">
        <w:rPr>
          <w:bCs/>
          <w:color w:val="000000" w:themeColor="text1"/>
        </w:rPr>
        <w:t xml:space="preserve"> tachypnoea (</w:t>
      </w:r>
      <w:r w:rsidR="00907F38" w:rsidRPr="001863D4">
        <w:rPr>
          <w:bCs/>
          <w:color w:val="000000" w:themeColor="text1"/>
        </w:rPr>
        <w:t>8</w:t>
      </w:r>
      <w:r w:rsidR="00B85220" w:rsidRPr="001863D4">
        <w:rPr>
          <w:bCs/>
          <w:color w:val="000000" w:themeColor="text1"/>
        </w:rPr>
        <w:t xml:space="preserve">), </w:t>
      </w:r>
      <w:r w:rsidR="00300814" w:rsidRPr="001863D4">
        <w:rPr>
          <w:bCs/>
          <w:color w:val="000000" w:themeColor="text1"/>
        </w:rPr>
        <w:t>restrictive respiratory pattern</w:t>
      </w:r>
      <w:r w:rsidR="00B85220" w:rsidRPr="001863D4">
        <w:rPr>
          <w:bCs/>
          <w:color w:val="000000" w:themeColor="text1"/>
        </w:rPr>
        <w:t xml:space="preserve"> (</w:t>
      </w:r>
      <w:r w:rsidR="004607B8" w:rsidRPr="001863D4">
        <w:rPr>
          <w:bCs/>
          <w:color w:val="000000" w:themeColor="text1"/>
        </w:rPr>
        <w:t>2</w:t>
      </w:r>
      <w:r w:rsidR="00B85220" w:rsidRPr="001863D4">
        <w:rPr>
          <w:bCs/>
          <w:color w:val="000000" w:themeColor="text1"/>
        </w:rPr>
        <w:t>), dyspnoea (</w:t>
      </w:r>
      <w:r w:rsidR="00757DCE" w:rsidRPr="001863D4">
        <w:rPr>
          <w:bCs/>
          <w:color w:val="000000" w:themeColor="text1"/>
        </w:rPr>
        <w:t>2</w:t>
      </w:r>
      <w:r w:rsidR="00B85220" w:rsidRPr="001863D4">
        <w:rPr>
          <w:bCs/>
          <w:color w:val="000000" w:themeColor="text1"/>
        </w:rPr>
        <w:t>)</w:t>
      </w:r>
      <w:r w:rsidR="000B4B17" w:rsidRPr="001863D4">
        <w:rPr>
          <w:bCs/>
          <w:color w:val="000000" w:themeColor="text1"/>
        </w:rPr>
        <w:t xml:space="preserve">, </w:t>
      </w:r>
      <w:r w:rsidR="00090460" w:rsidRPr="001863D4">
        <w:rPr>
          <w:bCs/>
          <w:color w:val="000000" w:themeColor="text1"/>
        </w:rPr>
        <w:t>pale mucous membranes (</w:t>
      </w:r>
      <w:r w:rsidR="00757DCE" w:rsidRPr="001863D4">
        <w:rPr>
          <w:bCs/>
          <w:color w:val="000000" w:themeColor="text1"/>
        </w:rPr>
        <w:t>2</w:t>
      </w:r>
      <w:r w:rsidR="00090460" w:rsidRPr="001863D4">
        <w:rPr>
          <w:bCs/>
          <w:color w:val="000000" w:themeColor="text1"/>
        </w:rPr>
        <w:t>)</w:t>
      </w:r>
      <w:r w:rsidR="000B4B17" w:rsidRPr="001863D4">
        <w:rPr>
          <w:bCs/>
          <w:color w:val="000000" w:themeColor="text1"/>
        </w:rPr>
        <w:t xml:space="preserve"> and heart murmur (</w:t>
      </w:r>
      <w:r w:rsidR="00757DCE" w:rsidRPr="001863D4">
        <w:rPr>
          <w:bCs/>
          <w:color w:val="000000" w:themeColor="text1"/>
        </w:rPr>
        <w:t>2</w:t>
      </w:r>
      <w:r w:rsidR="000B4B17" w:rsidRPr="001863D4">
        <w:rPr>
          <w:bCs/>
          <w:color w:val="000000" w:themeColor="text1"/>
        </w:rPr>
        <w:t>)</w:t>
      </w:r>
      <w:r w:rsidR="00B85220" w:rsidRPr="001863D4">
        <w:rPr>
          <w:bCs/>
          <w:color w:val="000000" w:themeColor="text1"/>
        </w:rPr>
        <w:t xml:space="preserve">. Cardiothoracic auscultation revealed attenuated pulmonary sounds in </w:t>
      </w:r>
      <w:r w:rsidR="00907F38" w:rsidRPr="001863D4">
        <w:rPr>
          <w:bCs/>
          <w:color w:val="000000" w:themeColor="text1"/>
        </w:rPr>
        <w:t xml:space="preserve">six </w:t>
      </w:r>
      <w:r w:rsidR="00B85220" w:rsidRPr="001863D4">
        <w:rPr>
          <w:bCs/>
          <w:color w:val="000000" w:themeColor="text1"/>
        </w:rPr>
        <w:t>cats</w:t>
      </w:r>
      <w:r w:rsidR="003B71A1" w:rsidRPr="001863D4">
        <w:rPr>
          <w:bCs/>
          <w:color w:val="000000" w:themeColor="text1"/>
        </w:rPr>
        <w:t>.</w:t>
      </w:r>
      <w:r w:rsidR="009B44B2" w:rsidRPr="001863D4">
        <w:rPr>
          <w:bCs/>
          <w:color w:val="000000" w:themeColor="text1"/>
        </w:rPr>
        <w:t xml:space="preserve"> </w:t>
      </w:r>
      <w:r w:rsidR="000B4B17" w:rsidRPr="001863D4">
        <w:rPr>
          <w:bCs/>
          <w:color w:val="000000" w:themeColor="text1"/>
        </w:rPr>
        <w:t>Pyrexia was noted in the cat subsequently diagnosed with pyothorax</w:t>
      </w:r>
      <w:r w:rsidR="00B85220" w:rsidRPr="001863D4">
        <w:rPr>
          <w:bCs/>
          <w:color w:val="000000" w:themeColor="text1"/>
        </w:rPr>
        <w:t xml:space="preserve">. Clinical examination was unremarkable in </w:t>
      </w:r>
      <w:r w:rsidR="00A5633D" w:rsidRPr="001863D4">
        <w:rPr>
          <w:bCs/>
          <w:color w:val="000000" w:themeColor="text1"/>
        </w:rPr>
        <w:t>two</w:t>
      </w:r>
      <w:r w:rsidR="00B85220" w:rsidRPr="001863D4">
        <w:rPr>
          <w:bCs/>
          <w:color w:val="000000" w:themeColor="text1"/>
        </w:rPr>
        <w:t xml:space="preserve"> cats: one </w:t>
      </w:r>
      <w:r w:rsidRPr="001863D4">
        <w:rPr>
          <w:bCs/>
          <w:color w:val="000000" w:themeColor="text1"/>
        </w:rPr>
        <w:t xml:space="preserve">of these </w:t>
      </w:r>
      <w:r w:rsidR="00B85220" w:rsidRPr="001863D4">
        <w:rPr>
          <w:bCs/>
          <w:color w:val="000000" w:themeColor="text1"/>
        </w:rPr>
        <w:t xml:space="preserve">had thoracocentesis to drain the pleural effusion approximately 12 hours prior to presentation due to dyspnoea and </w:t>
      </w:r>
      <w:r w:rsidRPr="001863D4">
        <w:rPr>
          <w:bCs/>
          <w:color w:val="000000" w:themeColor="text1"/>
        </w:rPr>
        <w:t xml:space="preserve">the other </w:t>
      </w:r>
      <w:r w:rsidR="00B85220" w:rsidRPr="001863D4">
        <w:rPr>
          <w:bCs/>
          <w:color w:val="000000" w:themeColor="text1"/>
        </w:rPr>
        <w:t>was referred for tachycardia and a single episode of dyspnoea.</w:t>
      </w:r>
    </w:p>
    <w:p w14:paraId="2F057EAB" w14:textId="77777777" w:rsidR="00B85220" w:rsidRPr="001863D4" w:rsidRDefault="00B85220" w:rsidP="00B85220">
      <w:pPr>
        <w:spacing w:line="480" w:lineRule="auto"/>
        <w:jc w:val="both"/>
        <w:rPr>
          <w:bCs/>
          <w:color w:val="000000" w:themeColor="text1"/>
        </w:rPr>
      </w:pPr>
    </w:p>
    <w:p w14:paraId="0F93E39C" w14:textId="53207F1E" w:rsidR="00EF7F1A" w:rsidRPr="001863D4" w:rsidRDefault="00EF7F1A" w:rsidP="00EF7F1A">
      <w:pPr>
        <w:spacing w:line="480" w:lineRule="auto"/>
        <w:jc w:val="both"/>
        <w:rPr>
          <w:bCs/>
          <w:color w:val="000000" w:themeColor="text1"/>
        </w:rPr>
      </w:pPr>
      <w:r w:rsidRPr="001863D4">
        <w:rPr>
          <w:bCs/>
          <w:color w:val="000000" w:themeColor="text1"/>
        </w:rPr>
        <w:lastRenderedPageBreak/>
        <w:t>Complete blood count (CBC) and serum biochemistry were performed in eight cats. Lymphopenia (0.99, 0.66 and 0.5 x10</w:t>
      </w:r>
      <w:r w:rsidRPr="001863D4">
        <w:rPr>
          <w:bCs/>
          <w:color w:val="000000" w:themeColor="text1"/>
          <w:vertAlign w:val="superscript"/>
        </w:rPr>
        <w:t>9</w:t>
      </w:r>
      <w:r w:rsidRPr="001863D4">
        <w:rPr>
          <w:bCs/>
          <w:color w:val="000000" w:themeColor="text1"/>
        </w:rPr>
        <w:t>/l; reference interval [RI] 1.5-7) was demonstrated in three cats and neutrophilia</w:t>
      </w:r>
      <w:r w:rsidR="00DC4690" w:rsidRPr="001863D4">
        <w:rPr>
          <w:bCs/>
          <w:color w:val="000000" w:themeColor="text1"/>
        </w:rPr>
        <w:t xml:space="preserve"> in two</w:t>
      </w:r>
      <w:r w:rsidRPr="001863D4">
        <w:rPr>
          <w:bCs/>
          <w:color w:val="000000" w:themeColor="text1"/>
        </w:rPr>
        <w:t xml:space="preserve"> (18.61 and 11.89 x10</w:t>
      </w:r>
      <w:r w:rsidRPr="001863D4">
        <w:rPr>
          <w:bCs/>
          <w:color w:val="000000" w:themeColor="text1"/>
          <w:vertAlign w:val="superscript"/>
        </w:rPr>
        <w:t>9</w:t>
      </w:r>
      <w:r w:rsidRPr="001863D4">
        <w:rPr>
          <w:bCs/>
          <w:color w:val="000000" w:themeColor="text1"/>
        </w:rPr>
        <w:t xml:space="preserve">/l; RI 2.5-12.5). Serum biochemistry was abnormal but nonspecific in five cats; an increased urea (14.1, 14.4 and 17.0 mmol/l; RI 2.5-9.9) in three cats, hyperglycaemia (10.3 and 38.2 mmol/l; RI 4.0-7.0) in two cats and hypoproteinaemia (59.0 g/l; RI 60-80), hyponatraemia (149 mmol/l; RI 153-162), hypokalaemia (2.8 mmol/l; RI 3.5-5.5) and hypoalbuminaemia (24 g/dl; RI 25-45) in one cat each. In two cats creatine phosphokinase (277 and 792 UI/l; RI 0-130), aspartate aminotransferase (80 and 107 UI/l; RI 0-40), and alanine transaminase (386 and 134 UI/l; RI 0-50) were increased, in one of these cats alkaline phosphatase (167 UI/l; RI 0-70) was also increased. </w:t>
      </w:r>
    </w:p>
    <w:p w14:paraId="378F95DD" w14:textId="77777777" w:rsidR="00EF7F1A" w:rsidRPr="001863D4" w:rsidRDefault="00EF7F1A" w:rsidP="00EF7F1A">
      <w:pPr>
        <w:spacing w:line="480" w:lineRule="auto"/>
        <w:jc w:val="both"/>
        <w:rPr>
          <w:bCs/>
          <w:color w:val="000000" w:themeColor="text1"/>
        </w:rPr>
      </w:pPr>
    </w:p>
    <w:p w14:paraId="1A750FFC" w14:textId="77777777" w:rsidR="00EF7F1A" w:rsidRPr="001863D4" w:rsidRDefault="00EF7F1A" w:rsidP="00EF7F1A">
      <w:pPr>
        <w:spacing w:line="480" w:lineRule="auto"/>
        <w:jc w:val="both"/>
        <w:rPr>
          <w:bCs/>
          <w:color w:val="000000" w:themeColor="text1"/>
        </w:rPr>
      </w:pPr>
      <w:r w:rsidRPr="001863D4">
        <w:rPr>
          <w:bCs/>
          <w:color w:val="000000" w:themeColor="text1"/>
        </w:rPr>
        <w:t xml:space="preserve">Fibrinogen and fibrin degradation products were assessed in one </w:t>
      </w:r>
      <w:proofErr w:type="gramStart"/>
      <w:r w:rsidRPr="001863D4">
        <w:rPr>
          <w:bCs/>
          <w:color w:val="000000" w:themeColor="text1"/>
        </w:rPr>
        <w:t>cat</w:t>
      </w:r>
      <w:proofErr w:type="gramEnd"/>
      <w:r w:rsidRPr="001863D4">
        <w:rPr>
          <w:bCs/>
          <w:color w:val="000000" w:themeColor="text1"/>
        </w:rPr>
        <w:t xml:space="preserve"> and both were elevated 551 mg/dl (RI 100-300) and 2.69 µg/ml (RI 0.1-2.5), respectively.  In one of the cats with cardiac disease (case four) N-terminal pro B-type natriuretic peptide (ProBNP) was elevated (&gt;1500 pmol/l) while cardiac troponin 1 was normal. In the cat with HCM without left atrial enlargement both ProBNP and cardiac troponin 1 were unremarkable. </w:t>
      </w:r>
    </w:p>
    <w:p w14:paraId="061B6570" w14:textId="77777777" w:rsidR="001A65A3" w:rsidRPr="001863D4" w:rsidRDefault="001A65A3" w:rsidP="00803C02">
      <w:pPr>
        <w:spacing w:line="480" w:lineRule="auto"/>
        <w:jc w:val="both"/>
        <w:rPr>
          <w:bCs/>
          <w:color w:val="000000" w:themeColor="text1"/>
        </w:rPr>
      </w:pPr>
    </w:p>
    <w:p w14:paraId="1253753C" w14:textId="505B5484" w:rsidR="001963ED" w:rsidRPr="001863D4" w:rsidRDefault="00292CCB" w:rsidP="00803C02">
      <w:pPr>
        <w:spacing w:line="480" w:lineRule="auto"/>
        <w:jc w:val="both"/>
        <w:rPr>
          <w:bCs/>
          <w:color w:val="000000" w:themeColor="text1"/>
        </w:rPr>
      </w:pPr>
      <w:r w:rsidRPr="001863D4">
        <w:rPr>
          <w:bCs/>
          <w:color w:val="000000" w:themeColor="text1"/>
        </w:rPr>
        <w:t xml:space="preserve">Nine </w:t>
      </w:r>
      <w:r w:rsidR="00B100ED" w:rsidRPr="001863D4">
        <w:rPr>
          <w:bCs/>
          <w:color w:val="000000" w:themeColor="text1"/>
        </w:rPr>
        <w:t xml:space="preserve">cats had a </w:t>
      </w:r>
      <w:r w:rsidR="001A1F94" w:rsidRPr="001863D4">
        <w:rPr>
          <w:bCs/>
          <w:color w:val="000000" w:themeColor="text1"/>
        </w:rPr>
        <w:t xml:space="preserve">CT </w:t>
      </w:r>
      <w:r w:rsidR="009D1DA5" w:rsidRPr="001863D4">
        <w:rPr>
          <w:bCs/>
          <w:color w:val="000000" w:themeColor="text1"/>
        </w:rPr>
        <w:t>scan</w:t>
      </w:r>
      <w:r w:rsidR="001A1F94" w:rsidRPr="001863D4">
        <w:rPr>
          <w:bCs/>
          <w:color w:val="000000" w:themeColor="text1"/>
        </w:rPr>
        <w:t>. Pleural effusion was the most common finding (</w:t>
      </w:r>
      <w:r w:rsidRPr="001863D4">
        <w:rPr>
          <w:bCs/>
          <w:color w:val="000000" w:themeColor="text1"/>
        </w:rPr>
        <w:t>8</w:t>
      </w:r>
      <w:r w:rsidR="001A1F94" w:rsidRPr="001863D4">
        <w:rPr>
          <w:bCs/>
          <w:color w:val="000000" w:themeColor="text1"/>
        </w:rPr>
        <w:t xml:space="preserve">), described as </w:t>
      </w:r>
      <w:r w:rsidR="00572472" w:rsidRPr="001863D4">
        <w:rPr>
          <w:bCs/>
          <w:color w:val="000000" w:themeColor="text1"/>
        </w:rPr>
        <w:t xml:space="preserve">marked </w:t>
      </w:r>
      <w:r w:rsidR="00782388" w:rsidRPr="001863D4">
        <w:rPr>
          <w:bCs/>
          <w:color w:val="000000" w:themeColor="text1"/>
        </w:rPr>
        <w:t xml:space="preserve">(6), </w:t>
      </w:r>
      <w:r w:rsidR="003B71A1" w:rsidRPr="001863D4">
        <w:rPr>
          <w:bCs/>
          <w:color w:val="000000" w:themeColor="text1"/>
        </w:rPr>
        <w:t xml:space="preserve">moderate </w:t>
      </w:r>
      <w:r w:rsidR="00782388" w:rsidRPr="001863D4">
        <w:rPr>
          <w:bCs/>
          <w:color w:val="000000" w:themeColor="text1"/>
        </w:rPr>
        <w:t>(1) and mild (1)</w:t>
      </w:r>
      <w:r w:rsidR="001A1F94" w:rsidRPr="001863D4">
        <w:rPr>
          <w:bCs/>
          <w:color w:val="000000" w:themeColor="text1"/>
        </w:rPr>
        <w:t xml:space="preserve">. The affected lobe was consolidated in </w:t>
      </w:r>
      <w:r w:rsidR="00B13CE4" w:rsidRPr="001863D4">
        <w:rPr>
          <w:bCs/>
          <w:color w:val="000000" w:themeColor="text1"/>
        </w:rPr>
        <w:t xml:space="preserve">six </w:t>
      </w:r>
      <w:r w:rsidR="001A1F94" w:rsidRPr="001863D4">
        <w:rPr>
          <w:bCs/>
          <w:color w:val="000000" w:themeColor="text1"/>
        </w:rPr>
        <w:t>cats</w:t>
      </w:r>
      <w:r w:rsidR="005B1333" w:rsidRPr="001863D4">
        <w:rPr>
          <w:bCs/>
          <w:color w:val="000000" w:themeColor="text1"/>
        </w:rPr>
        <w:t xml:space="preserve"> </w:t>
      </w:r>
      <w:r w:rsidR="00B0485B" w:rsidRPr="001863D4">
        <w:rPr>
          <w:bCs/>
          <w:color w:val="000000" w:themeColor="text1"/>
        </w:rPr>
        <w:t>and</w:t>
      </w:r>
      <w:r w:rsidR="001A1F94" w:rsidRPr="001863D4">
        <w:rPr>
          <w:bCs/>
          <w:color w:val="000000" w:themeColor="text1"/>
        </w:rPr>
        <w:t xml:space="preserve"> </w:t>
      </w:r>
      <w:r w:rsidR="001A1F94" w:rsidRPr="001863D4">
        <w:rPr>
          <w:bCs/>
          <w:color w:val="000000" w:themeColor="text1"/>
        </w:rPr>
        <w:lastRenderedPageBreak/>
        <w:t>collapsed in one</w:t>
      </w:r>
      <w:r w:rsidR="00B0485B" w:rsidRPr="001863D4">
        <w:rPr>
          <w:bCs/>
          <w:color w:val="000000" w:themeColor="text1"/>
        </w:rPr>
        <w:t xml:space="preserve">. An </w:t>
      </w:r>
      <w:r w:rsidR="00187093" w:rsidRPr="001863D4">
        <w:rPr>
          <w:bCs/>
          <w:color w:val="000000" w:themeColor="text1"/>
        </w:rPr>
        <w:t>absent lobar bronchus</w:t>
      </w:r>
      <w:r w:rsidR="00B0485B" w:rsidRPr="001863D4">
        <w:rPr>
          <w:bCs/>
          <w:color w:val="000000" w:themeColor="text1"/>
        </w:rPr>
        <w:t xml:space="preserve">, lobar </w:t>
      </w:r>
      <w:r w:rsidR="001A1F94" w:rsidRPr="001863D4">
        <w:rPr>
          <w:bCs/>
          <w:color w:val="000000" w:themeColor="text1"/>
        </w:rPr>
        <w:t>contrast enhancement</w:t>
      </w:r>
      <w:r w:rsidR="001D41F7" w:rsidRPr="001863D4">
        <w:rPr>
          <w:bCs/>
          <w:color w:val="000000" w:themeColor="text1"/>
        </w:rPr>
        <w:t xml:space="preserve"> and </w:t>
      </w:r>
      <w:r w:rsidR="005017FD" w:rsidRPr="001863D4">
        <w:rPr>
          <w:bCs/>
          <w:color w:val="000000" w:themeColor="text1"/>
        </w:rPr>
        <w:t xml:space="preserve">vesicular gas pattern </w:t>
      </w:r>
      <w:r w:rsidR="00000950" w:rsidRPr="001863D4">
        <w:rPr>
          <w:bCs/>
          <w:color w:val="000000" w:themeColor="text1"/>
        </w:rPr>
        <w:t xml:space="preserve">were </w:t>
      </w:r>
      <w:r w:rsidR="001D41F7" w:rsidRPr="001863D4">
        <w:rPr>
          <w:bCs/>
          <w:color w:val="000000" w:themeColor="text1"/>
        </w:rPr>
        <w:t xml:space="preserve">each </w:t>
      </w:r>
      <w:r w:rsidR="00B0485B" w:rsidRPr="001863D4">
        <w:rPr>
          <w:bCs/>
          <w:color w:val="000000" w:themeColor="text1"/>
        </w:rPr>
        <w:t xml:space="preserve">seen in </w:t>
      </w:r>
      <w:r w:rsidRPr="001863D4">
        <w:rPr>
          <w:bCs/>
          <w:color w:val="000000" w:themeColor="text1"/>
        </w:rPr>
        <w:t xml:space="preserve">two </w:t>
      </w:r>
      <w:r w:rsidR="00B0485B" w:rsidRPr="001863D4">
        <w:rPr>
          <w:bCs/>
          <w:color w:val="000000" w:themeColor="text1"/>
        </w:rPr>
        <w:t>cat</w:t>
      </w:r>
      <w:r w:rsidRPr="001863D4">
        <w:rPr>
          <w:bCs/>
          <w:color w:val="000000" w:themeColor="text1"/>
        </w:rPr>
        <w:t>s</w:t>
      </w:r>
      <w:r w:rsidR="00E74AF0" w:rsidRPr="001863D4">
        <w:rPr>
          <w:bCs/>
          <w:color w:val="000000" w:themeColor="text1"/>
        </w:rPr>
        <w:t xml:space="preserve"> </w:t>
      </w:r>
      <w:r w:rsidR="00A102F5" w:rsidRPr="001863D4">
        <w:rPr>
          <w:bCs/>
          <w:color w:val="000000" w:themeColor="text1"/>
        </w:rPr>
        <w:t>(Figures 1 and 2)</w:t>
      </w:r>
      <w:r w:rsidR="005017FD" w:rsidRPr="001863D4">
        <w:rPr>
          <w:bCs/>
          <w:color w:val="000000" w:themeColor="text1"/>
        </w:rPr>
        <w:t>.</w:t>
      </w:r>
      <w:r w:rsidR="001A1F94" w:rsidRPr="001863D4">
        <w:rPr>
          <w:bCs/>
          <w:color w:val="000000" w:themeColor="text1"/>
        </w:rPr>
        <w:t xml:space="preserve"> Other findings included </w:t>
      </w:r>
      <w:r w:rsidR="001D41F7" w:rsidRPr="001863D4">
        <w:rPr>
          <w:bCs/>
          <w:color w:val="000000" w:themeColor="text1"/>
        </w:rPr>
        <w:t xml:space="preserve">pneumothorax (1), </w:t>
      </w:r>
      <w:r w:rsidR="001A1F94" w:rsidRPr="001863D4">
        <w:rPr>
          <w:bCs/>
          <w:color w:val="000000" w:themeColor="text1"/>
        </w:rPr>
        <w:t xml:space="preserve">right thyroid </w:t>
      </w:r>
      <w:r w:rsidR="001262AE" w:rsidRPr="001863D4">
        <w:rPr>
          <w:bCs/>
          <w:color w:val="000000" w:themeColor="text1"/>
        </w:rPr>
        <w:t xml:space="preserve">mass </w:t>
      </w:r>
      <w:r w:rsidR="0063797B" w:rsidRPr="001863D4">
        <w:rPr>
          <w:bCs/>
          <w:color w:val="000000" w:themeColor="text1"/>
        </w:rPr>
        <w:t>(</w:t>
      </w:r>
      <w:r w:rsidR="00B100ED" w:rsidRPr="001863D4">
        <w:rPr>
          <w:bCs/>
          <w:color w:val="000000" w:themeColor="text1"/>
        </w:rPr>
        <w:t>1</w:t>
      </w:r>
      <w:r w:rsidR="0063797B" w:rsidRPr="001863D4">
        <w:rPr>
          <w:bCs/>
          <w:color w:val="000000" w:themeColor="text1"/>
        </w:rPr>
        <w:t>)</w:t>
      </w:r>
      <w:r w:rsidR="001A1F94" w:rsidRPr="001863D4">
        <w:rPr>
          <w:bCs/>
          <w:color w:val="000000" w:themeColor="text1"/>
        </w:rPr>
        <w:t xml:space="preserve">, bilateral adrenal hyperplasia </w:t>
      </w:r>
      <w:r w:rsidR="0063797B" w:rsidRPr="001863D4">
        <w:rPr>
          <w:bCs/>
          <w:color w:val="000000" w:themeColor="text1"/>
        </w:rPr>
        <w:t>(1)</w:t>
      </w:r>
      <w:r w:rsidR="00B13CE4" w:rsidRPr="001863D4">
        <w:rPr>
          <w:bCs/>
          <w:color w:val="000000" w:themeColor="text1"/>
        </w:rPr>
        <w:t>, sternal lymphadenopathy (1)</w:t>
      </w:r>
      <w:r w:rsidR="0063797B" w:rsidRPr="001863D4">
        <w:rPr>
          <w:bCs/>
          <w:color w:val="000000" w:themeColor="text1"/>
        </w:rPr>
        <w:t xml:space="preserve"> </w:t>
      </w:r>
      <w:r w:rsidR="001A1F94" w:rsidRPr="001863D4">
        <w:rPr>
          <w:bCs/>
          <w:color w:val="000000" w:themeColor="text1"/>
        </w:rPr>
        <w:t xml:space="preserve">and aortic valve mineralisation </w:t>
      </w:r>
      <w:r w:rsidR="0063797B" w:rsidRPr="001863D4">
        <w:rPr>
          <w:bCs/>
          <w:color w:val="000000" w:themeColor="text1"/>
        </w:rPr>
        <w:t>(1)</w:t>
      </w:r>
      <w:r w:rsidR="001A1F94" w:rsidRPr="001863D4">
        <w:rPr>
          <w:bCs/>
          <w:color w:val="000000" w:themeColor="text1"/>
        </w:rPr>
        <w:t>.</w:t>
      </w:r>
      <w:r w:rsidR="0063797B" w:rsidRPr="001863D4">
        <w:rPr>
          <w:bCs/>
          <w:color w:val="000000" w:themeColor="text1"/>
        </w:rPr>
        <w:t xml:space="preserve"> </w:t>
      </w:r>
      <w:r w:rsidR="00AD364B" w:rsidRPr="001863D4">
        <w:rPr>
          <w:bCs/>
          <w:color w:val="000000" w:themeColor="text1"/>
        </w:rPr>
        <w:t xml:space="preserve">Based on </w:t>
      </w:r>
      <w:r w:rsidR="008C0BE6" w:rsidRPr="001863D4">
        <w:rPr>
          <w:bCs/>
          <w:color w:val="000000" w:themeColor="text1"/>
        </w:rPr>
        <w:t xml:space="preserve">the CT </w:t>
      </w:r>
      <w:r w:rsidR="00AD364B" w:rsidRPr="001863D4">
        <w:rPr>
          <w:bCs/>
          <w:color w:val="000000" w:themeColor="text1"/>
        </w:rPr>
        <w:t xml:space="preserve">findings, LLT was </w:t>
      </w:r>
      <w:r w:rsidR="0016081B" w:rsidRPr="001863D4">
        <w:rPr>
          <w:bCs/>
          <w:color w:val="000000" w:themeColor="text1"/>
        </w:rPr>
        <w:t xml:space="preserve">radiographically </w:t>
      </w:r>
      <w:r w:rsidR="00AD364B" w:rsidRPr="001863D4">
        <w:rPr>
          <w:bCs/>
          <w:color w:val="000000" w:themeColor="text1"/>
        </w:rPr>
        <w:t>diagnosed</w:t>
      </w:r>
      <w:r w:rsidR="0063797B" w:rsidRPr="001863D4">
        <w:rPr>
          <w:bCs/>
          <w:color w:val="000000" w:themeColor="text1"/>
        </w:rPr>
        <w:t xml:space="preserve"> in </w:t>
      </w:r>
      <w:r w:rsidRPr="001863D4">
        <w:rPr>
          <w:bCs/>
          <w:color w:val="000000" w:themeColor="text1"/>
        </w:rPr>
        <w:t xml:space="preserve">six </w:t>
      </w:r>
      <w:r w:rsidR="0063797B" w:rsidRPr="001863D4">
        <w:rPr>
          <w:bCs/>
          <w:color w:val="000000" w:themeColor="text1"/>
        </w:rPr>
        <w:t xml:space="preserve">cats and </w:t>
      </w:r>
      <w:r w:rsidR="00B100ED" w:rsidRPr="001863D4">
        <w:rPr>
          <w:bCs/>
          <w:color w:val="000000" w:themeColor="text1"/>
        </w:rPr>
        <w:t xml:space="preserve">suspected </w:t>
      </w:r>
      <w:r w:rsidR="0063797B" w:rsidRPr="001863D4">
        <w:rPr>
          <w:bCs/>
          <w:color w:val="000000" w:themeColor="text1"/>
        </w:rPr>
        <w:t xml:space="preserve">in </w:t>
      </w:r>
      <w:r w:rsidR="004C6842" w:rsidRPr="001863D4">
        <w:rPr>
          <w:bCs/>
          <w:color w:val="000000" w:themeColor="text1"/>
        </w:rPr>
        <w:t>one</w:t>
      </w:r>
      <w:r w:rsidR="00B100ED" w:rsidRPr="001863D4">
        <w:rPr>
          <w:bCs/>
          <w:color w:val="000000" w:themeColor="text1"/>
        </w:rPr>
        <w:t>.</w:t>
      </w:r>
      <w:r w:rsidR="0063797B" w:rsidRPr="001863D4">
        <w:rPr>
          <w:bCs/>
          <w:color w:val="000000" w:themeColor="text1"/>
        </w:rPr>
        <w:t xml:space="preserve"> </w:t>
      </w:r>
      <w:r w:rsidR="001A1F94" w:rsidRPr="001863D4">
        <w:rPr>
          <w:bCs/>
          <w:color w:val="000000" w:themeColor="text1"/>
        </w:rPr>
        <w:t>Vi</w:t>
      </w:r>
      <w:r w:rsidR="00187715" w:rsidRPr="001863D4">
        <w:rPr>
          <w:bCs/>
          <w:color w:val="000000" w:themeColor="text1"/>
        </w:rPr>
        <w:t xml:space="preserve">rtual bronchoscopy was performed in one cat revealing </w:t>
      </w:r>
      <w:r w:rsidR="0052439C" w:rsidRPr="001863D4">
        <w:rPr>
          <w:bCs/>
          <w:color w:val="000000" w:themeColor="text1"/>
        </w:rPr>
        <w:t>an</w:t>
      </w:r>
      <w:r w:rsidR="00187715" w:rsidRPr="001863D4">
        <w:rPr>
          <w:bCs/>
          <w:color w:val="000000" w:themeColor="text1"/>
        </w:rPr>
        <w:t xml:space="preserve"> oval shaped ‘fish mouth’ opening of the affected lobar bronchus</w:t>
      </w:r>
      <w:r w:rsidR="001963ED" w:rsidRPr="001863D4">
        <w:rPr>
          <w:bCs/>
          <w:color w:val="000000" w:themeColor="text1"/>
        </w:rPr>
        <w:t xml:space="preserve"> (Figure </w:t>
      </w:r>
      <w:r w:rsidR="00A102F5" w:rsidRPr="001863D4">
        <w:rPr>
          <w:bCs/>
          <w:color w:val="000000" w:themeColor="text1"/>
        </w:rPr>
        <w:t>3</w:t>
      </w:r>
      <w:r w:rsidR="001963ED" w:rsidRPr="001863D4">
        <w:rPr>
          <w:bCs/>
          <w:color w:val="000000" w:themeColor="text1"/>
        </w:rPr>
        <w:t>)</w:t>
      </w:r>
      <w:r w:rsidR="00187715" w:rsidRPr="001863D4">
        <w:rPr>
          <w:bCs/>
          <w:color w:val="000000" w:themeColor="text1"/>
        </w:rPr>
        <w:t xml:space="preserve">. </w:t>
      </w:r>
    </w:p>
    <w:p w14:paraId="3AAF61A5" w14:textId="08C1F55A" w:rsidR="00DB00AB" w:rsidRPr="001863D4" w:rsidRDefault="00DB00AB" w:rsidP="00803C02">
      <w:pPr>
        <w:spacing w:line="480" w:lineRule="auto"/>
        <w:jc w:val="both"/>
        <w:rPr>
          <w:bCs/>
          <w:color w:val="000000" w:themeColor="text1"/>
        </w:rPr>
      </w:pPr>
    </w:p>
    <w:p w14:paraId="13EE342C" w14:textId="40E0FF91" w:rsidR="00A102F5" w:rsidRPr="001863D4" w:rsidRDefault="00A102F5" w:rsidP="00803C02">
      <w:pPr>
        <w:spacing w:line="480" w:lineRule="auto"/>
        <w:jc w:val="both"/>
        <w:rPr>
          <w:bCs/>
          <w:color w:val="000000" w:themeColor="text1"/>
        </w:rPr>
      </w:pPr>
      <w:r w:rsidRPr="001863D4">
        <w:rPr>
          <w:bCs/>
          <w:color w:val="000000" w:themeColor="text1"/>
        </w:rPr>
        <w:t>[Insert Figures 1-3]</w:t>
      </w:r>
    </w:p>
    <w:p w14:paraId="12B94502" w14:textId="77777777" w:rsidR="00A102F5" w:rsidRPr="001863D4" w:rsidRDefault="00A102F5" w:rsidP="00803C02">
      <w:pPr>
        <w:spacing w:line="480" w:lineRule="auto"/>
        <w:jc w:val="both"/>
        <w:rPr>
          <w:bCs/>
          <w:color w:val="000000" w:themeColor="text1"/>
        </w:rPr>
      </w:pPr>
    </w:p>
    <w:p w14:paraId="7C8C6889" w14:textId="046CB79B" w:rsidR="00CE29D2" w:rsidRPr="001863D4" w:rsidRDefault="00187715" w:rsidP="00803C02">
      <w:pPr>
        <w:spacing w:line="480" w:lineRule="auto"/>
        <w:jc w:val="both"/>
        <w:rPr>
          <w:bCs/>
          <w:color w:val="000000" w:themeColor="text1"/>
        </w:rPr>
      </w:pPr>
      <w:r w:rsidRPr="001863D4">
        <w:rPr>
          <w:bCs/>
          <w:color w:val="000000" w:themeColor="text1"/>
        </w:rPr>
        <w:t xml:space="preserve">Thoracic radiography was </w:t>
      </w:r>
      <w:r w:rsidR="00BF07F0" w:rsidRPr="001863D4">
        <w:rPr>
          <w:bCs/>
          <w:color w:val="000000" w:themeColor="text1"/>
        </w:rPr>
        <w:t xml:space="preserve">performed </w:t>
      </w:r>
      <w:r w:rsidRPr="001863D4">
        <w:rPr>
          <w:bCs/>
          <w:color w:val="000000" w:themeColor="text1"/>
        </w:rPr>
        <w:t xml:space="preserve">in </w:t>
      </w:r>
      <w:r w:rsidR="00292CCB" w:rsidRPr="001863D4">
        <w:rPr>
          <w:bCs/>
          <w:color w:val="000000" w:themeColor="text1"/>
        </w:rPr>
        <w:t xml:space="preserve">five </w:t>
      </w:r>
      <w:r w:rsidRPr="001863D4">
        <w:rPr>
          <w:bCs/>
          <w:color w:val="000000" w:themeColor="text1"/>
        </w:rPr>
        <w:t>cats</w:t>
      </w:r>
      <w:r w:rsidR="0063797B" w:rsidRPr="001863D4">
        <w:rPr>
          <w:bCs/>
          <w:color w:val="000000" w:themeColor="text1"/>
        </w:rPr>
        <w:t xml:space="preserve"> with evidence </w:t>
      </w:r>
      <w:r w:rsidR="001262AE" w:rsidRPr="001863D4">
        <w:rPr>
          <w:bCs/>
          <w:color w:val="000000" w:themeColor="text1"/>
        </w:rPr>
        <w:t xml:space="preserve">of </w:t>
      </w:r>
      <w:r w:rsidR="0063797B" w:rsidRPr="001863D4">
        <w:rPr>
          <w:bCs/>
          <w:color w:val="000000" w:themeColor="text1"/>
        </w:rPr>
        <w:t>pleural</w:t>
      </w:r>
      <w:r w:rsidRPr="001863D4">
        <w:rPr>
          <w:bCs/>
          <w:color w:val="000000" w:themeColor="text1"/>
        </w:rPr>
        <w:t xml:space="preserve"> effusion (</w:t>
      </w:r>
      <w:r w:rsidR="00292CCB" w:rsidRPr="001863D4">
        <w:rPr>
          <w:bCs/>
          <w:color w:val="000000" w:themeColor="text1"/>
        </w:rPr>
        <w:t>3</w:t>
      </w:r>
      <w:r w:rsidRPr="001863D4">
        <w:rPr>
          <w:bCs/>
          <w:color w:val="000000" w:themeColor="text1"/>
        </w:rPr>
        <w:t>), consolidation</w:t>
      </w:r>
      <w:r w:rsidR="00B100ED" w:rsidRPr="001863D4">
        <w:rPr>
          <w:bCs/>
          <w:color w:val="000000" w:themeColor="text1"/>
        </w:rPr>
        <w:t xml:space="preserve"> of the affected lung lobe</w:t>
      </w:r>
      <w:r w:rsidRPr="001863D4">
        <w:rPr>
          <w:bCs/>
          <w:color w:val="000000" w:themeColor="text1"/>
        </w:rPr>
        <w:t xml:space="preserve"> (</w:t>
      </w:r>
      <w:r w:rsidR="00292CCB" w:rsidRPr="001863D4">
        <w:rPr>
          <w:bCs/>
          <w:color w:val="000000" w:themeColor="text1"/>
        </w:rPr>
        <w:t>2</w:t>
      </w:r>
      <w:r w:rsidRPr="001863D4">
        <w:rPr>
          <w:bCs/>
          <w:color w:val="000000" w:themeColor="text1"/>
        </w:rPr>
        <w:t>) and pneumothorax (1)</w:t>
      </w:r>
      <w:r w:rsidR="00FE3817" w:rsidRPr="001863D4">
        <w:rPr>
          <w:bCs/>
          <w:color w:val="000000" w:themeColor="text1"/>
        </w:rPr>
        <w:t xml:space="preserve">. Thoracic ultrasonography was </w:t>
      </w:r>
      <w:r w:rsidR="001A1F94" w:rsidRPr="001863D4">
        <w:rPr>
          <w:bCs/>
          <w:color w:val="000000" w:themeColor="text1"/>
        </w:rPr>
        <w:t>performed</w:t>
      </w:r>
      <w:r w:rsidR="00FE3817" w:rsidRPr="001863D4">
        <w:rPr>
          <w:bCs/>
          <w:color w:val="000000" w:themeColor="text1"/>
        </w:rPr>
        <w:t xml:space="preserve"> in </w:t>
      </w:r>
      <w:r w:rsidR="00292CCB" w:rsidRPr="001863D4">
        <w:rPr>
          <w:bCs/>
          <w:color w:val="000000" w:themeColor="text1"/>
        </w:rPr>
        <w:t xml:space="preserve">eight </w:t>
      </w:r>
      <w:r w:rsidR="00FE3817" w:rsidRPr="001863D4">
        <w:rPr>
          <w:bCs/>
          <w:color w:val="000000" w:themeColor="text1"/>
        </w:rPr>
        <w:t>cats</w:t>
      </w:r>
      <w:r w:rsidR="0013181B" w:rsidRPr="001863D4">
        <w:rPr>
          <w:bCs/>
          <w:color w:val="000000" w:themeColor="text1"/>
        </w:rPr>
        <w:t xml:space="preserve"> and p</w:t>
      </w:r>
      <w:r w:rsidR="00FE3817" w:rsidRPr="001863D4">
        <w:rPr>
          <w:bCs/>
          <w:color w:val="000000" w:themeColor="text1"/>
        </w:rPr>
        <w:t xml:space="preserve">leural effusion was </w:t>
      </w:r>
      <w:r w:rsidR="001A65A3" w:rsidRPr="001863D4">
        <w:rPr>
          <w:bCs/>
          <w:color w:val="000000" w:themeColor="text1"/>
        </w:rPr>
        <w:t xml:space="preserve">noted </w:t>
      </w:r>
      <w:r w:rsidR="00FE3817" w:rsidRPr="001863D4">
        <w:rPr>
          <w:bCs/>
          <w:color w:val="000000" w:themeColor="text1"/>
        </w:rPr>
        <w:t>in all cases</w:t>
      </w:r>
      <w:r w:rsidR="00AC57A3" w:rsidRPr="001863D4">
        <w:rPr>
          <w:bCs/>
          <w:color w:val="000000" w:themeColor="text1"/>
        </w:rPr>
        <w:t>.</w:t>
      </w:r>
      <w:r w:rsidR="00FE3817" w:rsidRPr="001863D4">
        <w:rPr>
          <w:bCs/>
          <w:color w:val="000000" w:themeColor="text1"/>
        </w:rPr>
        <w:t xml:space="preserve"> B-lines</w:t>
      </w:r>
      <w:r w:rsidR="00B13CE4" w:rsidRPr="001863D4">
        <w:rPr>
          <w:bCs/>
          <w:color w:val="000000" w:themeColor="text1"/>
        </w:rPr>
        <w:t>, hepatised lung</w:t>
      </w:r>
      <w:r w:rsidR="00FE3817" w:rsidRPr="001863D4">
        <w:rPr>
          <w:bCs/>
          <w:color w:val="000000" w:themeColor="text1"/>
        </w:rPr>
        <w:t xml:space="preserve"> and multifocal nodular consolidation</w:t>
      </w:r>
      <w:r w:rsidR="009C3D7D" w:rsidRPr="001863D4">
        <w:rPr>
          <w:bCs/>
          <w:color w:val="000000" w:themeColor="text1"/>
        </w:rPr>
        <w:t xml:space="preserve"> </w:t>
      </w:r>
      <w:r w:rsidR="00FE3817" w:rsidRPr="001863D4">
        <w:rPr>
          <w:bCs/>
          <w:color w:val="000000" w:themeColor="text1"/>
        </w:rPr>
        <w:t xml:space="preserve">were </w:t>
      </w:r>
      <w:r w:rsidR="00AC57A3" w:rsidRPr="001863D4">
        <w:rPr>
          <w:bCs/>
          <w:color w:val="000000" w:themeColor="text1"/>
        </w:rPr>
        <w:t xml:space="preserve">reported </w:t>
      </w:r>
      <w:r w:rsidR="0013181B" w:rsidRPr="001863D4">
        <w:rPr>
          <w:bCs/>
          <w:color w:val="000000" w:themeColor="text1"/>
        </w:rPr>
        <w:t>in one cat</w:t>
      </w:r>
      <w:r w:rsidR="00E74AF0" w:rsidRPr="001863D4">
        <w:rPr>
          <w:bCs/>
          <w:color w:val="000000" w:themeColor="text1"/>
        </w:rPr>
        <w:t xml:space="preserve"> each</w:t>
      </w:r>
      <w:r w:rsidR="00FE3817" w:rsidRPr="001863D4">
        <w:rPr>
          <w:bCs/>
          <w:color w:val="000000" w:themeColor="text1"/>
        </w:rPr>
        <w:t xml:space="preserve">. </w:t>
      </w:r>
      <w:r w:rsidR="00B17220" w:rsidRPr="001863D4">
        <w:rPr>
          <w:bCs/>
          <w:color w:val="000000" w:themeColor="text1"/>
        </w:rPr>
        <w:t>Echocardiography was performed in five cats, confirming structural heart disease in the two cats with pre-existing cardiac disease</w:t>
      </w:r>
      <w:r w:rsidR="002D4995" w:rsidRPr="001863D4">
        <w:rPr>
          <w:bCs/>
          <w:color w:val="000000" w:themeColor="text1"/>
        </w:rPr>
        <w:t xml:space="preserve"> (</w:t>
      </w:r>
      <w:r w:rsidR="008C0BE6" w:rsidRPr="001863D4">
        <w:rPr>
          <w:bCs/>
          <w:color w:val="000000" w:themeColor="text1"/>
        </w:rPr>
        <w:t>case</w:t>
      </w:r>
      <w:r w:rsidR="00493150" w:rsidRPr="001863D4">
        <w:rPr>
          <w:bCs/>
          <w:color w:val="000000" w:themeColor="text1"/>
        </w:rPr>
        <w:t>s four and eight</w:t>
      </w:r>
      <w:r w:rsidR="002D4995" w:rsidRPr="001863D4">
        <w:rPr>
          <w:bCs/>
          <w:color w:val="000000" w:themeColor="text1"/>
        </w:rPr>
        <w:t>)</w:t>
      </w:r>
      <w:r w:rsidR="00F81A1D" w:rsidRPr="001863D4">
        <w:rPr>
          <w:bCs/>
          <w:color w:val="000000" w:themeColor="text1"/>
        </w:rPr>
        <w:t>. M</w:t>
      </w:r>
      <w:r w:rsidR="00A32CB6" w:rsidRPr="001863D4">
        <w:rPr>
          <w:bCs/>
          <w:color w:val="000000" w:themeColor="text1"/>
        </w:rPr>
        <w:t xml:space="preserve">ild mitral and tricuspid regurgitation </w:t>
      </w:r>
      <w:r w:rsidR="00F81A1D" w:rsidRPr="001863D4">
        <w:rPr>
          <w:bCs/>
          <w:color w:val="000000" w:themeColor="text1"/>
        </w:rPr>
        <w:t>were identified in</w:t>
      </w:r>
      <w:r w:rsidR="00A32CB6" w:rsidRPr="001863D4">
        <w:rPr>
          <w:bCs/>
          <w:color w:val="000000" w:themeColor="text1"/>
        </w:rPr>
        <w:t xml:space="preserve"> the cat presenting with tachycardia</w:t>
      </w:r>
      <w:r w:rsidR="00B100ED" w:rsidRPr="001863D4">
        <w:rPr>
          <w:bCs/>
          <w:color w:val="000000" w:themeColor="text1"/>
        </w:rPr>
        <w:t xml:space="preserve"> and</w:t>
      </w:r>
      <w:r w:rsidR="00BE281B" w:rsidRPr="001863D4">
        <w:rPr>
          <w:bCs/>
          <w:color w:val="000000" w:themeColor="text1"/>
        </w:rPr>
        <w:t xml:space="preserve"> </w:t>
      </w:r>
      <w:r w:rsidR="00B100ED" w:rsidRPr="001863D4">
        <w:rPr>
          <w:bCs/>
          <w:color w:val="000000" w:themeColor="text1"/>
        </w:rPr>
        <w:t>e</w:t>
      </w:r>
      <w:r w:rsidR="00F81A1D" w:rsidRPr="001863D4">
        <w:rPr>
          <w:bCs/>
          <w:color w:val="000000" w:themeColor="text1"/>
        </w:rPr>
        <w:t>lectrocardiogram confirmed sinus tachycardia</w:t>
      </w:r>
      <w:r w:rsidR="00986ECA" w:rsidRPr="001863D4">
        <w:rPr>
          <w:bCs/>
          <w:color w:val="000000" w:themeColor="text1"/>
        </w:rPr>
        <w:t xml:space="preserve"> (</w:t>
      </w:r>
      <w:r w:rsidR="00980A1D" w:rsidRPr="001863D4">
        <w:rPr>
          <w:bCs/>
          <w:color w:val="000000" w:themeColor="text1"/>
        </w:rPr>
        <w:t>c</w:t>
      </w:r>
      <w:r w:rsidR="00493150" w:rsidRPr="001863D4">
        <w:rPr>
          <w:bCs/>
          <w:color w:val="000000" w:themeColor="text1"/>
        </w:rPr>
        <w:t>ase three</w:t>
      </w:r>
      <w:r w:rsidR="00986ECA" w:rsidRPr="001863D4">
        <w:rPr>
          <w:bCs/>
          <w:color w:val="000000" w:themeColor="text1"/>
        </w:rPr>
        <w:t>)</w:t>
      </w:r>
      <w:r w:rsidR="00B17220" w:rsidRPr="001863D4">
        <w:rPr>
          <w:bCs/>
          <w:color w:val="000000" w:themeColor="text1"/>
        </w:rPr>
        <w:t>.</w:t>
      </w:r>
      <w:r w:rsidR="009F4889" w:rsidRPr="001863D4">
        <w:rPr>
          <w:bCs/>
          <w:color w:val="000000" w:themeColor="text1"/>
        </w:rPr>
        <w:t xml:space="preserve"> Echocardiography in the remaining two cats was unremarkable. </w:t>
      </w:r>
    </w:p>
    <w:p w14:paraId="0D65B31F" w14:textId="78BB279E" w:rsidR="000B594F" w:rsidRPr="001863D4" w:rsidRDefault="000B594F" w:rsidP="00803C02">
      <w:pPr>
        <w:spacing w:line="480" w:lineRule="auto"/>
        <w:jc w:val="both"/>
        <w:rPr>
          <w:bCs/>
          <w:color w:val="000000" w:themeColor="text1"/>
        </w:rPr>
      </w:pPr>
    </w:p>
    <w:p w14:paraId="46CC8341" w14:textId="1DF8B5DA" w:rsidR="000B594F" w:rsidRPr="001863D4" w:rsidRDefault="000B594F" w:rsidP="000B594F">
      <w:pPr>
        <w:spacing w:line="480" w:lineRule="auto"/>
        <w:jc w:val="both"/>
        <w:rPr>
          <w:bCs/>
          <w:color w:val="000000" w:themeColor="text1"/>
        </w:rPr>
      </w:pPr>
      <w:r w:rsidRPr="001863D4">
        <w:rPr>
          <w:bCs/>
          <w:color w:val="000000" w:themeColor="text1"/>
        </w:rPr>
        <w:lastRenderedPageBreak/>
        <w:t xml:space="preserve">Nine cats had pleural effusion at presentation, classified as chyle (3), transudate (2), modified transudate (2), non-septic exudate (1) and septic exudate (1). Preoperative aerobic and anaerobic bacterial cultures and antimicrobial susceptibility from the pleural effusion were performed in eight cats. In the cat with septic exudate </w:t>
      </w:r>
      <w:r w:rsidR="00BD4C44" w:rsidRPr="001863D4">
        <w:rPr>
          <w:bCs/>
          <w:color w:val="000000" w:themeColor="text1"/>
        </w:rPr>
        <w:t xml:space="preserve">the </w:t>
      </w:r>
      <w:r w:rsidRPr="001863D4">
        <w:rPr>
          <w:bCs/>
          <w:color w:val="000000" w:themeColor="text1"/>
        </w:rPr>
        <w:t xml:space="preserve">bacterial culture revealed </w:t>
      </w:r>
      <w:r w:rsidRPr="001863D4">
        <w:rPr>
          <w:bCs/>
          <w:i/>
          <w:iCs/>
          <w:color w:val="000000" w:themeColor="text1"/>
        </w:rPr>
        <w:t>Pasteurella multocida</w:t>
      </w:r>
      <w:r w:rsidRPr="001863D4">
        <w:rPr>
          <w:bCs/>
          <w:color w:val="000000" w:themeColor="text1"/>
        </w:rPr>
        <w:t xml:space="preserve">. </w:t>
      </w:r>
    </w:p>
    <w:p w14:paraId="56B4F807" w14:textId="77777777" w:rsidR="00570432" w:rsidRPr="001863D4" w:rsidRDefault="00570432" w:rsidP="00803C02">
      <w:pPr>
        <w:spacing w:line="480" w:lineRule="auto"/>
        <w:jc w:val="both"/>
        <w:rPr>
          <w:bCs/>
          <w:color w:val="000000" w:themeColor="text1"/>
        </w:rPr>
      </w:pPr>
    </w:p>
    <w:p w14:paraId="5F4F8EF2" w14:textId="072DBCB5" w:rsidR="00EC0874" w:rsidRPr="001863D4" w:rsidRDefault="00A85002" w:rsidP="00803C02">
      <w:pPr>
        <w:spacing w:line="480" w:lineRule="auto"/>
        <w:jc w:val="both"/>
        <w:rPr>
          <w:bCs/>
          <w:color w:val="000000" w:themeColor="text1"/>
        </w:rPr>
      </w:pPr>
      <w:r w:rsidRPr="001863D4">
        <w:rPr>
          <w:bCs/>
          <w:color w:val="000000" w:themeColor="text1"/>
        </w:rPr>
        <w:t xml:space="preserve">Surgery was </w:t>
      </w:r>
      <w:r w:rsidR="00EC0874" w:rsidRPr="001863D4">
        <w:rPr>
          <w:bCs/>
          <w:color w:val="000000" w:themeColor="text1"/>
        </w:rPr>
        <w:t>performed</w:t>
      </w:r>
      <w:r w:rsidRPr="001863D4">
        <w:rPr>
          <w:bCs/>
          <w:color w:val="000000" w:themeColor="text1"/>
        </w:rPr>
        <w:t xml:space="preserve"> in all cats</w:t>
      </w:r>
      <w:r w:rsidR="00F206BC" w:rsidRPr="001863D4">
        <w:rPr>
          <w:bCs/>
          <w:color w:val="000000" w:themeColor="text1"/>
        </w:rPr>
        <w:t xml:space="preserve">. </w:t>
      </w:r>
      <w:r w:rsidR="00AE2BD6" w:rsidRPr="001863D4">
        <w:rPr>
          <w:bCs/>
          <w:color w:val="000000" w:themeColor="text1"/>
        </w:rPr>
        <w:t xml:space="preserve">In </w:t>
      </w:r>
      <w:r w:rsidR="00466611" w:rsidRPr="001863D4">
        <w:rPr>
          <w:bCs/>
          <w:color w:val="000000" w:themeColor="text1"/>
        </w:rPr>
        <w:t>six</w:t>
      </w:r>
      <w:r w:rsidR="00AE2BD6" w:rsidRPr="001863D4">
        <w:rPr>
          <w:bCs/>
          <w:color w:val="000000" w:themeColor="text1"/>
        </w:rPr>
        <w:t xml:space="preserve"> cats surgery was performed for management of the suspected or confirmed LLT. In two cats su</w:t>
      </w:r>
      <w:r w:rsidR="00F206BC" w:rsidRPr="001863D4">
        <w:rPr>
          <w:bCs/>
          <w:color w:val="000000" w:themeColor="text1"/>
        </w:rPr>
        <w:t>rgery was</w:t>
      </w:r>
      <w:r w:rsidR="002D4995" w:rsidRPr="001863D4">
        <w:rPr>
          <w:bCs/>
          <w:color w:val="000000" w:themeColor="text1"/>
        </w:rPr>
        <w:t xml:space="preserve"> </w:t>
      </w:r>
      <w:r w:rsidR="00AE2BD6" w:rsidRPr="001863D4">
        <w:rPr>
          <w:bCs/>
          <w:color w:val="000000" w:themeColor="text1"/>
        </w:rPr>
        <w:t xml:space="preserve">performed for further assessment of the abnormal lung lobe on imaging. </w:t>
      </w:r>
      <w:r w:rsidR="00466611" w:rsidRPr="001863D4">
        <w:rPr>
          <w:bCs/>
          <w:color w:val="000000" w:themeColor="text1"/>
        </w:rPr>
        <w:t>In case one, surgery was performed for management of pyothorax after 7 days of unsuccessful medical management</w:t>
      </w:r>
      <w:r w:rsidR="00484C96" w:rsidRPr="001863D4">
        <w:rPr>
          <w:bCs/>
          <w:color w:val="000000" w:themeColor="text1"/>
        </w:rPr>
        <w:t xml:space="preserve"> </w:t>
      </w:r>
      <w:r w:rsidR="00466611" w:rsidRPr="001863D4">
        <w:rPr>
          <w:bCs/>
          <w:color w:val="000000" w:themeColor="text1"/>
        </w:rPr>
        <w:t>and i</w:t>
      </w:r>
      <w:r w:rsidR="00AE2BD6" w:rsidRPr="001863D4">
        <w:rPr>
          <w:bCs/>
          <w:color w:val="000000" w:themeColor="text1"/>
        </w:rPr>
        <w:t>n case four</w:t>
      </w:r>
      <w:r w:rsidR="009D6BB4" w:rsidRPr="001863D4">
        <w:rPr>
          <w:bCs/>
          <w:color w:val="000000" w:themeColor="text1"/>
        </w:rPr>
        <w:t>,</w:t>
      </w:r>
      <w:r w:rsidR="00AE2BD6" w:rsidRPr="001863D4">
        <w:rPr>
          <w:bCs/>
          <w:color w:val="000000" w:themeColor="text1"/>
        </w:rPr>
        <w:t xml:space="preserve"> surgery was scheduled for correction of </w:t>
      </w:r>
      <w:r w:rsidR="009D6BB4" w:rsidRPr="001863D4">
        <w:rPr>
          <w:bCs/>
          <w:color w:val="000000" w:themeColor="text1"/>
        </w:rPr>
        <w:t>DCRV</w:t>
      </w:r>
      <w:r w:rsidR="00466611" w:rsidRPr="001863D4">
        <w:rPr>
          <w:bCs/>
          <w:color w:val="000000" w:themeColor="text1"/>
        </w:rPr>
        <w:t>; the lobar torsion was found incidentally in both cases.</w:t>
      </w:r>
      <w:r w:rsidR="00AE2BD6" w:rsidRPr="001863D4">
        <w:rPr>
          <w:bCs/>
          <w:color w:val="000000" w:themeColor="text1"/>
        </w:rPr>
        <w:t xml:space="preserve"> </w:t>
      </w:r>
      <w:r w:rsidR="00F206BC" w:rsidRPr="001863D4">
        <w:rPr>
          <w:bCs/>
          <w:color w:val="000000" w:themeColor="text1"/>
        </w:rPr>
        <w:t>M</w:t>
      </w:r>
      <w:r w:rsidR="00442FE9" w:rsidRPr="001863D4">
        <w:rPr>
          <w:bCs/>
          <w:color w:val="000000" w:themeColor="text1"/>
        </w:rPr>
        <w:t>edian</w:t>
      </w:r>
      <w:r w:rsidRPr="001863D4">
        <w:rPr>
          <w:bCs/>
          <w:color w:val="000000" w:themeColor="text1"/>
        </w:rPr>
        <w:t xml:space="preserve"> time from presentation to surgery was </w:t>
      </w:r>
      <w:r w:rsidR="00442FE9" w:rsidRPr="001863D4">
        <w:rPr>
          <w:bCs/>
          <w:color w:val="000000" w:themeColor="text1"/>
        </w:rPr>
        <w:t>two</w:t>
      </w:r>
      <w:r w:rsidRPr="001863D4">
        <w:rPr>
          <w:bCs/>
          <w:color w:val="000000" w:themeColor="text1"/>
        </w:rPr>
        <w:t xml:space="preserve"> days (range</w:t>
      </w:r>
      <w:r w:rsidR="0013181B" w:rsidRPr="001863D4">
        <w:rPr>
          <w:bCs/>
          <w:color w:val="000000" w:themeColor="text1"/>
        </w:rPr>
        <w:t>,</w:t>
      </w:r>
      <w:r w:rsidRPr="001863D4">
        <w:rPr>
          <w:bCs/>
          <w:color w:val="000000" w:themeColor="text1"/>
        </w:rPr>
        <w:t xml:space="preserve"> </w:t>
      </w:r>
      <w:r w:rsidR="0013181B" w:rsidRPr="001863D4">
        <w:rPr>
          <w:bCs/>
          <w:color w:val="000000" w:themeColor="text1"/>
        </w:rPr>
        <w:t>4 hours</w:t>
      </w:r>
      <w:r w:rsidR="00E73EC5" w:rsidRPr="001863D4">
        <w:rPr>
          <w:bCs/>
          <w:color w:val="000000" w:themeColor="text1"/>
        </w:rPr>
        <w:t>-</w:t>
      </w:r>
      <w:r w:rsidRPr="001863D4">
        <w:rPr>
          <w:bCs/>
          <w:color w:val="000000" w:themeColor="text1"/>
        </w:rPr>
        <w:t>7</w:t>
      </w:r>
      <w:r w:rsidR="0013181B" w:rsidRPr="001863D4">
        <w:rPr>
          <w:bCs/>
          <w:color w:val="000000" w:themeColor="text1"/>
        </w:rPr>
        <w:t xml:space="preserve"> days</w:t>
      </w:r>
      <w:r w:rsidRPr="001863D4">
        <w:rPr>
          <w:bCs/>
          <w:color w:val="000000" w:themeColor="text1"/>
        </w:rPr>
        <w:t xml:space="preserve">). </w:t>
      </w:r>
      <w:r w:rsidR="00CE53C4" w:rsidRPr="001863D4">
        <w:rPr>
          <w:bCs/>
          <w:color w:val="000000" w:themeColor="text1"/>
        </w:rPr>
        <w:t xml:space="preserve">Median surgical time was </w:t>
      </w:r>
      <w:r w:rsidR="00292CCB" w:rsidRPr="001863D4">
        <w:rPr>
          <w:bCs/>
          <w:color w:val="000000" w:themeColor="text1"/>
        </w:rPr>
        <w:t xml:space="preserve">100 </w:t>
      </w:r>
      <w:r w:rsidR="00CE53C4" w:rsidRPr="001863D4">
        <w:rPr>
          <w:bCs/>
          <w:color w:val="000000" w:themeColor="text1"/>
        </w:rPr>
        <w:t>minutes (range</w:t>
      </w:r>
      <w:r w:rsidR="00DF2FDF" w:rsidRPr="001863D4">
        <w:rPr>
          <w:bCs/>
          <w:color w:val="000000" w:themeColor="text1"/>
        </w:rPr>
        <w:t>,</w:t>
      </w:r>
      <w:r w:rsidR="00CE53C4" w:rsidRPr="001863D4">
        <w:rPr>
          <w:bCs/>
          <w:color w:val="000000" w:themeColor="text1"/>
        </w:rPr>
        <w:t xml:space="preserve"> 55</w:t>
      </w:r>
      <w:r w:rsidR="00E73EC5" w:rsidRPr="001863D4">
        <w:rPr>
          <w:bCs/>
          <w:color w:val="000000" w:themeColor="text1"/>
        </w:rPr>
        <w:t>-</w:t>
      </w:r>
      <w:r w:rsidR="00CE53C4" w:rsidRPr="001863D4">
        <w:rPr>
          <w:bCs/>
          <w:color w:val="000000" w:themeColor="text1"/>
        </w:rPr>
        <w:t xml:space="preserve">200) </w:t>
      </w:r>
      <w:r w:rsidR="00EC0874" w:rsidRPr="001863D4">
        <w:rPr>
          <w:bCs/>
          <w:color w:val="000000" w:themeColor="text1"/>
        </w:rPr>
        <w:t xml:space="preserve">and </w:t>
      </w:r>
      <w:r w:rsidR="00CE53C4" w:rsidRPr="001863D4">
        <w:rPr>
          <w:bCs/>
          <w:color w:val="000000" w:themeColor="text1"/>
        </w:rPr>
        <w:t>median anaesthetic time was 200 minutes (range</w:t>
      </w:r>
      <w:r w:rsidR="00DF2FDF" w:rsidRPr="001863D4">
        <w:rPr>
          <w:bCs/>
          <w:color w:val="000000" w:themeColor="text1"/>
        </w:rPr>
        <w:t>,</w:t>
      </w:r>
      <w:r w:rsidR="00CE53C4" w:rsidRPr="001863D4">
        <w:rPr>
          <w:bCs/>
          <w:color w:val="000000" w:themeColor="text1"/>
        </w:rPr>
        <w:t xml:space="preserve"> 70</w:t>
      </w:r>
      <w:r w:rsidR="00E73EC5" w:rsidRPr="001863D4">
        <w:rPr>
          <w:bCs/>
          <w:color w:val="000000" w:themeColor="text1"/>
        </w:rPr>
        <w:t>-</w:t>
      </w:r>
      <w:r w:rsidR="00CE53C4" w:rsidRPr="001863D4">
        <w:rPr>
          <w:bCs/>
          <w:color w:val="000000" w:themeColor="text1"/>
        </w:rPr>
        <w:t xml:space="preserve">345). </w:t>
      </w:r>
      <w:r w:rsidR="00493150" w:rsidRPr="001863D4">
        <w:rPr>
          <w:bCs/>
          <w:color w:val="000000" w:themeColor="text1"/>
        </w:rPr>
        <w:t>I</w:t>
      </w:r>
      <w:r w:rsidRPr="001863D4">
        <w:rPr>
          <w:bCs/>
          <w:color w:val="000000" w:themeColor="text1"/>
        </w:rPr>
        <w:t xml:space="preserve">ntercostal </w:t>
      </w:r>
      <w:r w:rsidR="00493150" w:rsidRPr="001863D4">
        <w:rPr>
          <w:bCs/>
          <w:color w:val="000000" w:themeColor="text1"/>
        </w:rPr>
        <w:t xml:space="preserve">thoracotomy </w:t>
      </w:r>
      <w:r w:rsidRPr="001863D4">
        <w:rPr>
          <w:bCs/>
          <w:color w:val="000000" w:themeColor="text1"/>
        </w:rPr>
        <w:t xml:space="preserve">was performed in </w:t>
      </w:r>
      <w:r w:rsidR="00292CCB" w:rsidRPr="001863D4">
        <w:rPr>
          <w:bCs/>
          <w:color w:val="000000" w:themeColor="text1"/>
        </w:rPr>
        <w:t xml:space="preserve">seven </w:t>
      </w:r>
      <w:r w:rsidR="0013181B" w:rsidRPr="001863D4">
        <w:rPr>
          <w:bCs/>
          <w:color w:val="000000" w:themeColor="text1"/>
        </w:rPr>
        <w:t xml:space="preserve">cats </w:t>
      </w:r>
      <w:r w:rsidRPr="001863D4">
        <w:rPr>
          <w:bCs/>
          <w:color w:val="000000" w:themeColor="text1"/>
        </w:rPr>
        <w:t>and median sternotomy</w:t>
      </w:r>
      <w:r w:rsidR="0013181B" w:rsidRPr="001863D4">
        <w:rPr>
          <w:bCs/>
          <w:color w:val="000000" w:themeColor="text1"/>
        </w:rPr>
        <w:t xml:space="preserve"> </w:t>
      </w:r>
      <w:r w:rsidRPr="001863D4">
        <w:rPr>
          <w:bCs/>
          <w:color w:val="000000" w:themeColor="text1"/>
        </w:rPr>
        <w:t>in</w:t>
      </w:r>
      <w:r w:rsidR="00442FE9" w:rsidRPr="001863D4">
        <w:rPr>
          <w:bCs/>
          <w:color w:val="000000" w:themeColor="text1"/>
        </w:rPr>
        <w:t xml:space="preserve"> three</w:t>
      </w:r>
      <w:r w:rsidRPr="001863D4">
        <w:rPr>
          <w:bCs/>
          <w:color w:val="000000" w:themeColor="text1"/>
        </w:rPr>
        <w:t xml:space="preserve"> cat</w:t>
      </w:r>
      <w:r w:rsidR="00BE281B" w:rsidRPr="001863D4">
        <w:rPr>
          <w:bCs/>
          <w:color w:val="000000" w:themeColor="text1"/>
        </w:rPr>
        <w:t>s</w:t>
      </w:r>
      <w:r w:rsidRPr="001863D4">
        <w:rPr>
          <w:bCs/>
          <w:color w:val="000000" w:themeColor="text1"/>
        </w:rPr>
        <w:t xml:space="preserve">. </w:t>
      </w:r>
      <w:r w:rsidR="00BE7429" w:rsidRPr="001863D4">
        <w:rPr>
          <w:bCs/>
          <w:color w:val="000000" w:themeColor="text1"/>
        </w:rPr>
        <w:t>L</w:t>
      </w:r>
      <w:r w:rsidR="00DF2FDF" w:rsidRPr="001863D4">
        <w:rPr>
          <w:bCs/>
          <w:color w:val="000000" w:themeColor="text1"/>
        </w:rPr>
        <w:t>ung l</w:t>
      </w:r>
      <w:r w:rsidR="00BE7429" w:rsidRPr="001863D4">
        <w:rPr>
          <w:bCs/>
          <w:color w:val="000000" w:themeColor="text1"/>
        </w:rPr>
        <w:t xml:space="preserve">obectomy was performed in all lobes with torsion </w:t>
      </w:r>
      <w:r w:rsidR="00BF4C9B" w:rsidRPr="001863D4">
        <w:rPr>
          <w:bCs/>
          <w:color w:val="000000" w:themeColor="text1"/>
        </w:rPr>
        <w:t>using</w:t>
      </w:r>
      <w:r w:rsidR="008C4C46" w:rsidRPr="001863D4">
        <w:rPr>
          <w:bCs/>
          <w:color w:val="000000" w:themeColor="text1"/>
        </w:rPr>
        <w:t xml:space="preserve"> a stapling device in </w:t>
      </w:r>
      <w:r w:rsidR="00442FE9" w:rsidRPr="001863D4">
        <w:rPr>
          <w:bCs/>
          <w:color w:val="000000" w:themeColor="text1"/>
        </w:rPr>
        <w:t xml:space="preserve">five </w:t>
      </w:r>
      <w:r w:rsidR="008C4C46" w:rsidRPr="001863D4">
        <w:rPr>
          <w:bCs/>
          <w:color w:val="000000" w:themeColor="text1"/>
        </w:rPr>
        <w:t>cats, sutures</w:t>
      </w:r>
      <w:r w:rsidR="007B7D54" w:rsidRPr="001863D4">
        <w:rPr>
          <w:bCs/>
          <w:color w:val="000000" w:themeColor="text1"/>
        </w:rPr>
        <w:t xml:space="preserve"> </w:t>
      </w:r>
      <w:r w:rsidR="00AC4B3D" w:rsidRPr="001863D4">
        <w:rPr>
          <w:bCs/>
          <w:color w:val="000000" w:themeColor="text1"/>
        </w:rPr>
        <w:t xml:space="preserve">only </w:t>
      </w:r>
      <w:r w:rsidR="008C4C46" w:rsidRPr="001863D4">
        <w:rPr>
          <w:bCs/>
          <w:color w:val="000000" w:themeColor="text1"/>
        </w:rPr>
        <w:t xml:space="preserve">in </w:t>
      </w:r>
      <w:r w:rsidR="00292CCB" w:rsidRPr="001863D4">
        <w:rPr>
          <w:bCs/>
          <w:color w:val="000000" w:themeColor="text1"/>
        </w:rPr>
        <w:t xml:space="preserve">four </w:t>
      </w:r>
      <w:r w:rsidR="008C4C46" w:rsidRPr="001863D4">
        <w:rPr>
          <w:bCs/>
          <w:color w:val="000000" w:themeColor="text1"/>
        </w:rPr>
        <w:t xml:space="preserve">cats </w:t>
      </w:r>
      <w:r w:rsidR="00AC4B3D" w:rsidRPr="001863D4">
        <w:rPr>
          <w:bCs/>
          <w:color w:val="000000" w:themeColor="text1"/>
        </w:rPr>
        <w:t>(</w:t>
      </w:r>
      <w:r w:rsidR="009F4889" w:rsidRPr="001863D4">
        <w:rPr>
          <w:bCs/>
          <w:color w:val="000000" w:themeColor="text1"/>
        </w:rPr>
        <w:t xml:space="preserve">polydioxanone </w:t>
      </w:r>
      <w:r w:rsidR="00AC4B3D" w:rsidRPr="001863D4">
        <w:rPr>
          <w:bCs/>
          <w:color w:val="000000" w:themeColor="text1"/>
        </w:rPr>
        <w:t>[</w:t>
      </w:r>
      <w:r w:rsidR="00292CCB" w:rsidRPr="001863D4">
        <w:rPr>
          <w:bCs/>
          <w:color w:val="000000" w:themeColor="text1"/>
        </w:rPr>
        <w:t>3</w:t>
      </w:r>
      <w:r w:rsidR="00AC4B3D" w:rsidRPr="001863D4">
        <w:rPr>
          <w:bCs/>
          <w:color w:val="000000" w:themeColor="text1"/>
        </w:rPr>
        <w:t xml:space="preserve">], </w:t>
      </w:r>
      <w:r w:rsidR="008B7269" w:rsidRPr="001863D4">
        <w:rPr>
          <w:bCs/>
          <w:color w:val="000000" w:themeColor="text1"/>
        </w:rPr>
        <w:t>s</w:t>
      </w:r>
      <w:r w:rsidR="00AC4B3D" w:rsidRPr="001863D4">
        <w:rPr>
          <w:bCs/>
          <w:color w:val="000000" w:themeColor="text1"/>
        </w:rPr>
        <w:t xml:space="preserve">ilk [1]) </w:t>
      </w:r>
      <w:r w:rsidR="008C4C46" w:rsidRPr="001863D4">
        <w:rPr>
          <w:bCs/>
          <w:color w:val="000000" w:themeColor="text1"/>
        </w:rPr>
        <w:t xml:space="preserve">and titanium </w:t>
      </w:r>
      <w:r w:rsidR="001262AE" w:rsidRPr="001863D4">
        <w:rPr>
          <w:bCs/>
          <w:color w:val="000000" w:themeColor="text1"/>
        </w:rPr>
        <w:t>hemo</w:t>
      </w:r>
      <w:r w:rsidR="008C4C46" w:rsidRPr="001863D4">
        <w:rPr>
          <w:bCs/>
          <w:color w:val="000000" w:themeColor="text1"/>
        </w:rPr>
        <w:t xml:space="preserve">clips </w:t>
      </w:r>
      <w:r w:rsidR="0098791B" w:rsidRPr="001863D4">
        <w:rPr>
          <w:bCs/>
          <w:color w:val="000000" w:themeColor="text1"/>
        </w:rPr>
        <w:t>in one</w:t>
      </w:r>
      <w:r w:rsidR="00442FE9" w:rsidRPr="001863D4">
        <w:rPr>
          <w:bCs/>
          <w:color w:val="000000" w:themeColor="text1"/>
        </w:rPr>
        <w:t xml:space="preserve"> </w:t>
      </w:r>
      <w:r w:rsidR="0098791B" w:rsidRPr="001863D4">
        <w:rPr>
          <w:bCs/>
          <w:color w:val="000000" w:themeColor="text1"/>
        </w:rPr>
        <w:t>cat.</w:t>
      </w:r>
      <w:r w:rsidR="008C4C46" w:rsidRPr="001863D4">
        <w:rPr>
          <w:bCs/>
          <w:color w:val="000000" w:themeColor="text1"/>
        </w:rPr>
        <w:t xml:space="preserve"> </w:t>
      </w:r>
      <w:r w:rsidR="00A05ED5" w:rsidRPr="001863D4">
        <w:rPr>
          <w:bCs/>
          <w:color w:val="000000" w:themeColor="text1"/>
        </w:rPr>
        <w:t xml:space="preserve">Derotation of the affected lobe prior to lobectomy was not </w:t>
      </w:r>
      <w:r w:rsidR="00493150" w:rsidRPr="001863D4">
        <w:rPr>
          <w:bCs/>
          <w:color w:val="000000" w:themeColor="text1"/>
        </w:rPr>
        <w:t xml:space="preserve">performed </w:t>
      </w:r>
      <w:r w:rsidR="00A05ED5" w:rsidRPr="001863D4">
        <w:rPr>
          <w:bCs/>
          <w:color w:val="000000" w:themeColor="text1"/>
        </w:rPr>
        <w:t xml:space="preserve">in any cat. </w:t>
      </w:r>
      <w:r w:rsidR="0098791B" w:rsidRPr="001863D4">
        <w:rPr>
          <w:bCs/>
          <w:color w:val="000000" w:themeColor="text1"/>
        </w:rPr>
        <w:t>Thora</w:t>
      </w:r>
      <w:r w:rsidR="00E822D7" w:rsidRPr="001863D4">
        <w:rPr>
          <w:bCs/>
          <w:color w:val="000000" w:themeColor="text1"/>
        </w:rPr>
        <w:t xml:space="preserve">costomy tubes </w:t>
      </w:r>
      <w:r w:rsidR="0098791B" w:rsidRPr="001863D4">
        <w:rPr>
          <w:bCs/>
          <w:color w:val="000000" w:themeColor="text1"/>
        </w:rPr>
        <w:t xml:space="preserve">were placed in all </w:t>
      </w:r>
      <w:r w:rsidR="00370DD6" w:rsidRPr="001863D4">
        <w:rPr>
          <w:bCs/>
          <w:color w:val="000000" w:themeColor="text1"/>
        </w:rPr>
        <w:t>cats and</w:t>
      </w:r>
      <w:r w:rsidR="00971371" w:rsidRPr="001863D4">
        <w:rPr>
          <w:bCs/>
          <w:color w:val="000000" w:themeColor="text1"/>
        </w:rPr>
        <w:t xml:space="preserve"> removed </w:t>
      </w:r>
      <w:r w:rsidR="00442FE9" w:rsidRPr="001863D4">
        <w:rPr>
          <w:bCs/>
          <w:color w:val="000000" w:themeColor="text1"/>
        </w:rPr>
        <w:t xml:space="preserve">between </w:t>
      </w:r>
      <w:r w:rsidR="00E822D7" w:rsidRPr="001863D4">
        <w:rPr>
          <w:bCs/>
          <w:color w:val="000000" w:themeColor="text1"/>
        </w:rPr>
        <w:t>one</w:t>
      </w:r>
      <w:r w:rsidR="00442FE9" w:rsidRPr="001863D4">
        <w:rPr>
          <w:bCs/>
          <w:color w:val="000000" w:themeColor="text1"/>
        </w:rPr>
        <w:t xml:space="preserve"> and five</w:t>
      </w:r>
      <w:r w:rsidR="00971371" w:rsidRPr="001863D4">
        <w:rPr>
          <w:bCs/>
          <w:color w:val="000000" w:themeColor="text1"/>
        </w:rPr>
        <w:t xml:space="preserve"> days </w:t>
      </w:r>
      <w:r w:rsidR="00FD22D3" w:rsidRPr="001863D4">
        <w:rPr>
          <w:bCs/>
          <w:color w:val="000000" w:themeColor="text1"/>
        </w:rPr>
        <w:t xml:space="preserve">postoperatively. </w:t>
      </w:r>
    </w:p>
    <w:p w14:paraId="0D5B3EB0" w14:textId="77777777" w:rsidR="00BD4C44" w:rsidRPr="001863D4" w:rsidRDefault="00BD4C44" w:rsidP="00803C02">
      <w:pPr>
        <w:spacing w:line="480" w:lineRule="auto"/>
        <w:jc w:val="both"/>
        <w:rPr>
          <w:bCs/>
          <w:color w:val="000000" w:themeColor="text1"/>
        </w:rPr>
      </w:pPr>
    </w:p>
    <w:p w14:paraId="3854312E" w14:textId="77777777" w:rsidR="00BD4C44" w:rsidRPr="001863D4" w:rsidRDefault="00BD4C44" w:rsidP="00BD4C44">
      <w:pPr>
        <w:spacing w:line="480" w:lineRule="auto"/>
        <w:jc w:val="both"/>
        <w:rPr>
          <w:bCs/>
          <w:color w:val="000000" w:themeColor="text1"/>
        </w:rPr>
      </w:pPr>
      <w:r w:rsidRPr="001863D4">
        <w:rPr>
          <w:bCs/>
          <w:color w:val="000000" w:themeColor="text1"/>
        </w:rPr>
        <w:lastRenderedPageBreak/>
        <w:t xml:space="preserve">Affected lung lobes were the right cranial (4), left cranial (4) and right middle (3). One cat had concurrent torsion of the right cranial and right middle lung lobes. </w:t>
      </w:r>
    </w:p>
    <w:p w14:paraId="75F28789" w14:textId="77777777" w:rsidR="00442FE9" w:rsidRPr="001863D4" w:rsidRDefault="00442FE9" w:rsidP="00803C02">
      <w:pPr>
        <w:spacing w:line="480" w:lineRule="auto"/>
        <w:jc w:val="both"/>
        <w:rPr>
          <w:bCs/>
          <w:color w:val="000000" w:themeColor="text1"/>
        </w:rPr>
      </w:pPr>
    </w:p>
    <w:p w14:paraId="4DA31BA1" w14:textId="7313F365" w:rsidR="00447AA4" w:rsidRPr="001863D4" w:rsidRDefault="004B68CC" w:rsidP="00803C02">
      <w:pPr>
        <w:spacing w:line="480" w:lineRule="auto"/>
        <w:jc w:val="both"/>
        <w:rPr>
          <w:bCs/>
          <w:color w:val="000000" w:themeColor="text1"/>
        </w:rPr>
      </w:pPr>
      <w:r w:rsidRPr="001863D4">
        <w:rPr>
          <w:bCs/>
          <w:color w:val="000000" w:themeColor="text1"/>
        </w:rPr>
        <w:t>Nine</w:t>
      </w:r>
      <w:r w:rsidR="00370DD6" w:rsidRPr="001863D4">
        <w:rPr>
          <w:bCs/>
          <w:color w:val="000000" w:themeColor="text1"/>
        </w:rPr>
        <w:t xml:space="preserve"> c</w:t>
      </w:r>
      <w:r w:rsidR="00971371" w:rsidRPr="001863D4">
        <w:rPr>
          <w:bCs/>
          <w:color w:val="000000" w:themeColor="text1"/>
        </w:rPr>
        <w:t xml:space="preserve">oncurrent procedures were performed in five cats including </w:t>
      </w:r>
      <w:r w:rsidR="00370DD6" w:rsidRPr="001863D4">
        <w:rPr>
          <w:bCs/>
          <w:color w:val="000000" w:themeColor="text1"/>
        </w:rPr>
        <w:t>thoracic duct ligation</w:t>
      </w:r>
      <w:r w:rsidR="00D75E43" w:rsidRPr="001863D4">
        <w:rPr>
          <w:bCs/>
          <w:color w:val="000000" w:themeColor="text1"/>
        </w:rPr>
        <w:t xml:space="preserve"> (TDL)</w:t>
      </w:r>
      <w:r w:rsidR="00E822D7" w:rsidRPr="001863D4">
        <w:rPr>
          <w:bCs/>
          <w:color w:val="000000" w:themeColor="text1"/>
        </w:rPr>
        <w:t xml:space="preserve"> and</w:t>
      </w:r>
      <w:r w:rsidR="00370DD6" w:rsidRPr="001863D4">
        <w:rPr>
          <w:bCs/>
          <w:color w:val="000000" w:themeColor="text1"/>
        </w:rPr>
        <w:t xml:space="preserve"> </w:t>
      </w:r>
      <w:r w:rsidR="009D6BB4" w:rsidRPr="001863D4">
        <w:rPr>
          <w:bCs/>
          <w:color w:val="000000" w:themeColor="text1"/>
        </w:rPr>
        <w:t xml:space="preserve">subtotal </w:t>
      </w:r>
      <w:r w:rsidR="00607541" w:rsidRPr="001863D4">
        <w:rPr>
          <w:bCs/>
          <w:color w:val="000000" w:themeColor="text1"/>
        </w:rPr>
        <w:t>pericardiectomy</w:t>
      </w:r>
      <w:r w:rsidR="00370DD6" w:rsidRPr="001863D4">
        <w:rPr>
          <w:bCs/>
          <w:color w:val="000000" w:themeColor="text1"/>
        </w:rPr>
        <w:t xml:space="preserve"> </w:t>
      </w:r>
      <w:r w:rsidR="00BD13DB" w:rsidRPr="001863D4">
        <w:rPr>
          <w:bCs/>
          <w:color w:val="000000" w:themeColor="text1"/>
        </w:rPr>
        <w:t xml:space="preserve">for management of chylothorax </w:t>
      </w:r>
      <w:r w:rsidR="00370DD6" w:rsidRPr="001863D4">
        <w:rPr>
          <w:bCs/>
          <w:color w:val="000000" w:themeColor="text1"/>
        </w:rPr>
        <w:t>(</w:t>
      </w:r>
      <w:r w:rsidR="00E822D7" w:rsidRPr="001863D4">
        <w:rPr>
          <w:bCs/>
          <w:color w:val="000000" w:themeColor="text1"/>
        </w:rPr>
        <w:t>1</w:t>
      </w:r>
      <w:r w:rsidR="00370DD6" w:rsidRPr="001863D4">
        <w:rPr>
          <w:bCs/>
          <w:color w:val="000000" w:themeColor="text1"/>
        </w:rPr>
        <w:t>)</w:t>
      </w:r>
      <w:r w:rsidR="00BD13DB" w:rsidRPr="001863D4">
        <w:rPr>
          <w:bCs/>
          <w:color w:val="000000" w:themeColor="text1"/>
        </w:rPr>
        <w:t xml:space="preserve">, </w:t>
      </w:r>
      <w:r w:rsidR="00370DD6" w:rsidRPr="001863D4">
        <w:rPr>
          <w:bCs/>
          <w:color w:val="000000" w:themeColor="text1"/>
        </w:rPr>
        <w:t>partial right ventriculectomy with graft placement</w:t>
      </w:r>
      <w:r w:rsidR="00BD13DB" w:rsidRPr="001863D4">
        <w:rPr>
          <w:bCs/>
          <w:color w:val="000000" w:themeColor="text1"/>
        </w:rPr>
        <w:t xml:space="preserve"> for correction of DCRV</w:t>
      </w:r>
      <w:r w:rsidR="00370DD6" w:rsidRPr="001863D4">
        <w:rPr>
          <w:bCs/>
          <w:color w:val="000000" w:themeColor="text1"/>
        </w:rPr>
        <w:t xml:space="preserve"> (1)</w:t>
      </w:r>
      <w:r w:rsidR="00BD13DB" w:rsidRPr="001863D4">
        <w:rPr>
          <w:bCs/>
          <w:color w:val="000000" w:themeColor="text1"/>
        </w:rPr>
        <w:t>,</w:t>
      </w:r>
      <w:r w:rsidR="00370DD6" w:rsidRPr="001863D4">
        <w:rPr>
          <w:bCs/>
          <w:color w:val="000000" w:themeColor="text1"/>
        </w:rPr>
        <w:t xml:space="preserve"> resection of abnormal mediastinum (1)</w:t>
      </w:r>
      <w:r w:rsidR="00BD13DB" w:rsidRPr="001863D4">
        <w:rPr>
          <w:bCs/>
          <w:color w:val="000000" w:themeColor="text1"/>
        </w:rPr>
        <w:t>,</w:t>
      </w:r>
      <w:r w:rsidR="00370DD6" w:rsidRPr="001863D4">
        <w:rPr>
          <w:bCs/>
          <w:color w:val="000000" w:themeColor="text1"/>
        </w:rPr>
        <w:t xml:space="preserve"> </w:t>
      </w:r>
      <w:r w:rsidR="005F676E" w:rsidRPr="001863D4">
        <w:rPr>
          <w:bCs/>
          <w:color w:val="000000" w:themeColor="text1"/>
        </w:rPr>
        <w:t xml:space="preserve">partial </w:t>
      </w:r>
      <w:r w:rsidR="00370DD6" w:rsidRPr="001863D4">
        <w:rPr>
          <w:bCs/>
          <w:color w:val="000000" w:themeColor="text1"/>
        </w:rPr>
        <w:t>lobectom</w:t>
      </w:r>
      <w:r w:rsidR="005F4316" w:rsidRPr="001863D4">
        <w:rPr>
          <w:bCs/>
          <w:color w:val="000000" w:themeColor="text1"/>
        </w:rPr>
        <w:t>ies</w:t>
      </w:r>
      <w:r w:rsidR="005F676E" w:rsidRPr="001863D4">
        <w:rPr>
          <w:bCs/>
          <w:color w:val="000000" w:themeColor="text1"/>
        </w:rPr>
        <w:t xml:space="preserve"> </w:t>
      </w:r>
      <w:r w:rsidR="001262AE" w:rsidRPr="001863D4">
        <w:rPr>
          <w:bCs/>
          <w:color w:val="000000" w:themeColor="text1"/>
        </w:rPr>
        <w:t>of the right cranial</w:t>
      </w:r>
      <w:r w:rsidR="00CC2F39" w:rsidRPr="001863D4">
        <w:rPr>
          <w:bCs/>
          <w:color w:val="000000" w:themeColor="text1"/>
        </w:rPr>
        <w:t>,</w:t>
      </w:r>
      <w:r w:rsidR="001262AE" w:rsidRPr="001863D4">
        <w:rPr>
          <w:bCs/>
          <w:color w:val="000000" w:themeColor="text1"/>
        </w:rPr>
        <w:t xml:space="preserve"> middle and caudal lung lobes </w:t>
      </w:r>
      <w:r w:rsidR="00370DD6" w:rsidRPr="001863D4">
        <w:rPr>
          <w:bCs/>
          <w:color w:val="000000" w:themeColor="text1"/>
        </w:rPr>
        <w:t>due to air leakage (1)</w:t>
      </w:r>
      <w:r w:rsidR="005B4B59" w:rsidRPr="001863D4">
        <w:rPr>
          <w:bCs/>
          <w:color w:val="000000" w:themeColor="text1"/>
        </w:rPr>
        <w:t xml:space="preserve">, and </w:t>
      </w:r>
      <w:r w:rsidR="00D75E43" w:rsidRPr="001863D4">
        <w:rPr>
          <w:bCs/>
          <w:color w:val="000000" w:themeColor="text1"/>
        </w:rPr>
        <w:t>TDL</w:t>
      </w:r>
      <w:r w:rsidR="005B4B59" w:rsidRPr="001863D4">
        <w:rPr>
          <w:bCs/>
          <w:color w:val="000000" w:themeColor="text1"/>
        </w:rPr>
        <w:t xml:space="preserve">, </w:t>
      </w:r>
      <w:r w:rsidR="009D6BB4" w:rsidRPr="001863D4">
        <w:rPr>
          <w:bCs/>
          <w:color w:val="000000" w:themeColor="text1"/>
        </w:rPr>
        <w:t xml:space="preserve">subtotal </w:t>
      </w:r>
      <w:r w:rsidR="005B4B59" w:rsidRPr="001863D4">
        <w:rPr>
          <w:bCs/>
          <w:color w:val="000000" w:themeColor="text1"/>
        </w:rPr>
        <w:t xml:space="preserve">pericardiectomy, cisterna chyli ablation </w:t>
      </w:r>
      <w:r w:rsidR="00DD5F69" w:rsidRPr="001863D4">
        <w:rPr>
          <w:bCs/>
          <w:color w:val="000000" w:themeColor="text1"/>
        </w:rPr>
        <w:t xml:space="preserve">for chylothorax management with concurrent </w:t>
      </w:r>
      <w:r w:rsidR="005B4B59" w:rsidRPr="001863D4">
        <w:rPr>
          <w:bCs/>
          <w:color w:val="000000" w:themeColor="text1"/>
        </w:rPr>
        <w:t>exploratory laparotomy due to chyloabdomen (1)</w:t>
      </w:r>
      <w:r w:rsidR="00370DD6" w:rsidRPr="001863D4">
        <w:rPr>
          <w:bCs/>
          <w:color w:val="000000" w:themeColor="text1"/>
        </w:rPr>
        <w:t>.</w:t>
      </w:r>
      <w:r w:rsidR="00F223E6" w:rsidRPr="001863D4">
        <w:rPr>
          <w:bCs/>
          <w:color w:val="000000" w:themeColor="text1"/>
        </w:rPr>
        <w:t xml:space="preserve"> All cats received p</w:t>
      </w:r>
      <w:r w:rsidR="00A4522F" w:rsidRPr="001863D4">
        <w:rPr>
          <w:bCs/>
          <w:color w:val="000000" w:themeColor="text1"/>
        </w:rPr>
        <w:t xml:space="preserve">erioperative </w:t>
      </w:r>
      <w:r w:rsidR="008435C7" w:rsidRPr="001863D4">
        <w:rPr>
          <w:bCs/>
          <w:color w:val="000000" w:themeColor="text1"/>
        </w:rPr>
        <w:t xml:space="preserve">antibiotics </w:t>
      </w:r>
      <w:r w:rsidR="00E822D7" w:rsidRPr="001863D4">
        <w:rPr>
          <w:bCs/>
          <w:color w:val="000000" w:themeColor="text1"/>
        </w:rPr>
        <w:t xml:space="preserve">including </w:t>
      </w:r>
      <w:r w:rsidR="00BE281B" w:rsidRPr="001863D4">
        <w:rPr>
          <w:bCs/>
          <w:color w:val="000000" w:themeColor="text1"/>
        </w:rPr>
        <w:t>ampicillin (1), amoxicillin-clavulanate (</w:t>
      </w:r>
      <w:r w:rsidR="00292CCB" w:rsidRPr="001863D4">
        <w:rPr>
          <w:bCs/>
          <w:color w:val="000000" w:themeColor="text1"/>
        </w:rPr>
        <w:t>2</w:t>
      </w:r>
      <w:r w:rsidR="00BE281B" w:rsidRPr="001863D4">
        <w:rPr>
          <w:bCs/>
          <w:color w:val="000000" w:themeColor="text1"/>
        </w:rPr>
        <w:t xml:space="preserve">), or cefuroxime </w:t>
      </w:r>
      <w:r w:rsidR="00E822D7" w:rsidRPr="001863D4">
        <w:rPr>
          <w:bCs/>
          <w:color w:val="000000" w:themeColor="text1"/>
        </w:rPr>
        <w:t>(</w:t>
      </w:r>
      <w:r w:rsidR="007601E5" w:rsidRPr="001863D4">
        <w:rPr>
          <w:bCs/>
          <w:color w:val="000000" w:themeColor="text1"/>
        </w:rPr>
        <w:t>7</w:t>
      </w:r>
      <w:r w:rsidR="00E822D7" w:rsidRPr="001863D4">
        <w:rPr>
          <w:bCs/>
          <w:color w:val="000000" w:themeColor="text1"/>
        </w:rPr>
        <w:t>).</w:t>
      </w:r>
    </w:p>
    <w:p w14:paraId="6A2EE26F" w14:textId="77777777" w:rsidR="00C4460E" w:rsidRPr="001863D4" w:rsidRDefault="00C4460E" w:rsidP="00803C02">
      <w:pPr>
        <w:spacing w:line="480" w:lineRule="auto"/>
        <w:jc w:val="both"/>
        <w:rPr>
          <w:bCs/>
          <w:color w:val="000000" w:themeColor="text1"/>
        </w:rPr>
      </w:pPr>
    </w:p>
    <w:p w14:paraId="234ECEBB" w14:textId="56D96B4E" w:rsidR="00BE281B" w:rsidRPr="001863D4" w:rsidRDefault="00E822D7" w:rsidP="009F629B">
      <w:pPr>
        <w:spacing w:line="480" w:lineRule="auto"/>
        <w:jc w:val="both"/>
        <w:rPr>
          <w:bCs/>
          <w:color w:val="000000" w:themeColor="text1"/>
        </w:rPr>
      </w:pPr>
      <w:r w:rsidRPr="001863D4">
        <w:rPr>
          <w:bCs/>
          <w:color w:val="000000" w:themeColor="text1"/>
        </w:rPr>
        <w:t xml:space="preserve">Surgery was uncomplicated in </w:t>
      </w:r>
      <w:r w:rsidR="007601E5" w:rsidRPr="001863D4">
        <w:rPr>
          <w:bCs/>
          <w:color w:val="000000" w:themeColor="text1"/>
        </w:rPr>
        <w:t>five</w:t>
      </w:r>
      <w:r w:rsidR="00B939A5" w:rsidRPr="001863D4">
        <w:rPr>
          <w:bCs/>
          <w:color w:val="000000" w:themeColor="text1"/>
        </w:rPr>
        <w:t xml:space="preserve"> </w:t>
      </w:r>
      <w:r w:rsidRPr="001863D4">
        <w:rPr>
          <w:bCs/>
          <w:color w:val="000000" w:themeColor="text1"/>
        </w:rPr>
        <w:t>cats</w:t>
      </w:r>
      <w:r w:rsidR="00080D89" w:rsidRPr="001863D4">
        <w:rPr>
          <w:bCs/>
          <w:color w:val="000000" w:themeColor="text1"/>
        </w:rPr>
        <w:t>. However,</w:t>
      </w:r>
      <w:r w:rsidRPr="001863D4">
        <w:rPr>
          <w:bCs/>
          <w:color w:val="000000" w:themeColor="text1"/>
        </w:rPr>
        <w:t xml:space="preserve"> </w:t>
      </w:r>
      <w:r w:rsidR="00292CCB" w:rsidRPr="001863D4">
        <w:rPr>
          <w:bCs/>
          <w:color w:val="000000" w:themeColor="text1"/>
        </w:rPr>
        <w:t xml:space="preserve">five </w:t>
      </w:r>
      <w:r w:rsidRPr="001863D4">
        <w:rPr>
          <w:bCs/>
          <w:color w:val="000000" w:themeColor="text1"/>
        </w:rPr>
        <w:t>cats</w:t>
      </w:r>
      <w:r w:rsidR="00607F94" w:rsidRPr="001863D4">
        <w:rPr>
          <w:bCs/>
          <w:color w:val="000000" w:themeColor="text1"/>
        </w:rPr>
        <w:t xml:space="preserve"> </w:t>
      </w:r>
      <w:r w:rsidRPr="001863D4">
        <w:rPr>
          <w:bCs/>
          <w:color w:val="000000" w:themeColor="text1"/>
        </w:rPr>
        <w:t>suffered at least one</w:t>
      </w:r>
      <w:r w:rsidR="00607F94" w:rsidRPr="001863D4">
        <w:rPr>
          <w:bCs/>
          <w:color w:val="000000" w:themeColor="text1"/>
        </w:rPr>
        <w:t xml:space="preserve"> </w:t>
      </w:r>
      <w:r w:rsidR="008B422E" w:rsidRPr="001863D4">
        <w:rPr>
          <w:bCs/>
          <w:color w:val="000000" w:themeColor="text1"/>
        </w:rPr>
        <w:t>intraoperative</w:t>
      </w:r>
      <w:r w:rsidR="00607F94" w:rsidRPr="001863D4">
        <w:rPr>
          <w:bCs/>
          <w:color w:val="000000" w:themeColor="text1"/>
        </w:rPr>
        <w:t xml:space="preserve"> complication</w:t>
      </w:r>
      <w:r w:rsidR="008435C7" w:rsidRPr="001863D4">
        <w:rPr>
          <w:bCs/>
          <w:color w:val="000000" w:themeColor="text1"/>
        </w:rPr>
        <w:t xml:space="preserve">. </w:t>
      </w:r>
      <w:r w:rsidR="00B939A5" w:rsidRPr="001863D4">
        <w:rPr>
          <w:bCs/>
          <w:color w:val="000000" w:themeColor="text1"/>
        </w:rPr>
        <w:t xml:space="preserve">Intraoperative hypothermia was recorded in </w:t>
      </w:r>
      <w:r w:rsidR="004D321D" w:rsidRPr="001863D4">
        <w:rPr>
          <w:bCs/>
          <w:color w:val="000000" w:themeColor="text1"/>
        </w:rPr>
        <w:t xml:space="preserve">five </w:t>
      </w:r>
      <w:r w:rsidR="00B939A5" w:rsidRPr="001863D4">
        <w:rPr>
          <w:bCs/>
          <w:color w:val="000000" w:themeColor="text1"/>
        </w:rPr>
        <w:t xml:space="preserve">cats </w:t>
      </w:r>
      <w:r w:rsidR="006602D2" w:rsidRPr="001863D4">
        <w:rPr>
          <w:bCs/>
          <w:color w:val="000000" w:themeColor="text1"/>
        </w:rPr>
        <w:t xml:space="preserve">and </w:t>
      </w:r>
      <w:r w:rsidR="00B939A5" w:rsidRPr="001863D4">
        <w:rPr>
          <w:bCs/>
          <w:color w:val="000000" w:themeColor="text1"/>
        </w:rPr>
        <w:t>hypoten</w:t>
      </w:r>
      <w:r w:rsidR="00DC3C78" w:rsidRPr="001863D4">
        <w:rPr>
          <w:bCs/>
          <w:color w:val="000000" w:themeColor="text1"/>
        </w:rPr>
        <w:t>s</w:t>
      </w:r>
      <w:r w:rsidR="00B939A5" w:rsidRPr="001863D4">
        <w:rPr>
          <w:bCs/>
          <w:color w:val="000000" w:themeColor="text1"/>
        </w:rPr>
        <w:t>ion in</w:t>
      </w:r>
      <w:r w:rsidR="00EB34A6" w:rsidRPr="001863D4">
        <w:rPr>
          <w:bCs/>
          <w:color w:val="000000" w:themeColor="text1"/>
        </w:rPr>
        <w:t xml:space="preserve"> </w:t>
      </w:r>
      <w:r w:rsidR="004D321D" w:rsidRPr="001863D4">
        <w:rPr>
          <w:bCs/>
          <w:color w:val="000000" w:themeColor="text1"/>
        </w:rPr>
        <w:t xml:space="preserve">four </w:t>
      </w:r>
      <w:r w:rsidR="00B939A5" w:rsidRPr="001863D4">
        <w:rPr>
          <w:bCs/>
          <w:color w:val="000000" w:themeColor="text1"/>
        </w:rPr>
        <w:t>cats</w:t>
      </w:r>
      <w:r w:rsidR="006602D2" w:rsidRPr="001863D4">
        <w:rPr>
          <w:bCs/>
          <w:color w:val="000000" w:themeColor="text1"/>
        </w:rPr>
        <w:t>,</w:t>
      </w:r>
      <w:r w:rsidR="00B939A5" w:rsidRPr="001863D4">
        <w:rPr>
          <w:bCs/>
          <w:color w:val="000000" w:themeColor="text1"/>
        </w:rPr>
        <w:t xml:space="preserve"> with one cat requiring a</w:t>
      </w:r>
      <w:r w:rsidR="00EB34A6" w:rsidRPr="001863D4">
        <w:rPr>
          <w:bCs/>
          <w:color w:val="000000" w:themeColor="text1"/>
        </w:rPr>
        <w:t xml:space="preserve"> whole blood transfusion</w:t>
      </w:r>
      <w:r w:rsidR="00667156" w:rsidRPr="001863D4">
        <w:rPr>
          <w:bCs/>
          <w:color w:val="000000" w:themeColor="text1"/>
        </w:rPr>
        <w:t xml:space="preserve"> for </w:t>
      </w:r>
      <w:r w:rsidR="00DB3F65" w:rsidRPr="001863D4">
        <w:rPr>
          <w:bCs/>
          <w:color w:val="000000" w:themeColor="text1"/>
        </w:rPr>
        <w:t xml:space="preserve">persistent </w:t>
      </w:r>
      <w:r w:rsidR="00667156" w:rsidRPr="001863D4">
        <w:rPr>
          <w:bCs/>
          <w:color w:val="000000" w:themeColor="text1"/>
        </w:rPr>
        <w:t>hypotension</w:t>
      </w:r>
      <w:r w:rsidR="00B939A5" w:rsidRPr="001863D4">
        <w:rPr>
          <w:bCs/>
          <w:color w:val="000000" w:themeColor="text1"/>
        </w:rPr>
        <w:t>. Due to ongoing air leakage, one cat</w:t>
      </w:r>
      <w:r w:rsidR="009F4889" w:rsidRPr="001863D4">
        <w:rPr>
          <w:bCs/>
          <w:color w:val="000000" w:themeColor="text1"/>
        </w:rPr>
        <w:t xml:space="preserve"> (</w:t>
      </w:r>
      <w:r w:rsidR="006C0332" w:rsidRPr="001863D4">
        <w:rPr>
          <w:bCs/>
          <w:color w:val="000000" w:themeColor="text1"/>
        </w:rPr>
        <w:t>c</w:t>
      </w:r>
      <w:r w:rsidR="009F4889" w:rsidRPr="001863D4">
        <w:rPr>
          <w:bCs/>
          <w:color w:val="000000" w:themeColor="text1"/>
        </w:rPr>
        <w:t xml:space="preserve">ase </w:t>
      </w:r>
      <w:r w:rsidR="00B678C6" w:rsidRPr="001863D4">
        <w:rPr>
          <w:bCs/>
          <w:color w:val="000000" w:themeColor="text1"/>
        </w:rPr>
        <w:t>six</w:t>
      </w:r>
      <w:r w:rsidR="009F4889" w:rsidRPr="001863D4">
        <w:rPr>
          <w:bCs/>
          <w:color w:val="000000" w:themeColor="text1"/>
        </w:rPr>
        <w:t xml:space="preserve">) </w:t>
      </w:r>
      <w:r w:rsidR="00B939A5" w:rsidRPr="001863D4">
        <w:rPr>
          <w:bCs/>
          <w:color w:val="000000" w:themeColor="text1"/>
        </w:rPr>
        <w:t xml:space="preserve">required </w:t>
      </w:r>
      <w:r w:rsidR="007524F6" w:rsidRPr="001863D4">
        <w:rPr>
          <w:bCs/>
          <w:color w:val="000000" w:themeColor="text1"/>
        </w:rPr>
        <w:t xml:space="preserve">partial </w:t>
      </w:r>
      <w:r w:rsidR="00667156" w:rsidRPr="001863D4">
        <w:rPr>
          <w:bCs/>
          <w:color w:val="000000" w:themeColor="text1"/>
        </w:rPr>
        <w:t>lobectomy of the right cranial</w:t>
      </w:r>
      <w:r w:rsidR="007524F6" w:rsidRPr="001863D4">
        <w:rPr>
          <w:bCs/>
          <w:color w:val="000000" w:themeColor="text1"/>
        </w:rPr>
        <w:t xml:space="preserve">, </w:t>
      </w:r>
      <w:proofErr w:type="gramStart"/>
      <w:r w:rsidR="0070498B" w:rsidRPr="001863D4">
        <w:rPr>
          <w:bCs/>
          <w:color w:val="000000" w:themeColor="text1"/>
        </w:rPr>
        <w:t>middle</w:t>
      </w:r>
      <w:proofErr w:type="gramEnd"/>
      <w:r w:rsidR="00667156" w:rsidRPr="001863D4">
        <w:rPr>
          <w:bCs/>
          <w:color w:val="000000" w:themeColor="text1"/>
        </w:rPr>
        <w:t xml:space="preserve"> and caudal lung lobes. All cats survived surgery</w:t>
      </w:r>
      <w:r w:rsidR="00BF07F0" w:rsidRPr="001863D4">
        <w:rPr>
          <w:bCs/>
          <w:color w:val="000000" w:themeColor="text1"/>
        </w:rPr>
        <w:t xml:space="preserve"> and </w:t>
      </w:r>
      <w:r w:rsidR="009F629B" w:rsidRPr="001863D4">
        <w:rPr>
          <w:bCs/>
          <w:color w:val="000000" w:themeColor="text1"/>
        </w:rPr>
        <w:t>six</w:t>
      </w:r>
      <w:r w:rsidR="00BF07F0" w:rsidRPr="001863D4">
        <w:rPr>
          <w:bCs/>
          <w:color w:val="000000" w:themeColor="text1"/>
        </w:rPr>
        <w:t xml:space="preserve"> cats survived to discharge</w:t>
      </w:r>
      <w:r w:rsidR="00C05CA4" w:rsidRPr="001863D4">
        <w:rPr>
          <w:bCs/>
          <w:color w:val="000000" w:themeColor="text1"/>
        </w:rPr>
        <w:t>.</w:t>
      </w:r>
    </w:p>
    <w:p w14:paraId="01D0E789" w14:textId="77777777" w:rsidR="0066354F" w:rsidRPr="001863D4" w:rsidRDefault="0066354F" w:rsidP="009F629B">
      <w:pPr>
        <w:spacing w:line="480" w:lineRule="auto"/>
        <w:jc w:val="both"/>
        <w:rPr>
          <w:bCs/>
          <w:color w:val="000000" w:themeColor="text1"/>
        </w:rPr>
      </w:pPr>
    </w:p>
    <w:p w14:paraId="22FFAADC" w14:textId="73C4FFEB" w:rsidR="0057584D" w:rsidRPr="001863D4" w:rsidRDefault="004D321D" w:rsidP="00803C02">
      <w:pPr>
        <w:spacing w:line="480" w:lineRule="auto"/>
        <w:jc w:val="both"/>
        <w:rPr>
          <w:bCs/>
          <w:color w:val="000000" w:themeColor="text1"/>
        </w:rPr>
      </w:pPr>
      <w:r w:rsidRPr="001863D4">
        <w:rPr>
          <w:bCs/>
          <w:color w:val="000000" w:themeColor="text1"/>
        </w:rPr>
        <w:lastRenderedPageBreak/>
        <w:t xml:space="preserve">Six </w:t>
      </w:r>
      <w:r w:rsidR="000B1806" w:rsidRPr="001863D4">
        <w:rPr>
          <w:bCs/>
          <w:color w:val="000000" w:themeColor="text1"/>
        </w:rPr>
        <w:t>cats</w:t>
      </w:r>
      <w:r w:rsidR="00B939A5" w:rsidRPr="001863D4">
        <w:rPr>
          <w:bCs/>
          <w:color w:val="000000" w:themeColor="text1"/>
        </w:rPr>
        <w:t xml:space="preserve"> suffered at least one postoperative complication</w:t>
      </w:r>
      <w:r w:rsidR="00DB3F65" w:rsidRPr="001863D4">
        <w:rPr>
          <w:bCs/>
          <w:color w:val="000000" w:themeColor="text1"/>
        </w:rPr>
        <w:t xml:space="preserve">. </w:t>
      </w:r>
      <w:r w:rsidR="00B41829" w:rsidRPr="001863D4">
        <w:rPr>
          <w:bCs/>
          <w:color w:val="000000" w:themeColor="text1"/>
        </w:rPr>
        <w:t xml:space="preserve">Case one, diagnosed with pyothorax, had recurrent pleural effusion within </w:t>
      </w:r>
      <w:r w:rsidR="00CA1A3D" w:rsidRPr="001863D4">
        <w:rPr>
          <w:bCs/>
          <w:color w:val="000000" w:themeColor="text1"/>
        </w:rPr>
        <w:t xml:space="preserve">two </w:t>
      </w:r>
      <w:r w:rsidR="00B41829" w:rsidRPr="001863D4">
        <w:rPr>
          <w:bCs/>
          <w:color w:val="000000" w:themeColor="text1"/>
        </w:rPr>
        <w:t>days of surgery</w:t>
      </w:r>
      <w:r w:rsidR="00466611" w:rsidRPr="001863D4">
        <w:rPr>
          <w:bCs/>
          <w:color w:val="000000" w:themeColor="text1"/>
        </w:rPr>
        <w:t xml:space="preserve"> which was managed with 21 days of amoxicillin clavulanate</w:t>
      </w:r>
      <w:r w:rsidR="00B41829" w:rsidRPr="001863D4">
        <w:rPr>
          <w:bCs/>
          <w:color w:val="000000" w:themeColor="text1"/>
        </w:rPr>
        <w:t xml:space="preserve">. </w:t>
      </w:r>
      <w:r w:rsidR="00BF07F0" w:rsidRPr="001863D4">
        <w:rPr>
          <w:bCs/>
          <w:color w:val="000000" w:themeColor="text1"/>
        </w:rPr>
        <w:t xml:space="preserve">Case </w:t>
      </w:r>
      <w:r w:rsidR="009E1B81" w:rsidRPr="001863D4">
        <w:rPr>
          <w:bCs/>
          <w:color w:val="000000" w:themeColor="text1"/>
        </w:rPr>
        <w:t>five</w:t>
      </w:r>
      <w:r w:rsidR="00DB3F65" w:rsidRPr="001863D4">
        <w:rPr>
          <w:bCs/>
          <w:color w:val="000000" w:themeColor="text1"/>
        </w:rPr>
        <w:t xml:space="preserve"> </w:t>
      </w:r>
      <w:r w:rsidR="00386F80" w:rsidRPr="001863D4">
        <w:rPr>
          <w:bCs/>
          <w:color w:val="000000" w:themeColor="text1"/>
        </w:rPr>
        <w:t xml:space="preserve">developed </w:t>
      </w:r>
      <w:r w:rsidR="00CC0A5B" w:rsidRPr="001863D4">
        <w:rPr>
          <w:bCs/>
          <w:color w:val="000000" w:themeColor="text1"/>
        </w:rPr>
        <w:t>ongoing</w:t>
      </w:r>
      <w:r w:rsidR="000B1806" w:rsidRPr="001863D4">
        <w:rPr>
          <w:bCs/>
          <w:color w:val="000000" w:themeColor="text1"/>
        </w:rPr>
        <w:t xml:space="preserve"> pleural effusion</w:t>
      </w:r>
      <w:r w:rsidR="003030BD" w:rsidRPr="001863D4">
        <w:rPr>
          <w:bCs/>
          <w:color w:val="000000" w:themeColor="text1"/>
        </w:rPr>
        <w:t xml:space="preserve"> </w:t>
      </w:r>
      <w:r w:rsidR="00B41829" w:rsidRPr="001863D4">
        <w:rPr>
          <w:bCs/>
          <w:color w:val="000000" w:themeColor="text1"/>
        </w:rPr>
        <w:t>and</w:t>
      </w:r>
      <w:r w:rsidR="008B7269" w:rsidRPr="001863D4">
        <w:rPr>
          <w:bCs/>
          <w:color w:val="000000" w:themeColor="text1"/>
        </w:rPr>
        <w:t xml:space="preserve"> </w:t>
      </w:r>
      <w:r w:rsidR="00386F80" w:rsidRPr="001863D4">
        <w:rPr>
          <w:bCs/>
          <w:color w:val="000000" w:themeColor="text1"/>
        </w:rPr>
        <w:t xml:space="preserve">a </w:t>
      </w:r>
      <w:r w:rsidR="00AE6BE2" w:rsidRPr="001863D4">
        <w:rPr>
          <w:bCs/>
          <w:color w:val="000000" w:themeColor="text1"/>
        </w:rPr>
        <w:t>mild subcutaneous fluid accumulation</w:t>
      </w:r>
      <w:r w:rsidR="002E36F7" w:rsidRPr="001863D4">
        <w:rPr>
          <w:bCs/>
          <w:color w:val="000000" w:themeColor="text1"/>
        </w:rPr>
        <w:t xml:space="preserve"> at the site of the thoracostomy tube</w:t>
      </w:r>
      <w:r w:rsidR="00CC0A5B" w:rsidRPr="001863D4">
        <w:rPr>
          <w:bCs/>
          <w:color w:val="000000" w:themeColor="text1"/>
        </w:rPr>
        <w:t xml:space="preserve">. </w:t>
      </w:r>
      <w:r w:rsidR="00BF07F0" w:rsidRPr="001863D4">
        <w:rPr>
          <w:bCs/>
          <w:color w:val="000000" w:themeColor="text1"/>
        </w:rPr>
        <w:t xml:space="preserve">Case </w:t>
      </w:r>
      <w:r w:rsidR="009E1B81" w:rsidRPr="001863D4">
        <w:rPr>
          <w:bCs/>
          <w:color w:val="000000" w:themeColor="text1"/>
        </w:rPr>
        <w:t>eight</w:t>
      </w:r>
      <w:r w:rsidR="00EC7E2F" w:rsidRPr="001863D4">
        <w:rPr>
          <w:bCs/>
          <w:color w:val="000000" w:themeColor="text1"/>
        </w:rPr>
        <w:t xml:space="preserve"> developed </w:t>
      </w:r>
      <w:r w:rsidR="008B7269" w:rsidRPr="001863D4">
        <w:rPr>
          <w:bCs/>
          <w:color w:val="000000" w:themeColor="text1"/>
        </w:rPr>
        <w:t xml:space="preserve">a self-limiting </w:t>
      </w:r>
      <w:r w:rsidR="00EC7E2F" w:rsidRPr="001863D4">
        <w:rPr>
          <w:bCs/>
          <w:color w:val="000000" w:themeColor="text1"/>
        </w:rPr>
        <w:t xml:space="preserve">chylothorax </w:t>
      </w:r>
      <w:r w:rsidR="006602D2" w:rsidRPr="001863D4">
        <w:rPr>
          <w:bCs/>
          <w:color w:val="000000" w:themeColor="text1"/>
        </w:rPr>
        <w:t xml:space="preserve">36 hours </w:t>
      </w:r>
      <w:r w:rsidR="00EC7E2F" w:rsidRPr="001863D4">
        <w:rPr>
          <w:bCs/>
          <w:color w:val="000000" w:themeColor="text1"/>
        </w:rPr>
        <w:t>after surgery</w:t>
      </w:r>
      <w:r w:rsidR="00EB0B63" w:rsidRPr="001863D4">
        <w:rPr>
          <w:bCs/>
          <w:color w:val="000000" w:themeColor="text1"/>
        </w:rPr>
        <w:t xml:space="preserve"> which resolved in 48 hours. </w:t>
      </w:r>
    </w:p>
    <w:p w14:paraId="5638C3D0" w14:textId="77777777" w:rsidR="0057584D" w:rsidRPr="001863D4" w:rsidRDefault="0057584D" w:rsidP="00803C02">
      <w:pPr>
        <w:spacing w:line="480" w:lineRule="auto"/>
        <w:jc w:val="both"/>
        <w:rPr>
          <w:bCs/>
          <w:color w:val="000000" w:themeColor="text1"/>
        </w:rPr>
      </w:pPr>
    </w:p>
    <w:p w14:paraId="3EA784CC" w14:textId="1F5AB24D" w:rsidR="00BF07F0" w:rsidRPr="001863D4" w:rsidRDefault="00BF07F0" w:rsidP="00803C02">
      <w:pPr>
        <w:spacing w:line="480" w:lineRule="auto"/>
        <w:jc w:val="both"/>
        <w:rPr>
          <w:bCs/>
          <w:color w:val="000000" w:themeColor="text1"/>
        </w:rPr>
      </w:pPr>
      <w:r w:rsidRPr="001863D4">
        <w:rPr>
          <w:bCs/>
          <w:color w:val="000000" w:themeColor="text1"/>
        </w:rPr>
        <w:t xml:space="preserve">During hospitalisation, </w:t>
      </w:r>
      <w:r w:rsidR="00DB3F65" w:rsidRPr="001863D4">
        <w:rPr>
          <w:bCs/>
          <w:color w:val="000000" w:themeColor="text1"/>
        </w:rPr>
        <w:t xml:space="preserve">complications </w:t>
      </w:r>
      <w:r w:rsidRPr="001863D4">
        <w:rPr>
          <w:bCs/>
          <w:color w:val="000000" w:themeColor="text1"/>
        </w:rPr>
        <w:t>led to the death or euthanasia of the cat</w:t>
      </w:r>
      <w:r w:rsidR="00B41829" w:rsidRPr="001863D4">
        <w:rPr>
          <w:bCs/>
          <w:color w:val="000000" w:themeColor="text1"/>
        </w:rPr>
        <w:t xml:space="preserve"> in </w:t>
      </w:r>
      <w:r w:rsidR="004D321D" w:rsidRPr="001863D4">
        <w:rPr>
          <w:bCs/>
          <w:color w:val="000000" w:themeColor="text1"/>
        </w:rPr>
        <w:t xml:space="preserve">four </w:t>
      </w:r>
      <w:r w:rsidR="00B41829" w:rsidRPr="001863D4">
        <w:rPr>
          <w:bCs/>
          <w:color w:val="000000" w:themeColor="text1"/>
        </w:rPr>
        <w:t xml:space="preserve">cases. </w:t>
      </w:r>
      <w:r w:rsidRPr="001863D4">
        <w:rPr>
          <w:bCs/>
          <w:color w:val="000000" w:themeColor="text1"/>
        </w:rPr>
        <w:t xml:space="preserve">Case </w:t>
      </w:r>
      <w:r w:rsidR="009E1B81" w:rsidRPr="001863D4">
        <w:rPr>
          <w:bCs/>
          <w:color w:val="000000" w:themeColor="text1"/>
        </w:rPr>
        <w:t>four</w:t>
      </w:r>
      <w:r w:rsidR="00746809" w:rsidRPr="001863D4">
        <w:rPr>
          <w:bCs/>
          <w:color w:val="000000" w:themeColor="text1"/>
        </w:rPr>
        <w:t xml:space="preserve"> </w:t>
      </w:r>
      <w:r w:rsidR="0011677A" w:rsidRPr="001863D4">
        <w:rPr>
          <w:bCs/>
          <w:color w:val="000000" w:themeColor="text1"/>
        </w:rPr>
        <w:t xml:space="preserve">experienced </w:t>
      </w:r>
      <w:r w:rsidR="00DB3F65" w:rsidRPr="001863D4">
        <w:rPr>
          <w:bCs/>
          <w:color w:val="000000" w:themeColor="text1"/>
        </w:rPr>
        <w:t>hypotensi</w:t>
      </w:r>
      <w:r w:rsidR="0011677A" w:rsidRPr="001863D4">
        <w:rPr>
          <w:bCs/>
          <w:color w:val="000000" w:themeColor="text1"/>
        </w:rPr>
        <w:t>on on</w:t>
      </w:r>
      <w:r w:rsidR="00DB3F65" w:rsidRPr="001863D4">
        <w:rPr>
          <w:bCs/>
          <w:color w:val="000000" w:themeColor="text1"/>
        </w:rPr>
        <w:t xml:space="preserve"> recovery </w:t>
      </w:r>
      <w:r w:rsidR="00746809" w:rsidRPr="001863D4">
        <w:rPr>
          <w:bCs/>
          <w:color w:val="000000" w:themeColor="text1"/>
        </w:rPr>
        <w:t>resulting in</w:t>
      </w:r>
      <w:r w:rsidR="00DB3F65" w:rsidRPr="001863D4">
        <w:rPr>
          <w:bCs/>
          <w:color w:val="000000" w:themeColor="text1"/>
        </w:rPr>
        <w:t xml:space="preserve"> cardiopulmonary arrest</w:t>
      </w:r>
      <w:r w:rsidR="00307236" w:rsidRPr="001863D4">
        <w:rPr>
          <w:bCs/>
          <w:color w:val="000000" w:themeColor="text1"/>
        </w:rPr>
        <w:t xml:space="preserve"> </w:t>
      </w:r>
      <w:r w:rsidR="004D321D" w:rsidRPr="001863D4">
        <w:rPr>
          <w:bCs/>
          <w:color w:val="000000" w:themeColor="text1"/>
        </w:rPr>
        <w:t>(CPA)</w:t>
      </w:r>
      <w:r w:rsidR="00CE38AA" w:rsidRPr="001863D4">
        <w:rPr>
          <w:bCs/>
          <w:color w:val="000000" w:themeColor="text1"/>
        </w:rPr>
        <w:t xml:space="preserve"> </w:t>
      </w:r>
      <w:r w:rsidR="00307236" w:rsidRPr="001863D4">
        <w:rPr>
          <w:bCs/>
          <w:color w:val="000000" w:themeColor="text1"/>
        </w:rPr>
        <w:t xml:space="preserve">at 4 and </w:t>
      </w:r>
      <w:r w:rsidR="00746809" w:rsidRPr="001863D4">
        <w:rPr>
          <w:bCs/>
          <w:color w:val="000000" w:themeColor="text1"/>
        </w:rPr>
        <w:t>5.5 hours postoperatively,</w:t>
      </w:r>
      <w:r w:rsidR="00307236" w:rsidRPr="001863D4">
        <w:rPr>
          <w:bCs/>
          <w:color w:val="000000" w:themeColor="text1"/>
        </w:rPr>
        <w:t xml:space="preserve"> </w:t>
      </w:r>
      <w:r w:rsidR="00DB3F65" w:rsidRPr="001863D4">
        <w:rPr>
          <w:bCs/>
          <w:color w:val="000000" w:themeColor="text1"/>
        </w:rPr>
        <w:t xml:space="preserve">cardiorespiratory </w:t>
      </w:r>
      <w:r w:rsidR="00746809" w:rsidRPr="001863D4">
        <w:rPr>
          <w:bCs/>
          <w:color w:val="000000" w:themeColor="text1"/>
        </w:rPr>
        <w:t>resuscitation</w:t>
      </w:r>
      <w:r w:rsidR="00DB3F65" w:rsidRPr="001863D4">
        <w:rPr>
          <w:bCs/>
          <w:color w:val="000000" w:themeColor="text1"/>
        </w:rPr>
        <w:t xml:space="preserve"> </w:t>
      </w:r>
      <w:r w:rsidR="00746809" w:rsidRPr="001863D4">
        <w:rPr>
          <w:bCs/>
          <w:color w:val="000000" w:themeColor="text1"/>
        </w:rPr>
        <w:t>w</w:t>
      </w:r>
      <w:r w:rsidR="00DB3F65" w:rsidRPr="001863D4">
        <w:rPr>
          <w:bCs/>
          <w:color w:val="000000" w:themeColor="text1"/>
        </w:rPr>
        <w:t>as</w:t>
      </w:r>
      <w:r w:rsidR="00BE281B" w:rsidRPr="001863D4">
        <w:rPr>
          <w:bCs/>
          <w:color w:val="000000" w:themeColor="text1"/>
        </w:rPr>
        <w:t xml:space="preserve"> ultimately</w:t>
      </w:r>
      <w:r w:rsidR="00DB3F65" w:rsidRPr="001863D4">
        <w:rPr>
          <w:bCs/>
          <w:color w:val="000000" w:themeColor="text1"/>
        </w:rPr>
        <w:t xml:space="preserve"> unsuccessful. </w:t>
      </w:r>
      <w:r w:rsidR="00B41829" w:rsidRPr="001863D4">
        <w:rPr>
          <w:bCs/>
          <w:color w:val="000000" w:themeColor="text1"/>
        </w:rPr>
        <w:t xml:space="preserve">Case five had ongoing pleural effusion with evidence of dyspnoea and the cat experienced </w:t>
      </w:r>
      <w:r w:rsidR="00B13CE4" w:rsidRPr="001863D4">
        <w:rPr>
          <w:bCs/>
          <w:color w:val="000000" w:themeColor="text1"/>
        </w:rPr>
        <w:t>CPA</w:t>
      </w:r>
      <w:r w:rsidR="00B41829" w:rsidRPr="001863D4">
        <w:rPr>
          <w:bCs/>
          <w:color w:val="000000" w:themeColor="text1"/>
        </w:rPr>
        <w:t xml:space="preserve"> nine days after surgery. </w:t>
      </w:r>
      <w:r w:rsidR="00EC2170" w:rsidRPr="001863D4">
        <w:rPr>
          <w:bCs/>
          <w:color w:val="000000" w:themeColor="text1"/>
        </w:rPr>
        <w:t>C</w:t>
      </w:r>
      <w:r w:rsidR="00B41829" w:rsidRPr="001863D4">
        <w:rPr>
          <w:bCs/>
          <w:color w:val="000000" w:themeColor="text1"/>
        </w:rPr>
        <w:t>ase six</w:t>
      </w:r>
      <w:r w:rsidR="00EC2170" w:rsidRPr="001863D4">
        <w:rPr>
          <w:bCs/>
          <w:color w:val="000000" w:themeColor="text1"/>
        </w:rPr>
        <w:t>, the cat with preoperative pneumothorax managed with multiple partial lobectomies at surgery, developed recurrent</w:t>
      </w:r>
      <w:r w:rsidR="00B41829" w:rsidRPr="001863D4">
        <w:rPr>
          <w:bCs/>
          <w:color w:val="000000" w:themeColor="text1"/>
        </w:rPr>
        <w:t xml:space="preserve"> intractable pneumothorax 3.5 hours postoperatively and was euthanised four hours after surgery. </w:t>
      </w:r>
      <w:r w:rsidR="004D321D" w:rsidRPr="001863D4">
        <w:rPr>
          <w:bCs/>
          <w:color w:val="000000" w:themeColor="text1"/>
        </w:rPr>
        <w:t xml:space="preserve">Case ten had ongoing pleural effusion postoperatively with </w:t>
      </w:r>
      <w:r w:rsidR="009D6BB4" w:rsidRPr="001863D4">
        <w:rPr>
          <w:bCs/>
          <w:color w:val="000000" w:themeColor="text1"/>
        </w:rPr>
        <w:t xml:space="preserve">development of </w:t>
      </w:r>
      <w:r w:rsidR="004D321D" w:rsidRPr="001863D4">
        <w:rPr>
          <w:bCs/>
          <w:color w:val="000000" w:themeColor="text1"/>
        </w:rPr>
        <w:t xml:space="preserve">chylothorax </w:t>
      </w:r>
      <w:r w:rsidR="00CA1A3D" w:rsidRPr="001863D4">
        <w:rPr>
          <w:bCs/>
          <w:color w:val="000000" w:themeColor="text1"/>
        </w:rPr>
        <w:t>three</w:t>
      </w:r>
      <w:r w:rsidR="004D321D" w:rsidRPr="001863D4">
        <w:rPr>
          <w:bCs/>
          <w:color w:val="000000" w:themeColor="text1"/>
        </w:rPr>
        <w:t xml:space="preserve"> days post operatively</w:t>
      </w:r>
      <w:r w:rsidR="009D6BB4" w:rsidRPr="001863D4">
        <w:rPr>
          <w:bCs/>
          <w:color w:val="000000" w:themeColor="text1"/>
        </w:rPr>
        <w:t>;</w:t>
      </w:r>
      <w:r w:rsidR="004D321D" w:rsidRPr="001863D4">
        <w:rPr>
          <w:bCs/>
          <w:color w:val="000000" w:themeColor="text1"/>
        </w:rPr>
        <w:t xml:space="preserve"> the cat underwent TDL </w:t>
      </w:r>
      <w:r w:rsidR="00CA1A3D" w:rsidRPr="001863D4">
        <w:rPr>
          <w:bCs/>
          <w:color w:val="000000" w:themeColor="text1"/>
        </w:rPr>
        <w:t xml:space="preserve">four </w:t>
      </w:r>
      <w:r w:rsidR="004D321D" w:rsidRPr="001863D4">
        <w:rPr>
          <w:bCs/>
          <w:color w:val="000000" w:themeColor="text1"/>
        </w:rPr>
        <w:t xml:space="preserve">days postoperatively but suffered CPA </w:t>
      </w:r>
      <w:r w:rsidR="00CA1A3D" w:rsidRPr="001863D4">
        <w:rPr>
          <w:bCs/>
          <w:color w:val="000000" w:themeColor="text1"/>
        </w:rPr>
        <w:t>three</w:t>
      </w:r>
      <w:r w:rsidR="004D321D" w:rsidRPr="001863D4">
        <w:rPr>
          <w:bCs/>
          <w:color w:val="000000" w:themeColor="text1"/>
        </w:rPr>
        <w:t xml:space="preserve"> days later.  </w:t>
      </w:r>
    </w:p>
    <w:p w14:paraId="41A3D8CD" w14:textId="77777777" w:rsidR="004C6842" w:rsidRPr="001863D4" w:rsidRDefault="004C6842" w:rsidP="00803C02">
      <w:pPr>
        <w:spacing w:line="480" w:lineRule="auto"/>
        <w:jc w:val="both"/>
        <w:rPr>
          <w:bCs/>
          <w:color w:val="000000" w:themeColor="text1"/>
        </w:rPr>
      </w:pPr>
    </w:p>
    <w:p w14:paraId="1E4851CD" w14:textId="32C22C89" w:rsidR="00B674B7" w:rsidRPr="001863D4" w:rsidRDefault="00AB34AE" w:rsidP="00803C02">
      <w:pPr>
        <w:spacing w:line="480" w:lineRule="auto"/>
        <w:jc w:val="both"/>
        <w:rPr>
          <w:bCs/>
          <w:color w:val="000000" w:themeColor="text1"/>
        </w:rPr>
      </w:pPr>
      <w:r w:rsidRPr="001863D4">
        <w:rPr>
          <w:bCs/>
          <w:color w:val="000000" w:themeColor="text1"/>
        </w:rPr>
        <w:t xml:space="preserve">Three </w:t>
      </w:r>
      <w:r w:rsidR="00BF07F0" w:rsidRPr="001863D4">
        <w:rPr>
          <w:bCs/>
          <w:color w:val="000000" w:themeColor="text1"/>
        </w:rPr>
        <w:t xml:space="preserve">cats were euthanised after discharge within </w:t>
      </w:r>
      <w:r w:rsidRPr="001863D4">
        <w:rPr>
          <w:bCs/>
          <w:color w:val="000000" w:themeColor="text1"/>
        </w:rPr>
        <w:t xml:space="preserve">five </w:t>
      </w:r>
      <w:r w:rsidR="00BF07F0" w:rsidRPr="001863D4">
        <w:rPr>
          <w:bCs/>
          <w:color w:val="000000" w:themeColor="text1"/>
        </w:rPr>
        <w:t xml:space="preserve">weeks </w:t>
      </w:r>
      <w:r w:rsidR="00DB7FAD" w:rsidRPr="001863D4">
        <w:rPr>
          <w:bCs/>
          <w:color w:val="000000" w:themeColor="text1"/>
        </w:rPr>
        <w:t>of</w:t>
      </w:r>
      <w:r w:rsidR="00BF07F0" w:rsidRPr="001863D4">
        <w:rPr>
          <w:bCs/>
          <w:color w:val="000000" w:themeColor="text1"/>
        </w:rPr>
        <w:t xml:space="preserve"> surgery. Case </w:t>
      </w:r>
      <w:r w:rsidR="009E1B81" w:rsidRPr="001863D4">
        <w:rPr>
          <w:bCs/>
          <w:color w:val="000000" w:themeColor="text1"/>
        </w:rPr>
        <w:t>three</w:t>
      </w:r>
      <w:r w:rsidR="00B674B7" w:rsidRPr="001863D4">
        <w:rPr>
          <w:bCs/>
          <w:color w:val="000000" w:themeColor="text1"/>
        </w:rPr>
        <w:t xml:space="preserve"> represented six days postoperatively for dyspnoea and </w:t>
      </w:r>
      <w:r w:rsidR="00CA1A3D" w:rsidRPr="001863D4">
        <w:rPr>
          <w:bCs/>
          <w:color w:val="000000" w:themeColor="text1"/>
        </w:rPr>
        <w:t xml:space="preserve">a </w:t>
      </w:r>
      <w:r w:rsidR="00B674B7" w:rsidRPr="001863D4">
        <w:rPr>
          <w:bCs/>
          <w:color w:val="000000" w:themeColor="text1"/>
        </w:rPr>
        <w:t>recurrent pleural effusion</w:t>
      </w:r>
      <w:r w:rsidR="00C044EE" w:rsidRPr="001863D4">
        <w:rPr>
          <w:bCs/>
          <w:color w:val="000000" w:themeColor="text1"/>
        </w:rPr>
        <w:t xml:space="preserve">, </w:t>
      </w:r>
      <w:r w:rsidR="00C044EE" w:rsidRPr="001863D4">
        <w:rPr>
          <w:bCs/>
          <w:color w:val="000000" w:themeColor="text1"/>
        </w:rPr>
        <w:lastRenderedPageBreak/>
        <w:t xml:space="preserve">confirmed </w:t>
      </w:r>
      <w:r w:rsidR="00CA1A3D" w:rsidRPr="001863D4">
        <w:rPr>
          <w:bCs/>
          <w:color w:val="000000" w:themeColor="text1"/>
        </w:rPr>
        <w:t>as</w:t>
      </w:r>
      <w:r w:rsidR="00C044EE" w:rsidRPr="001863D4">
        <w:rPr>
          <w:bCs/>
          <w:color w:val="000000" w:themeColor="text1"/>
        </w:rPr>
        <w:t xml:space="preserve"> a protein rich transudate, </w:t>
      </w:r>
      <w:r w:rsidR="00B674B7" w:rsidRPr="001863D4">
        <w:rPr>
          <w:bCs/>
          <w:color w:val="000000" w:themeColor="text1"/>
        </w:rPr>
        <w:t xml:space="preserve">was documented. </w:t>
      </w:r>
      <w:r w:rsidR="00C044EE" w:rsidRPr="001863D4">
        <w:rPr>
          <w:bCs/>
          <w:color w:val="000000" w:themeColor="text1"/>
        </w:rPr>
        <w:t>Despite improvement in the effusion</w:t>
      </w:r>
      <w:r w:rsidR="00E85CF0" w:rsidRPr="001863D4">
        <w:rPr>
          <w:bCs/>
          <w:color w:val="000000" w:themeColor="text1"/>
        </w:rPr>
        <w:t>,</w:t>
      </w:r>
      <w:r w:rsidR="00C044EE" w:rsidRPr="001863D4">
        <w:rPr>
          <w:bCs/>
          <w:color w:val="000000" w:themeColor="text1"/>
        </w:rPr>
        <w:t xml:space="preserve"> dyspnoea recurred and 11 days postoperatively the cat developed acute hindlimb paraparesis with cold extremities and absent femoral and pedal pulses</w:t>
      </w:r>
      <w:r w:rsidR="00E85CF0" w:rsidRPr="001863D4">
        <w:rPr>
          <w:bCs/>
          <w:color w:val="000000" w:themeColor="text1"/>
        </w:rPr>
        <w:t>;</w:t>
      </w:r>
      <w:r w:rsidR="00C044EE" w:rsidRPr="001863D4">
        <w:rPr>
          <w:bCs/>
          <w:color w:val="000000" w:themeColor="text1"/>
        </w:rPr>
        <w:t xml:space="preserve"> </w:t>
      </w:r>
      <w:r w:rsidR="00BF07F0" w:rsidRPr="001863D4">
        <w:rPr>
          <w:bCs/>
          <w:color w:val="000000" w:themeColor="text1"/>
        </w:rPr>
        <w:t xml:space="preserve">aortic thromboembolism (ATE) </w:t>
      </w:r>
      <w:r w:rsidR="00E85CF0" w:rsidRPr="001863D4">
        <w:rPr>
          <w:bCs/>
          <w:color w:val="000000" w:themeColor="text1"/>
        </w:rPr>
        <w:t xml:space="preserve">was </w:t>
      </w:r>
      <w:proofErr w:type="gramStart"/>
      <w:r w:rsidR="00E85CF0" w:rsidRPr="001863D4">
        <w:rPr>
          <w:bCs/>
          <w:color w:val="000000" w:themeColor="text1"/>
        </w:rPr>
        <w:t>suspected</w:t>
      </w:r>
      <w:proofErr w:type="gramEnd"/>
      <w:r w:rsidR="00E85CF0" w:rsidRPr="001863D4">
        <w:rPr>
          <w:bCs/>
          <w:color w:val="000000" w:themeColor="text1"/>
        </w:rPr>
        <w:t xml:space="preserve"> </w:t>
      </w:r>
      <w:r w:rsidR="00B674B7" w:rsidRPr="001863D4">
        <w:rPr>
          <w:bCs/>
          <w:color w:val="000000" w:themeColor="text1"/>
        </w:rPr>
        <w:t xml:space="preserve">and </w:t>
      </w:r>
      <w:r w:rsidR="00E85CF0" w:rsidRPr="001863D4">
        <w:rPr>
          <w:bCs/>
          <w:color w:val="000000" w:themeColor="text1"/>
        </w:rPr>
        <w:t xml:space="preserve">the cat </w:t>
      </w:r>
      <w:r w:rsidR="00CA1A3D" w:rsidRPr="001863D4">
        <w:rPr>
          <w:bCs/>
          <w:color w:val="000000" w:themeColor="text1"/>
        </w:rPr>
        <w:t xml:space="preserve">was </w:t>
      </w:r>
      <w:r w:rsidR="00B674B7" w:rsidRPr="001863D4">
        <w:rPr>
          <w:bCs/>
          <w:color w:val="000000" w:themeColor="text1"/>
        </w:rPr>
        <w:t>euthanised.</w:t>
      </w:r>
      <w:r w:rsidRPr="001863D4">
        <w:rPr>
          <w:bCs/>
          <w:color w:val="000000" w:themeColor="text1"/>
        </w:rPr>
        <w:t xml:space="preserve"> </w:t>
      </w:r>
      <w:r w:rsidR="00D95608" w:rsidRPr="001863D4">
        <w:rPr>
          <w:bCs/>
          <w:color w:val="000000" w:themeColor="text1"/>
        </w:rPr>
        <w:t>C</w:t>
      </w:r>
      <w:r w:rsidR="00BF07F0" w:rsidRPr="001863D4">
        <w:rPr>
          <w:bCs/>
          <w:color w:val="000000" w:themeColor="text1"/>
        </w:rPr>
        <w:t xml:space="preserve">ase </w:t>
      </w:r>
      <w:r w:rsidR="009E1B81" w:rsidRPr="001863D4">
        <w:rPr>
          <w:bCs/>
          <w:color w:val="000000" w:themeColor="text1"/>
        </w:rPr>
        <w:t>seven</w:t>
      </w:r>
      <w:r w:rsidR="00BF07F0" w:rsidRPr="001863D4">
        <w:rPr>
          <w:bCs/>
          <w:color w:val="000000" w:themeColor="text1"/>
        </w:rPr>
        <w:t xml:space="preserve"> developed a recurrent chylothorax </w:t>
      </w:r>
      <w:r w:rsidR="008B7269" w:rsidRPr="001863D4">
        <w:rPr>
          <w:bCs/>
          <w:color w:val="000000" w:themeColor="text1"/>
        </w:rPr>
        <w:t xml:space="preserve">three days postoperatively and </w:t>
      </w:r>
      <w:r w:rsidR="008F708A" w:rsidRPr="001863D4">
        <w:rPr>
          <w:bCs/>
          <w:color w:val="000000" w:themeColor="text1"/>
        </w:rPr>
        <w:t xml:space="preserve">was euthanised </w:t>
      </w:r>
      <w:r w:rsidR="008B7269" w:rsidRPr="001863D4">
        <w:rPr>
          <w:bCs/>
          <w:color w:val="000000" w:themeColor="text1"/>
        </w:rPr>
        <w:t xml:space="preserve">21 days </w:t>
      </w:r>
      <w:r w:rsidR="005B4B59" w:rsidRPr="001863D4">
        <w:rPr>
          <w:bCs/>
          <w:color w:val="000000" w:themeColor="text1"/>
        </w:rPr>
        <w:t>postoperatively</w:t>
      </w:r>
      <w:r w:rsidR="00B674B7" w:rsidRPr="001863D4">
        <w:rPr>
          <w:bCs/>
          <w:color w:val="000000" w:themeColor="text1"/>
        </w:rPr>
        <w:t xml:space="preserve">. </w:t>
      </w:r>
      <w:r w:rsidR="00D95608" w:rsidRPr="001863D4">
        <w:rPr>
          <w:bCs/>
          <w:color w:val="000000" w:themeColor="text1"/>
        </w:rPr>
        <w:t>C</w:t>
      </w:r>
      <w:r w:rsidRPr="001863D4">
        <w:rPr>
          <w:bCs/>
          <w:color w:val="000000" w:themeColor="text1"/>
        </w:rPr>
        <w:t xml:space="preserve">ase nine </w:t>
      </w:r>
      <w:r w:rsidR="00B674B7" w:rsidRPr="001863D4">
        <w:rPr>
          <w:bCs/>
          <w:color w:val="000000" w:themeColor="text1"/>
        </w:rPr>
        <w:t xml:space="preserve">represented 35 days postoperatively with respiratory distress and a marked pleural effusion. </w:t>
      </w:r>
      <w:r w:rsidR="00782388" w:rsidRPr="001863D4">
        <w:rPr>
          <w:bCs/>
          <w:color w:val="000000" w:themeColor="text1"/>
        </w:rPr>
        <w:t>C</w:t>
      </w:r>
      <w:r w:rsidR="00B674B7" w:rsidRPr="001863D4">
        <w:rPr>
          <w:bCs/>
          <w:color w:val="000000" w:themeColor="text1"/>
        </w:rPr>
        <w:t xml:space="preserve">ytology of the pleural effusion </w:t>
      </w:r>
      <w:r w:rsidR="00782388" w:rsidRPr="001863D4">
        <w:rPr>
          <w:bCs/>
          <w:color w:val="000000" w:themeColor="text1"/>
        </w:rPr>
        <w:t xml:space="preserve">was consistent with malignancy of epithelial origin, suspected </w:t>
      </w:r>
      <w:r w:rsidR="009D6BB4" w:rsidRPr="001863D4">
        <w:rPr>
          <w:bCs/>
          <w:color w:val="000000" w:themeColor="text1"/>
        </w:rPr>
        <w:t xml:space="preserve">to be </w:t>
      </w:r>
      <w:r w:rsidR="00782388" w:rsidRPr="001863D4">
        <w:rPr>
          <w:bCs/>
          <w:color w:val="000000" w:themeColor="text1"/>
        </w:rPr>
        <w:t xml:space="preserve">pulmonary carcinoma. </w:t>
      </w:r>
    </w:p>
    <w:p w14:paraId="14915519" w14:textId="77777777" w:rsidR="00B41829" w:rsidRPr="001863D4" w:rsidRDefault="00B41829" w:rsidP="00803C02">
      <w:pPr>
        <w:spacing w:line="480" w:lineRule="auto"/>
        <w:jc w:val="both"/>
        <w:rPr>
          <w:bCs/>
          <w:color w:val="000000" w:themeColor="text1"/>
        </w:rPr>
      </w:pPr>
    </w:p>
    <w:p w14:paraId="10072F89" w14:textId="544F3639" w:rsidR="00B41829" w:rsidRPr="001863D4" w:rsidRDefault="00B41829" w:rsidP="00803C02">
      <w:pPr>
        <w:spacing w:line="480" w:lineRule="auto"/>
        <w:jc w:val="both"/>
        <w:rPr>
          <w:bCs/>
          <w:color w:val="000000" w:themeColor="text1"/>
        </w:rPr>
      </w:pPr>
      <w:r w:rsidRPr="001863D4">
        <w:rPr>
          <w:bCs/>
          <w:color w:val="000000" w:themeColor="text1"/>
        </w:rPr>
        <w:t xml:space="preserve">The time to onset of complications postoperatively ranged from </w:t>
      </w:r>
      <w:r w:rsidR="00980A1D" w:rsidRPr="001863D4">
        <w:rPr>
          <w:bCs/>
          <w:color w:val="000000" w:themeColor="text1"/>
        </w:rPr>
        <w:t>immediately postoperatively</w:t>
      </w:r>
      <w:r w:rsidRPr="001863D4">
        <w:rPr>
          <w:bCs/>
          <w:color w:val="000000" w:themeColor="text1"/>
        </w:rPr>
        <w:t xml:space="preserve"> to 11 days, two of the catastrophic complications occurred in less than </w:t>
      </w:r>
      <w:r w:rsidR="00B678C6" w:rsidRPr="001863D4">
        <w:rPr>
          <w:bCs/>
          <w:color w:val="000000" w:themeColor="text1"/>
        </w:rPr>
        <w:t>six</w:t>
      </w:r>
      <w:r w:rsidRPr="001863D4">
        <w:rPr>
          <w:bCs/>
          <w:color w:val="000000" w:themeColor="text1"/>
        </w:rPr>
        <w:t xml:space="preserve"> hours.</w:t>
      </w:r>
    </w:p>
    <w:p w14:paraId="0E0EBB95" w14:textId="58CA07B9" w:rsidR="00A821D1" w:rsidRPr="001863D4" w:rsidRDefault="00A821D1" w:rsidP="0057584D">
      <w:pPr>
        <w:spacing w:line="480" w:lineRule="auto"/>
        <w:jc w:val="both"/>
        <w:rPr>
          <w:bCs/>
          <w:color w:val="000000" w:themeColor="text1"/>
        </w:rPr>
      </w:pPr>
    </w:p>
    <w:p w14:paraId="380FA1BC" w14:textId="768F3220" w:rsidR="00A821D1" w:rsidRPr="001863D4" w:rsidRDefault="00A821D1" w:rsidP="00A821D1">
      <w:pPr>
        <w:spacing w:line="480" w:lineRule="auto"/>
        <w:jc w:val="both"/>
        <w:rPr>
          <w:bCs/>
          <w:color w:val="000000" w:themeColor="text1"/>
        </w:rPr>
      </w:pPr>
      <w:r w:rsidRPr="001863D4">
        <w:rPr>
          <w:bCs/>
          <w:color w:val="000000" w:themeColor="text1"/>
        </w:rPr>
        <w:t xml:space="preserve">Histopathological evaluation </w:t>
      </w:r>
      <w:r w:rsidR="00300814" w:rsidRPr="001863D4">
        <w:rPr>
          <w:bCs/>
          <w:color w:val="000000" w:themeColor="text1"/>
        </w:rPr>
        <w:t xml:space="preserve">of the lung lobe </w:t>
      </w:r>
      <w:r w:rsidRPr="001863D4">
        <w:rPr>
          <w:bCs/>
          <w:color w:val="000000" w:themeColor="text1"/>
        </w:rPr>
        <w:t xml:space="preserve">was </w:t>
      </w:r>
      <w:r w:rsidR="005B4B59" w:rsidRPr="001863D4">
        <w:rPr>
          <w:bCs/>
          <w:color w:val="000000" w:themeColor="text1"/>
        </w:rPr>
        <w:t xml:space="preserve">performed </w:t>
      </w:r>
      <w:r w:rsidRPr="001863D4">
        <w:rPr>
          <w:bCs/>
          <w:color w:val="000000" w:themeColor="text1"/>
        </w:rPr>
        <w:t xml:space="preserve">in all </w:t>
      </w:r>
      <w:r w:rsidR="004D321D" w:rsidRPr="001863D4">
        <w:rPr>
          <w:bCs/>
          <w:color w:val="000000" w:themeColor="text1"/>
        </w:rPr>
        <w:t xml:space="preserve">ten </w:t>
      </w:r>
      <w:r w:rsidRPr="001863D4">
        <w:rPr>
          <w:bCs/>
          <w:color w:val="000000" w:themeColor="text1"/>
        </w:rPr>
        <w:t>cases. The most common abnormalities included haemorrhage (</w:t>
      </w:r>
      <w:r w:rsidR="004D321D" w:rsidRPr="001863D4">
        <w:rPr>
          <w:bCs/>
          <w:color w:val="000000" w:themeColor="text1"/>
        </w:rPr>
        <w:t>10</w:t>
      </w:r>
      <w:r w:rsidRPr="001863D4">
        <w:rPr>
          <w:bCs/>
          <w:color w:val="000000" w:themeColor="text1"/>
        </w:rPr>
        <w:t>), necrosis (</w:t>
      </w:r>
      <w:r w:rsidR="004D321D" w:rsidRPr="001863D4">
        <w:rPr>
          <w:bCs/>
          <w:color w:val="000000" w:themeColor="text1"/>
        </w:rPr>
        <w:t>8</w:t>
      </w:r>
      <w:r w:rsidRPr="001863D4">
        <w:rPr>
          <w:bCs/>
          <w:color w:val="000000" w:themeColor="text1"/>
        </w:rPr>
        <w:t>), fibrosis (</w:t>
      </w:r>
      <w:r w:rsidR="004D321D" w:rsidRPr="001863D4">
        <w:rPr>
          <w:bCs/>
          <w:color w:val="000000" w:themeColor="text1"/>
        </w:rPr>
        <w:t>6</w:t>
      </w:r>
      <w:r w:rsidRPr="001863D4">
        <w:rPr>
          <w:bCs/>
          <w:color w:val="000000" w:themeColor="text1"/>
        </w:rPr>
        <w:t>), pleural fibroplasia (</w:t>
      </w:r>
      <w:r w:rsidR="00805C29" w:rsidRPr="001863D4">
        <w:rPr>
          <w:bCs/>
          <w:color w:val="000000" w:themeColor="text1"/>
        </w:rPr>
        <w:t>6</w:t>
      </w:r>
      <w:r w:rsidRPr="001863D4">
        <w:rPr>
          <w:bCs/>
          <w:color w:val="000000" w:themeColor="text1"/>
        </w:rPr>
        <w:t xml:space="preserve">), </w:t>
      </w:r>
      <w:r w:rsidR="005B1333" w:rsidRPr="001863D4">
        <w:rPr>
          <w:bCs/>
          <w:color w:val="000000" w:themeColor="text1"/>
        </w:rPr>
        <w:t xml:space="preserve">atelectasis (4), </w:t>
      </w:r>
      <w:r w:rsidRPr="001863D4">
        <w:rPr>
          <w:bCs/>
          <w:color w:val="000000" w:themeColor="text1"/>
        </w:rPr>
        <w:t>proteinaceous fluid accumulation within the air spaces (</w:t>
      </w:r>
      <w:r w:rsidR="005B1333" w:rsidRPr="001863D4">
        <w:rPr>
          <w:bCs/>
          <w:color w:val="000000" w:themeColor="text1"/>
        </w:rPr>
        <w:t>4</w:t>
      </w:r>
      <w:r w:rsidRPr="001863D4">
        <w:rPr>
          <w:bCs/>
          <w:color w:val="000000" w:themeColor="text1"/>
        </w:rPr>
        <w:t xml:space="preserve">), </w:t>
      </w:r>
      <w:r w:rsidR="005B1333" w:rsidRPr="001863D4">
        <w:rPr>
          <w:bCs/>
          <w:color w:val="000000" w:themeColor="text1"/>
        </w:rPr>
        <w:t xml:space="preserve">type two pneumocyte hyperplasia (3), </w:t>
      </w:r>
      <w:r w:rsidRPr="001863D4">
        <w:rPr>
          <w:bCs/>
          <w:color w:val="000000" w:themeColor="text1"/>
        </w:rPr>
        <w:t>congestion (3), pleuritis (</w:t>
      </w:r>
      <w:r w:rsidR="005B1333" w:rsidRPr="001863D4">
        <w:rPr>
          <w:bCs/>
          <w:color w:val="000000" w:themeColor="text1"/>
        </w:rPr>
        <w:t>3</w:t>
      </w:r>
      <w:r w:rsidRPr="001863D4">
        <w:rPr>
          <w:bCs/>
          <w:color w:val="000000" w:themeColor="text1"/>
        </w:rPr>
        <w:t>)</w:t>
      </w:r>
      <w:r w:rsidR="005B1333" w:rsidRPr="001863D4">
        <w:rPr>
          <w:bCs/>
          <w:color w:val="000000" w:themeColor="text1"/>
        </w:rPr>
        <w:t xml:space="preserve"> and granulation tissue (2)</w:t>
      </w:r>
      <w:r w:rsidRPr="001863D4">
        <w:rPr>
          <w:bCs/>
          <w:color w:val="000000" w:themeColor="text1"/>
        </w:rPr>
        <w:t xml:space="preserve">. </w:t>
      </w:r>
      <w:r w:rsidR="00BD13DB" w:rsidRPr="001863D4">
        <w:rPr>
          <w:bCs/>
          <w:color w:val="000000" w:themeColor="text1"/>
        </w:rPr>
        <w:t>The cause of</w:t>
      </w:r>
      <w:r w:rsidR="006B3AD6" w:rsidRPr="001863D4">
        <w:rPr>
          <w:bCs/>
          <w:color w:val="000000" w:themeColor="text1"/>
        </w:rPr>
        <w:t xml:space="preserve"> pneumothorax </w:t>
      </w:r>
      <w:r w:rsidR="00BD13DB" w:rsidRPr="001863D4">
        <w:rPr>
          <w:bCs/>
          <w:color w:val="000000" w:themeColor="text1"/>
        </w:rPr>
        <w:t xml:space="preserve">following PDDH correction in case six was not determined, although widespread fibroplasia was noted. </w:t>
      </w:r>
      <w:r w:rsidR="00DE37C2" w:rsidRPr="001863D4">
        <w:rPr>
          <w:bCs/>
          <w:color w:val="000000" w:themeColor="text1"/>
        </w:rPr>
        <w:t xml:space="preserve">Postoperative aerobic and anaerobic bacterial cultures and antimicrobial susceptibility was performed in </w:t>
      </w:r>
      <w:r w:rsidR="00805C29" w:rsidRPr="001863D4">
        <w:rPr>
          <w:bCs/>
          <w:color w:val="000000" w:themeColor="text1"/>
        </w:rPr>
        <w:t>four</w:t>
      </w:r>
      <w:r w:rsidR="00DE37C2" w:rsidRPr="001863D4">
        <w:rPr>
          <w:bCs/>
          <w:color w:val="000000" w:themeColor="text1"/>
        </w:rPr>
        <w:t xml:space="preserve"> cats </w:t>
      </w:r>
      <w:r w:rsidR="00BD13DB" w:rsidRPr="001863D4">
        <w:rPr>
          <w:bCs/>
          <w:color w:val="000000" w:themeColor="text1"/>
        </w:rPr>
        <w:lastRenderedPageBreak/>
        <w:t>(</w:t>
      </w:r>
      <w:r w:rsidR="00DE37C2" w:rsidRPr="001863D4">
        <w:rPr>
          <w:bCs/>
          <w:color w:val="000000" w:themeColor="text1"/>
        </w:rPr>
        <w:t xml:space="preserve">lung parenchyma and pleural effusion </w:t>
      </w:r>
      <w:r w:rsidR="00BD13DB" w:rsidRPr="001863D4">
        <w:rPr>
          <w:bCs/>
          <w:color w:val="000000" w:themeColor="text1"/>
        </w:rPr>
        <w:t>[</w:t>
      </w:r>
      <w:r w:rsidR="00DE37C2" w:rsidRPr="001863D4">
        <w:rPr>
          <w:bCs/>
          <w:color w:val="000000" w:themeColor="text1"/>
        </w:rPr>
        <w:t>2</w:t>
      </w:r>
      <w:r w:rsidR="00BD13DB" w:rsidRPr="001863D4">
        <w:rPr>
          <w:bCs/>
          <w:color w:val="000000" w:themeColor="text1"/>
        </w:rPr>
        <w:t>]</w:t>
      </w:r>
      <w:r w:rsidR="00DE37C2" w:rsidRPr="001863D4">
        <w:rPr>
          <w:bCs/>
          <w:color w:val="000000" w:themeColor="text1"/>
        </w:rPr>
        <w:t>, lung parenchyma</w:t>
      </w:r>
      <w:r w:rsidR="00BD13DB" w:rsidRPr="001863D4">
        <w:rPr>
          <w:bCs/>
          <w:color w:val="000000" w:themeColor="text1"/>
        </w:rPr>
        <w:t xml:space="preserve"> [1] </w:t>
      </w:r>
      <w:r w:rsidR="00DE37C2" w:rsidRPr="001863D4">
        <w:rPr>
          <w:bCs/>
          <w:color w:val="000000" w:themeColor="text1"/>
        </w:rPr>
        <w:t xml:space="preserve">and of undocumented source </w:t>
      </w:r>
      <w:r w:rsidR="00BD13DB" w:rsidRPr="001863D4">
        <w:rPr>
          <w:bCs/>
          <w:color w:val="000000" w:themeColor="text1"/>
        </w:rPr>
        <w:t>[</w:t>
      </w:r>
      <w:r w:rsidR="00805C29" w:rsidRPr="001863D4">
        <w:rPr>
          <w:bCs/>
          <w:color w:val="000000" w:themeColor="text1"/>
        </w:rPr>
        <w:t>1</w:t>
      </w:r>
      <w:r w:rsidR="00BD13DB" w:rsidRPr="001863D4">
        <w:rPr>
          <w:bCs/>
          <w:color w:val="000000" w:themeColor="text1"/>
        </w:rPr>
        <w:t>]</w:t>
      </w:r>
      <w:r w:rsidR="00CE38AA" w:rsidRPr="001863D4">
        <w:rPr>
          <w:bCs/>
          <w:color w:val="000000" w:themeColor="text1"/>
        </w:rPr>
        <w:t>)</w:t>
      </w:r>
      <w:r w:rsidR="00DE37C2" w:rsidRPr="001863D4">
        <w:rPr>
          <w:bCs/>
          <w:color w:val="000000" w:themeColor="text1"/>
        </w:rPr>
        <w:t>. Culture was negative in all cases</w:t>
      </w:r>
      <w:r w:rsidR="00BD13DB" w:rsidRPr="001863D4">
        <w:rPr>
          <w:bCs/>
          <w:color w:val="000000" w:themeColor="text1"/>
        </w:rPr>
        <w:t>.</w:t>
      </w:r>
    </w:p>
    <w:p w14:paraId="4ABC6B02" w14:textId="77777777" w:rsidR="00A821D1" w:rsidRPr="001863D4" w:rsidRDefault="00A821D1" w:rsidP="00A821D1">
      <w:pPr>
        <w:spacing w:line="480" w:lineRule="auto"/>
        <w:jc w:val="both"/>
        <w:rPr>
          <w:bCs/>
          <w:color w:val="000000" w:themeColor="text1"/>
        </w:rPr>
      </w:pPr>
    </w:p>
    <w:p w14:paraId="0AAB667E" w14:textId="271DDEE4" w:rsidR="00C05CA4" w:rsidRPr="001863D4" w:rsidRDefault="00BA49D0" w:rsidP="00EE78AE">
      <w:pPr>
        <w:spacing w:line="480" w:lineRule="auto"/>
        <w:jc w:val="both"/>
        <w:rPr>
          <w:bCs/>
          <w:color w:val="000000" w:themeColor="text1"/>
        </w:rPr>
      </w:pPr>
      <w:r w:rsidRPr="001863D4">
        <w:rPr>
          <w:bCs/>
          <w:color w:val="000000" w:themeColor="text1"/>
        </w:rPr>
        <w:t>Lung lobe torsion</w:t>
      </w:r>
      <w:r w:rsidR="005B4B59" w:rsidRPr="001863D4">
        <w:rPr>
          <w:bCs/>
          <w:color w:val="000000" w:themeColor="text1"/>
        </w:rPr>
        <w:t xml:space="preserve"> was deemed idiopathic </w:t>
      </w:r>
      <w:r w:rsidR="00A821D1" w:rsidRPr="001863D4">
        <w:rPr>
          <w:bCs/>
          <w:color w:val="000000" w:themeColor="text1"/>
        </w:rPr>
        <w:t xml:space="preserve">in </w:t>
      </w:r>
      <w:r w:rsidR="00804F1B" w:rsidRPr="001863D4">
        <w:rPr>
          <w:bCs/>
          <w:color w:val="000000" w:themeColor="text1"/>
        </w:rPr>
        <w:t xml:space="preserve">three </w:t>
      </w:r>
      <w:r w:rsidR="00A821D1" w:rsidRPr="001863D4">
        <w:rPr>
          <w:bCs/>
          <w:color w:val="000000" w:themeColor="text1"/>
        </w:rPr>
        <w:t xml:space="preserve">cases. In the remaining </w:t>
      </w:r>
      <w:r w:rsidR="00804F1B" w:rsidRPr="001863D4">
        <w:rPr>
          <w:bCs/>
          <w:color w:val="000000" w:themeColor="text1"/>
        </w:rPr>
        <w:t xml:space="preserve">six </w:t>
      </w:r>
      <w:r w:rsidR="00A821D1" w:rsidRPr="001863D4">
        <w:rPr>
          <w:bCs/>
          <w:color w:val="000000" w:themeColor="text1"/>
        </w:rPr>
        <w:t xml:space="preserve">cats the condition was suspected to be secondary to idiopathic chylothorax (2), cardiac disease with </w:t>
      </w:r>
      <w:r w:rsidR="00386579" w:rsidRPr="001863D4">
        <w:rPr>
          <w:bCs/>
          <w:color w:val="000000" w:themeColor="text1"/>
        </w:rPr>
        <w:t>chylothorax</w:t>
      </w:r>
      <w:r w:rsidR="00A821D1" w:rsidRPr="001863D4">
        <w:rPr>
          <w:bCs/>
          <w:color w:val="000000" w:themeColor="text1"/>
        </w:rPr>
        <w:t xml:space="preserve"> (</w:t>
      </w:r>
      <w:r w:rsidR="00386579" w:rsidRPr="001863D4">
        <w:rPr>
          <w:bCs/>
          <w:color w:val="000000" w:themeColor="text1"/>
        </w:rPr>
        <w:t>1</w:t>
      </w:r>
      <w:r w:rsidR="00A821D1" w:rsidRPr="001863D4">
        <w:rPr>
          <w:bCs/>
          <w:color w:val="000000" w:themeColor="text1"/>
        </w:rPr>
        <w:t>), pyothorax (1)</w:t>
      </w:r>
      <w:r w:rsidR="00804F1B" w:rsidRPr="001863D4">
        <w:rPr>
          <w:bCs/>
          <w:color w:val="000000" w:themeColor="text1"/>
        </w:rPr>
        <w:t>, pleural effusion secondary to pulmonary carcinoma</w:t>
      </w:r>
      <w:r w:rsidR="00A821D1" w:rsidRPr="001863D4">
        <w:rPr>
          <w:bCs/>
          <w:color w:val="000000" w:themeColor="text1"/>
        </w:rPr>
        <w:t xml:space="preserve"> </w:t>
      </w:r>
      <w:r w:rsidR="005B4B59" w:rsidRPr="001863D4">
        <w:rPr>
          <w:bCs/>
          <w:color w:val="000000" w:themeColor="text1"/>
        </w:rPr>
        <w:t>(1)</w:t>
      </w:r>
      <w:r w:rsidR="00CA1A3D" w:rsidRPr="001863D4">
        <w:rPr>
          <w:bCs/>
          <w:color w:val="000000" w:themeColor="text1"/>
        </w:rPr>
        <w:t>,</w:t>
      </w:r>
      <w:r w:rsidR="005B4B59" w:rsidRPr="001863D4">
        <w:rPr>
          <w:bCs/>
          <w:color w:val="000000" w:themeColor="text1"/>
        </w:rPr>
        <w:t xml:space="preserve"> </w:t>
      </w:r>
      <w:r w:rsidR="00A821D1" w:rsidRPr="001863D4">
        <w:rPr>
          <w:bCs/>
          <w:color w:val="000000" w:themeColor="text1"/>
        </w:rPr>
        <w:t>pneumothorax following PPDH repair (1)</w:t>
      </w:r>
      <w:r w:rsidR="004D321D" w:rsidRPr="001863D4">
        <w:rPr>
          <w:bCs/>
          <w:color w:val="000000" w:themeColor="text1"/>
        </w:rPr>
        <w:t xml:space="preserve"> and pleural effusion (1)</w:t>
      </w:r>
      <w:r w:rsidR="00A821D1" w:rsidRPr="001863D4">
        <w:rPr>
          <w:bCs/>
          <w:color w:val="000000" w:themeColor="text1"/>
        </w:rPr>
        <w:t>.</w:t>
      </w:r>
    </w:p>
    <w:p w14:paraId="29C1E731" w14:textId="77777777" w:rsidR="00C05CA4" w:rsidRPr="001863D4" w:rsidRDefault="00C05CA4" w:rsidP="00EE78AE">
      <w:pPr>
        <w:spacing w:line="480" w:lineRule="auto"/>
        <w:jc w:val="both"/>
        <w:rPr>
          <w:bCs/>
          <w:color w:val="000000" w:themeColor="text1"/>
        </w:rPr>
      </w:pPr>
    </w:p>
    <w:p w14:paraId="62F6F4FF" w14:textId="7C664C14" w:rsidR="001D47EC" w:rsidRPr="001863D4" w:rsidRDefault="00730B8C" w:rsidP="00EE78AE">
      <w:pPr>
        <w:spacing w:line="480" w:lineRule="auto"/>
        <w:jc w:val="both"/>
        <w:rPr>
          <w:bCs/>
          <w:color w:val="000000" w:themeColor="text1"/>
        </w:rPr>
      </w:pPr>
      <w:r w:rsidRPr="001863D4">
        <w:rPr>
          <w:bCs/>
          <w:color w:val="000000" w:themeColor="text1"/>
        </w:rPr>
        <w:t>Owner</w:t>
      </w:r>
      <w:r w:rsidR="00DE0595" w:rsidRPr="001863D4">
        <w:rPr>
          <w:bCs/>
          <w:color w:val="000000" w:themeColor="text1"/>
        </w:rPr>
        <w:t xml:space="preserve"> perception of outcome of the surgical procedure</w:t>
      </w:r>
      <w:r w:rsidR="00DA79F7" w:rsidRPr="001863D4">
        <w:rPr>
          <w:bCs/>
          <w:color w:val="000000" w:themeColor="text1"/>
        </w:rPr>
        <w:t xml:space="preserve"> and quality of life </w:t>
      </w:r>
      <w:r w:rsidR="00DE0595" w:rsidRPr="001863D4">
        <w:rPr>
          <w:bCs/>
          <w:color w:val="000000" w:themeColor="text1"/>
        </w:rPr>
        <w:t xml:space="preserve">in </w:t>
      </w:r>
      <w:r w:rsidR="00DA79F7" w:rsidRPr="001863D4">
        <w:rPr>
          <w:bCs/>
          <w:color w:val="000000" w:themeColor="text1"/>
        </w:rPr>
        <w:t xml:space="preserve">the </w:t>
      </w:r>
      <w:r w:rsidR="00D435AD" w:rsidRPr="001863D4">
        <w:rPr>
          <w:bCs/>
          <w:color w:val="000000" w:themeColor="text1"/>
        </w:rPr>
        <w:t xml:space="preserve">two </w:t>
      </w:r>
      <w:r w:rsidR="00DA79F7" w:rsidRPr="001863D4">
        <w:rPr>
          <w:bCs/>
          <w:color w:val="000000" w:themeColor="text1"/>
        </w:rPr>
        <w:t>surviving cats</w:t>
      </w:r>
      <w:r w:rsidR="003D7BE6" w:rsidRPr="001863D4">
        <w:rPr>
          <w:bCs/>
          <w:color w:val="000000" w:themeColor="text1"/>
        </w:rPr>
        <w:t>, at last follow up,</w:t>
      </w:r>
      <w:r w:rsidR="00DE0595" w:rsidRPr="001863D4">
        <w:rPr>
          <w:bCs/>
          <w:color w:val="000000" w:themeColor="text1"/>
        </w:rPr>
        <w:t xml:space="preserve"> </w:t>
      </w:r>
      <w:r w:rsidR="00D435AD" w:rsidRPr="001863D4">
        <w:rPr>
          <w:bCs/>
          <w:color w:val="000000" w:themeColor="text1"/>
        </w:rPr>
        <w:t xml:space="preserve">and the cat euthanised 252 days postoperatively </w:t>
      </w:r>
      <w:r w:rsidR="006B30BF" w:rsidRPr="001863D4">
        <w:rPr>
          <w:bCs/>
          <w:color w:val="000000" w:themeColor="text1"/>
        </w:rPr>
        <w:t xml:space="preserve">(case </w:t>
      </w:r>
      <w:r w:rsidR="00B678C6" w:rsidRPr="001863D4">
        <w:rPr>
          <w:bCs/>
          <w:color w:val="000000" w:themeColor="text1"/>
        </w:rPr>
        <w:t>eight</w:t>
      </w:r>
      <w:r w:rsidR="006B30BF" w:rsidRPr="001863D4">
        <w:rPr>
          <w:bCs/>
          <w:color w:val="000000" w:themeColor="text1"/>
        </w:rPr>
        <w:t>)</w:t>
      </w:r>
      <w:r w:rsidR="003D7BE6" w:rsidRPr="001863D4">
        <w:rPr>
          <w:bCs/>
          <w:color w:val="000000" w:themeColor="text1"/>
        </w:rPr>
        <w:t>, at 247 days postoperatively,</w:t>
      </w:r>
      <w:r w:rsidR="006B30BF" w:rsidRPr="001863D4">
        <w:rPr>
          <w:bCs/>
          <w:color w:val="000000" w:themeColor="text1"/>
        </w:rPr>
        <w:t xml:space="preserve"> </w:t>
      </w:r>
      <w:r w:rsidR="00FF6D07" w:rsidRPr="001863D4">
        <w:rPr>
          <w:bCs/>
          <w:color w:val="000000" w:themeColor="text1"/>
        </w:rPr>
        <w:t xml:space="preserve">was </w:t>
      </w:r>
      <w:r w:rsidR="00D22A65" w:rsidRPr="001863D4">
        <w:rPr>
          <w:bCs/>
          <w:color w:val="000000" w:themeColor="text1"/>
        </w:rPr>
        <w:t xml:space="preserve">described as </w:t>
      </w:r>
      <w:r w:rsidR="00DE0595" w:rsidRPr="001863D4">
        <w:rPr>
          <w:bCs/>
          <w:color w:val="000000" w:themeColor="text1"/>
        </w:rPr>
        <w:t>excellent</w:t>
      </w:r>
      <w:r w:rsidR="00D22A65" w:rsidRPr="001863D4">
        <w:rPr>
          <w:bCs/>
          <w:color w:val="000000" w:themeColor="text1"/>
        </w:rPr>
        <w:t xml:space="preserve"> (</w:t>
      </w:r>
      <w:r w:rsidR="00AB34AE" w:rsidRPr="001863D4">
        <w:rPr>
          <w:bCs/>
          <w:color w:val="000000" w:themeColor="text1"/>
        </w:rPr>
        <w:t>1</w:t>
      </w:r>
      <w:r w:rsidR="00D22A65" w:rsidRPr="001863D4">
        <w:rPr>
          <w:bCs/>
          <w:color w:val="000000" w:themeColor="text1"/>
        </w:rPr>
        <w:t>)</w:t>
      </w:r>
      <w:r w:rsidR="00DA79F7" w:rsidRPr="001863D4">
        <w:rPr>
          <w:bCs/>
          <w:color w:val="000000" w:themeColor="text1"/>
        </w:rPr>
        <w:t xml:space="preserve"> or</w:t>
      </w:r>
      <w:r w:rsidR="00DE0595" w:rsidRPr="001863D4">
        <w:rPr>
          <w:bCs/>
          <w:color w:val="000000" w:themeColor="text1"/>
        </w:rPr>
        <w:t xml:space="preserve"> good </w:t>
      </w:r>
      <w:r w:rsidR="00D22A65" w:rsidRPr="001863D4">
        <w:rPr>
          <w:bCs/>
          <w:color w:val="000000" w:themeColor="text1"/>
        </w:rPr>
        <w:t>(2)</w:t>
      </w:r>
      <w:r w:rsidR="006B30BF" w:rsidRPr="001863D4">
        <w:rPr>
          <w:bCs/>
          <w:color w:val="000000" w:themeColor="text1"/>
        </w:rPr>
        <w:t>. T</w:t>
      </w:r>
      <w:r w:rsidR="00E92590" w:rsidRPr="001863D4">
        <w:rPr>
          <w:bCs/>
          <w:color w:val="000000" w:themeColor="text1"/>
        </w:rPr>
        <w:t>he median</w:t>
      </w:r>
      <w:r w:rsidR="00FF6D07" w:rsidRPr="001863D4">
        <w:rPr>
          <w:bCs/>
          <w:color w:val="000000" w:themeColor="text1"/>
        </w:rPr>
        <w:t xml:space="preserve"> </w:t>
      </w:r>
      <w:proofErr w:type="gramStart"/>
      <w:r w:rsidR="00E92590" w:rsidRPr="001863D4">
        <w:rPr>
          <w:bCs/>
          <w:color w:val="000000" w:themeColor="text1"/>
        </w:rPr>
        <w:t>follow</w:t>
      </w:r>
      <w:proofErr w:type="gramEnd"/>
      <w:r w:rsidR="00E92590" w:rsidRPr="001863D4">
        <w:rPr>
          <w:bCs/>
          <w:color w:val="000000" w:themeColor="text1"/>
        </w:rPr>
        <w:t xml:space="preserve"> up </w:t>
      </w:r>
      <w:r w:rsidR="00F27236" w:rsidRPr="001863D4">
        <w:rPr>
          <w:bCs/>
          <w:color w:val="000000" w:themeColor="text1"/>
        </w:rPr>
        <w:t xml:space="preserve">for all cats surviving to discharge </w:t>
      </w:r>
      <w:r w:rsidR="00E92590" w:rsidRPr="001863D4">
        <w:rPr>
          <w:bCs/>
          <w:color w:val="000000" w:themeColor="text1"/>
        </w:rPr>
        <w:t xml:space="preserve">was </w:t>
      </w:r>
      <w:r w:rsidR="00F27236" w:rsidRPr="001863D4">
        <w:rPr>
          <w:bCs/>
          <w:color w:val="000000" w:themeColor="text1"/>
        </w:rPr>
        <w:t>4.9</w:t>
      </w:r>
      <w:r w:rsidR="002D35F0" w:rsidRPr="001863D4">
        <w:rPr>
          <w:bCs/>
          <w:color w:val="000000" w:themeColor="text1"/>
        </w:rPr>
        <w:t xml:space="preserve"> months (range </w:t>
      </w:r>
      <w:r w:rsidR="00F27236" w:rsidRPr="001863D4">
        <w:rPr>
          <w:bCs/>
          <w:color w:val="000000" w:themeColor="text1"/>
        </w:rPr>
        <w:t>11</w:t>
      </w:r>
      <w:r w:rsidR="002D35F0" w:rsidRPr="001863D4">
        <w:rPr>
          <w:bCs/>
          <w:color w:val="000000" w:themeColor="text1"/>
        </w:rPr>
        <w:t xml:space="preserve"> days</w:t>
      </w:r>
      <w:r w:rsidR="00E73EC5" w:rsidRPr="001863D4">
        <w:rPr>
          <w:bCs/>
          <w:color w:val="000000" w:themeColor="text1"/>
        </w:rPr>
        <w:t>-</w:t>
      </w:r>
      <w:r w:rsidR="002D35F0" w:rsidRPr="001863D4">
        <w:rPr>
          <w:bCs/>
          <w:color w:val="000000" w:themeColor="text1"/>
        </w:rPr>
        <w:t>10 months).</w:t>
      </w:r>
      <w:r w:rsidR="00E92590" w:rsidRPr="001863D4">
        <w:rPr>
          <w:bCs/>
          <w:color w:val="000000" w:themeColor="text1"/>
        </w:rPr>
        <w:t xml:space="preserve"> </w:t>
      </w:r>
    </w:p>
    <w:p w14:paraId="173EFE6B" w14:textId="77777777" w:rsidR="00C73EB8" w:rsidRPr="001863D4" w:rsidRDefault="00C73EB8" w:rsidP="00803C02">
      <w:pPr>
        <w:spacing w:line="480" w:lineRule="auto"/>
        <w:jc w:val="both"/>
        <w:rPr>
          <w:bCs/>
          <w:color w:val="000000" w:themeColor="text1"/>
        </w:rPr>
      </w:pPr>
    </w:p>
    <w:p w14:paraId="6D3EF72C" w14:textId="2FF64EEF" w:rsidR="00706FE0" w:rsidRPr="001863D4" w:rsidRDefault="00706FE0" w:rsidP="00803C02">
      <w:pPr>
        <w:spacing w:line="480" w:lineRule="auto"/>
        <w:jc w:val="both"/>
        <w:rPr>
          <w:bCs/>
          <w:color w:val="000000" w:themeColor="text1"/>
        </w:rPr>
      </w:pPr>
      <w:r w:rsidRPr="001863D4">
        <w:rPr>
          <w:b/>
          <w:color w:val="000000" w:themeColor="text1"/>
        </w:rPr>
        <w:t>Discussion</w:t>
      </w:r>
    </w:p>
    <w:p w14:paraId="0D8D1C5B" w14:textId="77777777" w:rsidR="00042BCE" w:rsidRPr="001863D4" w:rsidRDefault="00042BCE" w:rsidP="002E4C12">
      <w:pPr>
        <w:spacing w:line="480" w:lineRule="auto"/>
        <w:jc w:val="both"/>
        <w:rPr>
          <w:bCs/>
          <w:color w:val="000000" w:themeColor="text1"/>
        </w:rPr>
      </w:pPr>
    </w:p>
    <w:p w14:paraId="66954206" w14:textId="52B2ECCC" w:rsidR="00B11900" w:rsidRPr="001863D4" w:rsidRDefault="00BA49D0" w:rsidP="002E4C12">
      <w:pPr>
        <w:spacing w:line="480" w:lineRule="auto"/>
        <w:jc w:val="both"/>
        <w:rPr>
          <w:bCs/>
          <w:color w:val="000000" w:themeColor="text1"/>
        </w:rPr>
      </w:pPr>
      <w:r w:rsidRPr="001863D4">
        <w:rPr>
          <w:bCs/>
          <w:color w:val="000000" w:themeColor="text1"/>
        </w:rPr>
        <w:t>Lung lobe torsion</w:t>
      </w:r>
      <w:r w:rsidR="005B784E" w:rsidRPr="001863D4">
        <w:rPr>
          <w:bCs/>
          <w:color w:val="000000" w:themeColor="text1"/>
        </w:rPr>
        <w:t xml:space="preserve"> is a ra</w:t>
      </w:r>
      <w:r w:rsidR="005222E8" w:rsidRPr="001863D4">
        <w:rPr>
          <w:bCs/>
          <w:color w:val="000000" w:themeColor="text1"/>
        </w:rPr>
        <w:t>r</w:t>
      </w:r>
      <w:r w:rsidR="005B784E" w:rsidRPr="001863D4">
        <w:rPr>
          <w:bCs/>
          <w:color w:val="000000" w:themeColor="text1"/>
        </w:rPr>
        <w:t xml:space="preserve">e condition </w:t>
      </w:r>
      <w:r w:rsidR="00335902" w:rsidRPr="001863D4">
        <w:rPr>
          <w:bCs/>
          <w:color w:val="000000" w:themeColor="text1"/>
        </w:rPr>
        <w:t xml:space="preserve">in </w:t>
      </w:r>
      <w:r w:rsidR="00CF6EB5" w:rsidRPr="001863D4">
        <w:rPr>
          <w:bCs/>
          <w:color w:val="000000" w:themeColor="text1"/>
        </w:rPr>
        <w:t>cats</w:t>
      </w:r>
      <w:r w:rsidR="00BF07F0" w:rsidRPr="001863D4">
        <w:rPr>
          <w:bCs/>
          <w:color w:val="000000" w:themeColor="text1"/>
        </w:rPr>
        <w:t>,</w:t>
      </w:r>
      <w:r w:rsidR="00CF6EB5" w:rsidRPr="001863D4">
        <w:rPr>
          <w:bCs/>
          <w:color w:val="000000" w:themeColor="text1"/>
        </w:rPr>
        <w:t xml:space="preserve"> causing respiratory signs</w:t>
      </w:r>
      <w:r w:rsidR="00042BCE" w:rsidRPr="001863D4">
        <w:rPr>
          <w:bCs/>
          <w:color w:val="000000" w:themeColor="text1"/>
        </w:rPr>
        <w:t xml:space="preserve">, and frequently occurring secondary to </w:t>
      </w:r>
      <w:r w:rsidR="00634B75" w:rsidRPr="001863D4">
        <w:rPr>
          <w:bCs/>
          <w:color w:val="000000" w:themeColor="text1"/>
        </w:rPr>
        <w:t xml:space="preserve">an </w:t>
      </w:r>
      <w:r w:rsidR="00042BCE" w:rsidRPr="001863D4">
        <w:rPr>
          <w:bCs/>
          <w:color w:val="000000" w:themeColor="text1"/>
        </w:rPr>
        <w:t xml:space="preserve">underlying thoracic pathology. </w:t>
      </w:r>
      <w:r w:rsidR="00BF07F0" w:rsidRPr="001863D4">
        <w:rPr>
          <w:bCs/>
          <w:color w:val="000000" w:themeColor="text1"/>
        </w:rPr>
        <w:t xml:space="preserve">In this case series </w:t>
      </w:r>
      <w:r w:rsidR="00335902" w:rsidRPr="001863D4">
        <w:rPr>
          <w:bCs/>
          <w:color w:val="000000" w:themeColor="text1"/>
        </w:rPr>
        <w:t xml:space="preserve">cats </w:t>
      </w:r>
      <w:r w:rsidR="002E4C12" w:rsidRPr="001863D4">
        <w:rPr>
          <w:bCs/>
          <w:color w:val="000000" w:themeColor="text1"/>
        </w:rPr>
        <w:t xml:space="preserve">undergoing lung lobectomy for LLT </w:t>
      </w:r>
      <w:r w:rsidR="00BF07F0" w:rsidRPr="001863D4">
        <w:rPr>
          <w:bCs/>
          <w:color w:val="000000" w:themeColor="text1"/>
        </w:rPr>
        <w:t>suffered a</w:t>
      </w:r>
      <w:r w:rsidR="002E4C12" w:rsidRPr="001863D4">
        <w:rPr>
          <w:bCs/>
          <w:color w:val="000000" w:themeColor="text1"/>
        </w:rPr>
        <w:t xml:space="preserve"> high </w:t>
      </w:r>
      <w:r w:rsidR="00BF07F0" w:rsidRPr="001863D4">
        <w:rPr>
          <w:bCs/>
          <w:color w:val="000000" w:themeColor="text1"/>
        </w:rPr>
        <w:t xml:space="preserve">rate </w:t>
      </w:r>
      <w:r w:rsidR="002E4C12" w:rsidRPr="001863D4">
        <w:rPr>
          <w:bCs/>
          <w:color w:val="000000" w:themeColor="text1"/>
        </w:rPr>
        <w:t xml:space="preserve">of complications </w:t>
      </w:r>
      <w:r w:rsidR="00BF07F0" w:rsidRPr="001863D4">
        <w:rPr>
          <w:bCs/>
          <w:color w:val="000000" w:themeColor="text1"/>
        </w:rPr>
        <w:t>with a high mort</w:t>
      </w:r>
      <w:r w:rsidR="00CD4523" w:rsidRPr="001863D4">
        <w:rPr>
          <w:bCs/>
          <w:color w:val="000000" w:themeColor="text1"/>
        </w:rPr>
        <w:t>a</w:t>
      </w:r>
      <w:r w:rsidR="00BF07F0" w:rsidRPr="001863D4">
        <w:rPr>
          <w:bCs/>
          <w:color w:val="000000" w:themeColor="text1"/>
        </w:rPr>
        <w:t xml:space="preserve">lity rate </w:t>
      </w:r>
      <w:r w:rsidR="002E4C12" w:rsidRPr="001863D4">
        <w:rPr>
          <w:bCs/>
          <w:color w:val="000000" w:themeColor="text1"/>
        </w:rPr>
        <w:t xml:space="preserve">compared </w:t>
      </w:r>
      <w:r w:rsidR="000B3463" w:rsidRPr="001863D4">
        <w:rPr>
          <w:bCs/>
          <w:color w:val="000000" w:themeColor="text1"/>
        </w:rPr>
        <w:t>with</w:t>
      </w:r>
      <w:r w:rsidR="002E4C12" w:rsidRPr="001863D4">
        <w:rPr>
          <w:bCs/>
          <w:color w:val="000000" w:themeColor="text1"/>
        </w:rPr>
        <w:t xml:space="preserve"> previously reported cases.</w:t>
      </w:r>
      <w:r w:rsidR="0057584D" w:rsidRPr="001863D4">
        <w:rPr>
          <w:bCs/>
          <w:color w:val="000000" w:themeColor="text1"/>
        </w:rPr>
        <w:fldChar w:fldCharType="begin"/>
      </w:r>
      <w:r w:rsidR="00AD6693" w:rsidRPr="001863D4">
        <w:rPr>
          <w:bCs/>
          <w:color w:val="000000" w:themeColor="text1"/>
        </w:rPr>
        <w:instrText xml:space="preserve"> ADDIN ZOTERO_ITEM CSL_CITATION {"citationID":"iaxmjqFV","properties":{"formattedCitation":"\\super 2,7\\uc0\\u8211{}14,18\\nosupersub{}","plainCitation":"2,7–14,18","noteIndex":0},"citationItems":[{"id":407,"uris":["http://zotero.org/users/6962752/items/VAY5UMBG"],"uri":["http://zotero.org/users/6962752/items/VAY5UMBG"],"itemData":{"id":407,"type":"article-journal","abstract":"The purpose of this study was to assess survival to discharge of animals with surgical or postmortem confirmation of a lung lobe torsion (LLT) as well as to evaluate pre-operative effusion, lung lobe affected, and patient size as prognostic indicators. Medical records search identified 35 dogs and 4 cats with a confirmed diagnosis including 17 small-breed dogs, 18 large-breed dogs, 3 domestic shorthair cats, and 1 minskin cat. Lobes affected included right middle (n = 18), left cranial (n = 18), right cranial (n = 2), left caudal (n = 1), and accessory (n = 1). Two animals died before surgery; the remaining 37 animals underwent thoracotomy. All treated small-breed dogs and cats survived; 12/18 large-breed dogs survived, with an overall survival to discharge of 87%. Pre-operative pleural effusion and affected lung lobe did not affect survival to discharge in this population. Small dogs and cats with LLT appear to have an excellent survival to discharge following thoracotomy and the survival is good in larger dogs.","container-title":"The Canadian Veterinary Journal","ISSN":"0008-5286","issue":"1","journalAbbreviation":"Can Vet J","note":"PMID: 30651652\nPMCID: PMC6294018","page":"60-66","source":"PubMed Central","title":"Lung lobe torsion in 35 dogs and 4 cats","volume":"60","author":[{"family":"Benavides","given":"Kathryn L."},{"family":"Rozanski","given":"Elizabeth A."},{"family":"Oura","given":"Trisha J."}],"issued":{"date-parts":[["2019",1]]}}},{"id":412,"uris":["http://zotero.org/users/6962752/items/YKNLTLG6"],"uri":["http://zotero.org/users/6962752/items/YKNLTLG6"],"itemData":{"id":412,"type":"article-journal","container-title":"Veterinary Radiology","DOI":"https://doi.org/10.1111/j.1740-8261.1976.tb00578.x","ISSN":"1740-8261","issue":"6","journalAbbreviation":"Vet Radiol Ultrasound","language":"en","note":"_eprint: https://onlinelibrary.wiley.com/doi/pdf/10.1111/j.1740-8261.1976.tb00578.x","page":"219-223","source":"Wiley Online Library","title":"Lung Lobe Torsion in the Cat","volume":"17","author":[{"family":"Brown","given":"Nancy O."},{"family":"Zontine","given":"William J."}],"issued":{"date-parts":[["1976"]]}}},{"id":405,"uris":["http://zotero.org/users/6962752/items/XPBCVL3M"],"uri":["http://zotero.org/users/6962752/items/XPBCVL3M"],"itemData":{"id":405,"type":"article-journal","abstract":"A 13-year-old spayed female domestic longhair cat was presented for tachypnea and was identified to have reduced lung sounds over the left hemithorax. Thoracic ultrasound examination and computed tomography identified changes consistent with bilateral lung lobe torsion. A median sternotomy confirmed torsion of both the cranial portion of the left cranial lung lobe and the right middle lung lobe. The affected lobes were resected. Pleural fluid analysis was indicative of a modified transudate and histopathology was consistent with a subacute to chronic torsion with no evidence of neoplasia or infection. The patient recovered without complication. Lung lobe torsion is an uncommon presentation across all species and is especially rare in cats. To the authors' knowledge, bilateral lung lobe torsion has not been previously reported in small animals.","container-title":"The Canadian Veterinary Journal = La Revue Veterinaire Canadienne","ISSN":"0008-5286","issue":"2","journalAbbreviation":"Can Vet J","language":"eng","note":"PMID: 32020935\nPMCID: PMC6973216","page":"161-165","source":"PubMed","title":"Bilateral lung lobe torsions in a cat","volume":"61","author":[{"family":"Coady","given":"Michelle R. M."},{"family":"Atilla","given":"Aylin"},{"family":"Stillion","given":"Jenefer"}],"issued":{"date-parts":[["2020",2]]}}},{"id":383,"uris":["http://zotero.org/users/6962752/items/NBS4BEXQ"],"uri":["http://zotero.org/users/6962752/items/NBS4BEXQ"],"itemData":{"id":383,"type":"article-journal","abstract":"A three-year-old male British shorthair cat that had exhibited progressive lethargy and intermittent dyspnoea for 14 days was referred for evaluation of acute respiratory deterioration. Clinical findings included rapid and shallow breathing, pale mucous membranes, sound suppression on the right side, and a subcutaneous haematoma in the right epigastric area. Serum biochemistry analysis showed leukocytosis and thrombocytosis. Radiographs revealed hydropneumothorax, a broken eighth right rib, atelectatic right cranial lung lobe (RCrL), and consolidation of the right middle lobe (RML). Doppler examination revealed sonographic changes in the echotexture of both lobes and venous flow was absent in the twisted RML. Furthermore, bronchoscopy showed proximal narrowing of the cat’s RML bronchus. Exploratory surgery via medial sternotomy confirmed torsion of the RML and identified deteriorated gas-containing lesions in the collapsed RCrL. Both lung lobes were removed by standard lobectomy, and postoperative recovery was without major complications. Histopathological examination diagnosed multiple bullae and blebs, with significant subpleural haemorrhages in the atelectatic RCrL, whereas tissue congestion with haemorrhages, necrosis, and thrombosis typical for lung lobe torsion were observed in the RML. No other underlying aetiology was apparent. Two months post-operatively, the cat presented with similar acute onset of dyspnoea and spontaneous pneumothorax and was euthanised at the owner’s request. The autopsy revealed identical new emphysematous changes in the contra-lateral lung lobes that had been absent at the time of surgery. Emphysematous lesions, regardless of their origin, should be considered in the etiopathology of lung lobe torsion.","container-title":"Veterinarni Medicina","DOI":"10.17221/8586-VETMED","issue":"12","journalAbbreviation":"Vet Med (Praha)","page":"706-711","source":"Semantic Scholar","title":"Emphysematous lesions in the right cranial lung lobe and torsion of the right medial lung lobe in a British shorthair cat: a case report.","title-short":"Emphysematous lesions in the right cranial lung lobe and torsion of the right medial lung lobe in a British shorthair cat","volume":"60","author":[{"family":"Dokic","given":"Z."},{"family":"Pirog","given":"W."}],"issued":{"date-parts":[["2015"]]}}},{"id":386,"uris":["http://zotero.org/users/6962752/items/YWEC4NMZ"],"uri":["http://zotero.org/users/6962752/items/YWEC4NMZ"],"itemData":{"id":386,"type":"article-journal","abstract":"Lung lobe torsion, although rare in cats, can be seen as a sequela to chronic respiratory disease. Clinical signs may include lethargy, coughing, hemoptysis, and respiratory distress. Lung lobe torsion may be diagnosed using radiography, ultrasonography, contrast bronchography, bronchoscopy, or thoracoscopy. Stabilization with fluids, oxygen, and supportive care followed by thoracotomy and lobectomy of the affected lobe(s) are necessary for a successful outcome. Diagnosis and treatment of lung lobe torsion is described in a 12.5-year-old cat with a history of feline asthma.","container-title":"Journal of the American Animal Hospital Association","DOI":"10.5326/15473317-34-6-493","ISSN":"0587-2871","issue":"6","journalAbbreviation":"J Am Anim Hosp Assoc","page":"493-495","source":"Silverchair","title":"Lung lobe torsion in a cat with chronic feline asthma","volume":"34","author":[{"family":"Dye","given":"TL"},{"family":"Teague","given":"HD"},{"family":"Poundstone","given":"ML"}],"issued":{"date-parts":[["1998",11,1]]}}},{"id":392,"uris":["http://zotero.org/users/6962752/items/M4TNRZYU"],"uri":["http://zotero.org/users/6962752/items/M4TNRZYU"],"itemData":{"id":392,"type":"article-journal","container-title":"American Animal Hospital Association (USA)","ISSN":"0587-2871","issue":"30","journalAbbreviation":"J Am Anim Hosp Assoc","language":"English","page":"351–354","source":"agris.fao.org","title":"Chylothorax associated with lung lobe torsion and a peritoneopericardial diaphragmatic hernia in a cat","author":[{"family":"Kerpsack","given":"S. J."},{"family":"McLouglin","given":"M. A."},{"family":"Graves","given":"T. K."},{"family":"Smeak","given":"D. D."},{"family":"Biller","given":"D."},{"family":"Leake","given":"L."}],"issued":{"date-parts":[["1994"]]}}},{"id":381,"uris":["http://zotero.org/users/6962752/items/52SZJ7IT"],"uri":["http://zotero.org/users/6962752/items/52SZJ7IT"],"itemData":{"id":381,"type":"article-journal","abstract":"A 10.5-year-old domestic shorthair presented with a history of progressive inappetence, lethargy and elevated respiratory rate. Clinical and diagnostic findings confirmed the presence of a chylothorax with evidence of a mass or collapsed lung within the right cranial thorax. Computed tomography, sternotomy and histopathology confirmed the presence of a right middle lung lobe torsion associated with a chylothorax. The torsion was successfully managed with surgical removal of the affected lung lobe, and the patient continues to be asymptomatic 6 months postoperatively.","container-title":"Journal of Feline Medicine and Surgery","DOI":"10.1016/j.jfms.2010.09.013","ISSN":"1098-612X","issue":"2","journalAbbreviation":"J Feline Med Surg","note":"publisher: SAGE Publications","page":"135-138","source":"SAGE Journals","title":"Lung lobe torsion associated with chylothorax in a cat","volume":"13","author":[{"family":"Mclane","given":"Megan J."},{"family":"Buote","given":"Nicole J."}],"issued":{"date-parts":[["2011",2,1]]}}},{"id":378,"uris":["http://zotero.org/users/6962752/items/RAP9XZ5L"],"uri":["http://zotero.org/users/6962752/items/RAP9XZ5L"],"itemData":{"id":378,"type":"article-journal","container-title":"Journal of Veterinary Internal Medicine","DOI":"https://doi.org/10.1111/j.1939-1676.2008.0086.x","ISSN":"1939-1676","issue":"3","journalAbbreviation":"J Vet Intern Med","language":"en","note":"_eprint: https://onlinelibrary.wiley.com/doi/pdf/10.1111/j.1939-1676.2008.0086.x","page":"671-673","source":"Wiley Online Library","title":"Spontaneous Lung Lobe Torsion in a Cat","volume":"22","author":[{"family":"Millard","given":"R. P."},{"family":"Myers","given":"J. R."},{"family":"Novo","given":"R. E."}],"issued":{"date-parts":[["2008"]]}}},{"id":394,"uris":["http://zotero.org/users/6962752/items/AC2HJ7XG"],"uri":["http://zotero.org/users/6962752/items/AC2HJ7XG"],"itemData":{"id":394,"type":"article-journal","container-title":"Journal of the American Veterinary Medical Association","DOI":"10.2460/javma.248.11.1235","ISSN":"0003-1488","issue":"11","journalAbbreviation":"J Am Vet Med Assoc","note":"publisher: American Veterinary Medical Association","page":"1235-1237","source":"avmajournals.avma.org (Atypon)","title":"What Is Your Diagnosis?","volume":"248","author":[{"family":"Sweeney","given":"Joseph T."},{"family":"Oura","given":"Trisha J."},{"family":"Wulster","given":"Kathryn B."},{"family":"Aarsvold","given":"Stacie"}],"issued":{"date-parts":[["2016",5,12]]}}},{"id":398,"uris":["http://zotero.org/users/6962752/items/8B33R9WD"],"uri":["http://zotero.org/users/6962752/items/8B33R9WD"],"itemData":{"id":398,"type":"article-journal","abstract":"CLINICAL SUMMARY: This report describes torsion of the right cranial lung lobe in a cat with haemorrhagic pleural effusion and a chronic diaphragmatic hernia. Surgical treatment comprising lung lobectomy without de-rotation, and repair of the diaphragmatic defect, led to an uneventful recovery.\nPRACTICAL RELEVANCE: Lung lobe torsion is a rare condition in cats. While spontaneous lung lobe torsions may occur, a frequent association with underlying thoracic disease has been recognised in cats. However, neither haemorrhagic pleural effusion nor diaphragmatic hernia have been previously described in cats with lung lobe torsions, although they have been documented in dogs and humans. In a cat with suspected lung lobe torsion, a thorough search for an underlying disease should be undertaken.","container-title":"Journal of Feline Medicine and Surgery","DOI":"10.1177/1098612X12439270","ISSN":"1532-2750","issue":"3","journalAbbreviation":"J Feline Med Surg","language":"eng","note":"PMID: 22370865","page":"219-223","source":"PubMed","title":"Lung lobe torsion in association with a chronic diaphragmatic hernia and haemorrhagic pleural effusion in a cat","volume":"14","author":[{"family":"Hambrook","given":"Lydia E."},{"family":"Kudnig","given":"Simon T."}],"issued":{"date-parts":[["2012",3]]}}}],"schema":"https://github.com/citation-style-language/schema/raw/master/csl-citation.json"} </w:instrText>
      </w:r>
      <w:r w:rsidR="0057584D" w:rsidRPr="001863D4">
        <w:rPr>
          <w:bCs/>
          <w:color w:val="000000" w:themeColor="text1"/>
        </w:rPr>
        <w:fldChar w:fldCharType="separate"/>
      </w:r>
      <w:r w:rsidR="00AD6693" w:rsidRPr="001863D4">
        <w:rPr>
          <w:color w:val="000000" w:themeColor="text1"/>
          <w:vertAlign w:val="superscript"/>
        </w:rPr>
        <w:t>2,7–14,18</w:t>
      </w:r>
      <w:r w:rsidR="0057584D" w:rsidRPr="001863D4">
        <w:rPr>
          <w:bCs/>
          <w:color w:val="000000" w:themeColor="text1"/>
        </w:rPr>
        <w:fldChar w:fldCharType="end"/>
      </w:r>
    </w:p>
    <w:p w14:paraId="73DA2B1E" w14:textId="77777777" w:rsidR="005351FC" w:rsidRPr="001863D4" w:rsidRDefault="005351FC" w:rsidP="00803C02">
      <w:pPr>
        <w:spacing w:line="480" w:lineRule="auto"/>
        <w:jc w:val="both"/>
        <w:rPr>
          <w:bCs/>
          <w:color w:val="000000" w:themeColor="text1"/>
        </w:rPr>
      </w:pPr>
    </w:p>
    <w:p w14:paraId="65441709" w14:textId="1E8B35A6" w:rsidR="00E35E30" w:rsidRPr="001863D4" w:rsidRDefault="00BA49D0" w:rsidP="00725FCD">
      <w:pPr>
        <w:spacing w:line="480" w:lineRule="auto"/>
        <w:jc w:val="both"/>
        <w:rPr>
          <w:bCs/>
          <w:color w:val="000000" w:themeColor="text1"/>
        </w:rPr>
      </w:pPr>
      <w:r w:rsidRPr="001863D4">
        <w:rPr>
          <w:bCs/>
          <w:color w:val="000000" w:themeColor="text1"/>
        </w:rPr>
        <w:lastRenderedPageBreak/>
        <w:t>Lung lobe torsion</w:t>
      </w:r>
      <w:r w:rsidR="00B11900" w:rsidRPr="001863D4">
        <w:rPr>
          <w:bCs/>
          <w:color w:val="000000" w:themeColor="text1"/>
        </w:rPr>
        <w:t xml:space="preserve"> </w:t>
      </w:r>
      <w:r w:rsidR="0034603F" w:rsidRPr="001863D4">
        <w:rPr>
          <w:bCs/>
          <w:color w:val="000000" w:themeColor="text1"/>
        </w:rPr>
        <w:t>primarily</w:t>
      </w:r>
      <w:r w:rsidR="00A706FE" w:rsidRPr="001863D4">
        <w:rPr>
          <w:bCs/>
          <w:color w:val="000000" w:themeColor="text1"/>
        </w:rPr>
        <w:t xml:space="preserve"> present</w:t>
      </w:r>
      <w:r w:rsidR="00BF07F0" w:rsidRPr="001863D4">
        <w:rPr>
          <w:bCs/>
          <w:color w:val="000000" w:themeColor="text1"/>
        </w:rPr>
        <w:t>s</w:t>
      </w:r>
      <w:r w:rsidR="00F8290B" w:rsidRPr="001863D4">
        <w:rPr>
          <w:bCs/>
          <w:color w:val="000000" w:themeColor="text1"/>
        </w:rPr>
        <w:t xml:space="preserve"> with</w:t>
      </w:r>
      <w:r w:rsidR="000D652C" w:rsidRPr="001863D4">
        <w:rPr>
          <w:bCs/>
          <w:color w:val="000000" w:themeColor="text1"/>
        </w:rPr>
        <w:t xml:space="preserve"> </w:t>
      </w:r>
      <w:r w:rsidR="00320B9C" w:rsidRPr="001863D4">
        <w:rPr>
          <w:bCs/>
          <w:color w:val="000000" w:themeColor="text1"/>
        </w:rPr>
        <w:t xml:space="preserve">respiratory </w:t>
      </w:r>
      <w:r w:rsidR="00BF07F0" w:rsidRPr="001863D4">
        <w:rPr>
          <w:bCs/>
          <w:color w:val="000000" w:themeColor="text1"/>
        </w:rPr>
        <w:t>signs and</w:t>
      </w:r>
      <w:r w:rsidR="00306182" w:rsidRPr="001863D4">
        <w:rPr>
          <w:bCs/>
          <w:color w:val="000000" w:themeColor="text1"/>
        </w:rPr>
        <w:t xml:space="preserve"> can affect cats at any age without a clear sex predilection</w:t>
      </w:r>
      <w:r w:rsidR="00CD2D03" w:rsidRPr="001863D4">
        <w:rPr>
          <w:bCs/>
          <w:color w:val="000000" w:themeColor="text1"/>
        </w:rPr>
        <w:t xml:space="preserve"> as previously described</w:t>
      </w:r>
      <w:r w:rsidR="00306182" w:rsidRPr="001863D4">
        <w:rPr>
          <w:bCs/>
          <w:color w:val="000000" w:themeColor="text1"/>
        </w:rPr>
        <w:t>.</w:t>
      </w:r>
      <w:r w:rsidR="00CD2D03" w:rsidRPr="001863D4">
        <w:rPr>
          <w:bCs/>
          <w:color w:val="000000" w:themeColor="text1"/>
        </w:rPr>
        <w:fldChar w:fldCharType="begin"/>
      </w:r>
      <w:r w:rsidR="00AD6693" w:rsidRPr="001863D4">
        <w:rPr>
          <w:bCs/>
          <w:color w:val="000000" w:themeColor="text1"/>
        </w:rPr>
        <w:instrText xml:space="preserve"> ADDIN ZOTERO_ITEM CSL_CITATION {"citationID":"pgfIhW1M","properties":{"formattedCitation":"\\super 1,2,11,16\\nosupersub{}","plainCitation":"1,2,11,16","noteIndex":0},"citationItems":[{"id":415,"uris":["http://zotero.org/users/6962752/items/K5EMMS4N"],"uri":["http://zotero.org/users/6962752/items/K5EMMS4N"],"itemData":{"id":415,"type":"article-journal","abstract":"Objective To report outcomes and risk factors for mortality in dogs that underwent surgical management of lung lobe torsion. Study design Retrospective case series from 5 veterinary teaching hospitals (2005–2017). Animals Fifty dogs with 52 instances of lung lobe torsion. Methods Data collected from medical records included signalment, clinical findings, results of clinicopathologic testing and diagnostic imaging, surgical treatment, lung lobe affected, intraoperative and postoperative complications, histopathologic and microbiologic findings, and outcome. Follow-up was obtained from medical records and telephone contact with primary care veterinarians. Results Fifty-two instances of lung lobe torsion were identified in 50 dogs, with a median follow-up of 453 days (range, 0–3075). Forty-six (92%) dogs survived to discharge. Dogs with concurrent torsion of the right cranial and middle lung lobes were less likely to survive (2/4) than those with torsion of the left cranial lung lobe (22/22). No other risk factors for mortality prior to hospital discharge were identified. Overall median survival time after hospital discharge was 1369 days. Four dogs had &gt;1 episode of lung lobe torsion. Conclusion The percentage of dogs surviving to discharge after surgical treatment of lung lobe torsion was higher than previously reported. The short- and long-term prognosis was excellent with surgical treatment of lung lobe torsion. Clinical significance Surgery should be recommended when lung lobe torsion is suspected because of the high survival to discharge rate and excellent long-term prognosis.","container-title":"Veterinary Surgery","DOI":"https://doi.org/10.1111/vsu.13108","ISSN":"1532-950X","issue":"8","journalAbbreviation":"Vet Surg","language":"en","note":"_eprint: https://onlinelibrary.wiley.com/doi/pdf/10.1111/vsu.13108","page":"1002-1008","source":"Wiley Online Library","title":"Lung lobe torsion in dogs: 52 cases (2005–2017)","title-short":"Lung lobe torsion in dogs","volume":"47","author":[{"family":"Park","given":"Karen M."},{"family":"Grimes","given":"Janet A."},{"family":"Wallace","given":"Mandy L."},{"family":"Sterman","given":"Allyson A."},{"family":"Mankin","given":"Kelley M. Thieman"},{"family":"Campbell","given":"Bonnie G."},{"family":"Flannery","given":"Erin E."},{"family":"Milovancev","given":"Milan"},{"family":"Mathews","given":"Kyle G."},{"family":"Schmiedt","given":"Chad W."}],"issued":{"date-parts":[["2018"]]}}},{"id":407,"uris":["http://zotero.org/users/6962752/items/VAY5UMBG"],"uri":["http://zotero.org/users/6962752/items/VAY5UMBG"],"itemData":{"id":407,"type":"article-journal","abstract":"The purpose of this study was to assess survival to discharge of animals with surgical or postmortem confirmation of a lung lobe torsion (LLT) as well as to evaluate pre-operative effusion, lung lobe affected, and patient size as prognostic indicators. Medical records search identified 35 dogs and 4 cats with a confirmed diagnosis including 17 small-breed dogs, 18 large-breed dogs, 3 domestic shorthair cats, and 1 minskin cat. Lobes affected included right middle (n = 18), left cranial (n = 18), right cranial (n = 2), left caudal (n = 1), and accessory (n = 1). Two animals died before surgery; the remaining 37 animals underwent thoracotomy. All treated small-breed dogs and cats survived; 12/18 large-breed dogs survived, with an overall survival to discharge of 87%. Pre-operative pleural effusion and affected lung lobe did not affect survival to discharge in this population. Small dogs and cats with LLT appear to have an excellent survival to discharge following thoracotomy and the survival is good in larger dogs.","container-title":"The Canadian Veterinary Journal","ISSN":"0008-5286","issue":"1","journalAbbreviation":"Can Vet J","note":"PMID: 30651652\nPMCID: PMC6294018","page":"60-66","source":"PubMed Central","title":"Lung lobe torsion in 35 dogs and 4 cats","volume":"60","author":[{"family":"Benavides","given":"Kathryn L."},{"family":"Rozanski","given":"Elizabeth A."},{"family":"Oura","given":"Trisha J."}],"issued":{"date-parts":[["2019",1]]}}},{"id":402,"uris":["http://zotero.org/users/6962752/items/GDF5Q5JD"],"uri":["http://zotero.org/users/6962752/items/GDF5Q5JD"],"itemData":{"id":402,"type":"article-journal","container-title":"Journal of the American Veterinary Medical Association","DOI":"10.2460/javma.2000.216.1555","ISSN":"0003-1488","issue":"10","journalAbbreviation":"J Am Vet Med Assoc","language":"eng","note":"PMID: 10825938","page":"1555-1556","source":"PubMed","title":"What is your diagnosis? Chronic fibrosing pleuritis, pleural effusion, and lobar consolidation","title-short":"What is your diagnosis?","volume":"216","author":[{"family":"Brenner","given":"O. J."},{"family":"Ettinger","given":"S. N."},{"family":"Stefanacci","given":"J. D."}],"issued":{"date-parts":[["2000",5,15]]}}},{"id":392,"uris":["http://zotero.org/users/6962752/items/M4TNRZYU"],"uri":["http://zotero.org/users/6962752/items/M4TNRZYU"],"itemData":{"id":392,"type":"article-journal","container-title":"American Animal Hospital Association (USA)","ISSN":"0587-2871","issue":"30","journalAbbreviation":"J Am Anim Hosp Assoc","language":"English","page":"351–354","source":"agris.fao.org","title":"Chylothorax associated with lung lobe torsion and a peritoneopericardial diaphragmatic hernia in a cat","author":[{"family":"Kerpsack","given":"S. J."},{"family":"McLouglin","given":"M. A."},{"family":"Graves","given":"T. K."},{"family":"Smeak","given":"D. D."},{"family":"Biller","given":"D."},{"family":"Leake","given":"L."}],"issued":{"date-parts":[["1994"]]}}}],"schema":"https://github.com/citation-style-language/schema/raw/master/csl-citation.json"} </w:instrText>
      </w:r>
      <w:r w:rsidR="00CD2D03" w:rsidRPr="001863D4">
        <w:rPr>
          <w:bCs/>
          <w:color w:val="000000" w:themeColor="text1"/>
        </w:rPr>
        <w:fldChar w:fldCharType="separate"/>
      </w:r>
      <w:r w:rsidR="00AD6693" w:rsidRPr="001863D4">
        <w:rPr>
          <w:color w:val="000000" w:themeColor="text1"/>
          <w:vertAlign w:val="superscript"/>
        </w:rPr>
        <w:t>1,2,11,16</w:t>
      </w:r>
      <w:r w:rsidR="00CD2D03" w:rsidRPr="001863D4">
        <w:rPr>
          <w:bCs/>
          <w:color w:val="000000" w:themeColor="text1"/>
        </w:rPr>
        <w:fldChar w:fldCharType="end"/>
      </w:r>
      <w:r w:rsidR="00306182" w:rsidRPr="001863D4">
        <w:rPr>
          <w:bCs/>
          <w:color w:val="000000" w:themeColor="text1"/>
        </w:rPr>
        <w:t xml:space="preserve"> </w:t>
      </w:r>
      <w:r w:rsidR="00421A2E" w:rsidRPr="001863D4">
        <w:rPr>
          <w:bCs/>
          <w:color w:val="000000" w:themeColor="text1"/>
        </w:rPr>
        <w:t>As reported previously, t</w:t>
      </w:r>
      <w:r w:rsidR="00CD2D03" w:rsidRPr="001863D4">
        <w:rPr>
          <w:bCs/>
          <w:color w:val="000000" w:themeColor="text1"/>
        </w:rPr>
        <w:t xml:space="preserve">he </w:t>
      </w:r>
      <w:r w:rsidR="00801521" w:rsidRPr="001863D4">
        <w:rPr>
          <w:bCs/>
          <w:color w:val="000000" w:themeColor="text1"/>
        </w:rPr>
        <w:t>predominant breed affected</w:t>
      </w:r>
      <w:r w:rsidR="00373A3E" w:rsidRPr="001863D4">
        <w:rPr>
          <w:bCs/>
          <w:color w:val="000000" w:themeColor="text1"/>
        </w:rPr>
        <w:t xml:space="preserve"> in this study</w:t>
      </w:r>
      <w:r w:rsidR="00CD2D03" w:rsidRPr="001863D4">
        <w:rPr>
          <w:bCs/>
          <w:color w:val="000000" w:themeColor="text1"/>
        </w:rPr>
        <w:t xml:space="preserve"> </w:t>
      </w:r>
      <w:r w:rsidR="00373A3E" w:rsidRPr="001863D4">
        <w:rPr>
          <w:bCs/>
          <w:color w:val="000000" w:themeColor="text1"/>
        </w:rPr>
        <w:t xml:space="preserve">was </w:t>
      </w:r>
      <w:r w:rsidR="00CA1A3D" w:rsidRPr="001863D4">
        <w:rPr>
          <w:bCs/>
          <w:color w:val="000000" w:themeColor="text1"/>
        </w:rPr>
        <w:t xml:space="preserve">the </w:t>
      </w:r>
      <w:r w:rsidR="00BB7B5F" w:rsidRPr="001863D4">
        <w:rPr>
          <w:bCs/>
          <w:color w:val="000000" w:themeColor="text1"/>
        </w:rPr>
        <w:t>d</w:t>
      </w:r>
      <w:r w:rsidR="00421A2E" w:rsidRPr="001863D4">
        <w:rPr>
          <w:bCs/>
          <w:color w:val="000000" w:themeColor="text1"/>
        </w:rPr>
        <w:t>o</w:t>
      </w:r>
      <w:r w:rsidR="00320B9C" w:rsidRPr="001863D4">
        <w:rPr>
          <w:bCs/>
          <w:color w:val="000000" w:themeColor="text1"/>
        </w:rPr>
        <w:t xml:space="preserve">mestic </w:t>
      </w:r>
      <w:r w:rsidR="00B678C6" w:rsidRPr="001863D4">
        <w:rPr>
          <w:bCs/>
          <w:color w:val="000000" w:themeColor="text1"/>
        </w:rPr>
        <w:t>s</w:t>
      </w:r>
      <w:r w:rsidR="00320B9C" w:rsidRPr="001863D4">
        <w:rPr>
          <w:bCs/>
          <w:color w:val="000000" w:themeColor="text1"/>
        </w:rPr>
        <w:t>horthair.</w:t>
      </w:r>
      <w:r w:rsidR="00AE0068" w:rsidRPr="001863D4">
        <w:rPr>
          <w:bCs/>
          <w:color w:val="000000" w:themeColor="text1"/>
        </w:rPr>
        <w:fldChar w:fldCharType="begin"/>
      </w:r>
      <w:r w:rsidR="00AD6693" w:rsidRPr="001863D4">
        <w:rPr>
          <w:bCs/>
          <w:color w:val="000000" w:themeColor="text1"/>
        </w:rPr>
        <w:instrText xml:space="preserve"> ADDIN ZOTERO_ITEM CSL_CITATION {"citationID":"vvon5E68","properties":{"formattedCitation":"\\super 2,5,7\\uc0\\u8211{}10,15,16\\nosupersub{}","plainCitation":"2,5,7–10,15,16","noteIndex":0},"citationItems":[{"id":407,"uris":["http://zotero.org/users/6962752/items/VAY5UMBG"],"uri":["http://zotero.org/users/6962752/items/VAY5UMBG"],"itemData":{"id":407,"type":"article-journal","abstract":"The purpose of this study was to assess survival to discharge of animals with surgical or postmortem confirmation of a lung lobe torsion (LLT) as well as to evaluate pre-operative effusion, lung lobe affected, and patient size as prognostic indicators. Medical records search identified 35 dogs and 4 cats with a confirmed diagnosis including 17 small-breed dogs, 18 large-breed dogs, 3 domestic shorthair cats, and 1 minskin cat. Lobes affected included right middle (n = 18), left cranial (n = 18), right cranial (n = 2), left caudal (n = 1), and accessory (n = 1). Two animals died before surgery; the remaining 37 animals underwent thoracotomy. All treated small-breed dogs and cats survived; 12/18 large-breed dogs survived, with an overall survival to discharge of 87%. Pre-operative pleural effusion and affected lung lobe did not affect survival to discharge in this population. Small dogs and cats with LLT appear to have an excellent survival to discharge following thoracotomy and the survival is good in larger dogs.","container-title":"The Canadian Veterinary Journal","ISSN":"0008-5286","issue":"1","journalAbbreviation":"Can Vet J","note":"PMID: 30651652\nPMCID: PMC6294018","page":"60-66","source":"PubMed Central","title":"Lung lobe torsion in 35 dogs and 4 cats","volume":"60","author":[{"family":"Benavides","given":"Kathryn L."},{"family":"Rozanski","given":"Elizabeth A."},{"family":"Oura","given":"Trisha J."}],"issued":{"date-parts":[["2019",1]]}}},{"id":389,"uris":["http://zotero.org/users/6962752/items/YIZET9TW"],"uri":["http://zotero.org/users/6962752/items/YIZET9TW"],"itemData":{"id":389,"type":"article-journal","abstract":"Clinical data, thoracic radiographs, ultrasonographic exams, and histopathologic reports in 13 dogs and two cats with confirmed lung lobe torsion were reviewed. Age of dogs ranged from 4 months to 11.5 years, (mean of 6.4 years) and several breeds of large and small dogs were represented. Right middle lobe torsion was predominant in large dogs (five of eight large breed dogs) and left cranial lobe torsion was more commonly seen in small dogs (three of five small-breed dogs). Two domestic short-hair cats, 10 and 14 years of age, had right cranial and right middle lobe torsion, respectively. Underlying thoracic disease was found in only five of 15 patients. On thoracic radiographs, increased lobar opacity and pleural effusion were found in all patients (100%). Small dispersed air bubbles were found within the affected lobe of 13 patients (87%). This pattern, which was the result of vesicular emphysema, was variably extensive, and became more evident on follow-up radiographs in five of six dogs. The lobar bronchi could be seen in only eight of 15 patients (54%), and appeared irregular, focally narrowed or blunted in six of the eight patients, and displaced in five of the eight. Other common radiographic findings included mediastinal shift (nine), curved and dorsally displaced trachea (seven), and axial rotation of the carina (seven). Ultrasonography was used in seven patients and considered generally useful, although variable signs were observed.","container-title":"Veterinary Radiology &amp; Ultrasound: The Official Journal of the American College of Veterinary Radiology and the International Veterinary Radiology Association","DOI":"10.1111/j.1740-8261.2005.00087.x","ISSN":"1058-8183","issue":"6","journalAbbreviation":"Vet Radiol Ultrasound","language":"eng","note":"PMID: 16396263","page":"478-484","source":"PubMed","title":"Radiographic diagnosis of lung lobe torsion","volume":"46","author":[{"family":"Anjou","given":"Marc-André","non-dropping-particle":"d'"},{"family":"Tidwell","given":"Amy S."},{"family":"Hecht","given":"Silke"}],"issued":{"date-parts":[["2005",12]]}}},{"id":402,"uris":["http://zotero.org/users/6962752/items/GDF5Q5JD"],"uri":["http://zotero.org/users/6962752/items/GDF5Q5JD"],"itemData":{"id":402,"type":"article-journal","container-title":"Journal of the American Veterinary Medical Association","DOI":"10.2460/javma.2000.216.1555","ISSN":"0003-1488","issue":"10","journalAbbreviation":"J Am Vet Med Assoc","language":"eng","note":"PMID: 10825938","page":"1555-1556","source":"PubMed","title":"What is your diagnosis? Chronic fibrosing pleuritis, pleural effusion, and lobar consolidation","title-short":"What is your diagnosis?","volume":"216","author":[{"family":"Brenner","given":"O. J."},{"family":"Ettinger","given":"S. N."},{"family":"Stefanacci","given":"J. D."}],"issued":{"date-parts":[["2000",5,15]]}}},{"id":412,"uris":["http://zotero.org/users/6962752/items/YKNLTLG6"],"uri":["http://zotero.org/users/6962752/items/YKNLTLG6"],"itemData":{"id":412,"type":"article-journal","container-title":"Veterinary Radiology","DOI":"https://doi.org/10.1111/j.1740-8261.1976.tb00578.x","ISSN":"1740-8261","issue":"6","journalAbbreviation":"Vet Radiol Ultrasound","language":"en","note":"_eprint: https://onlinelibrary.wiley.com/doi/pdf/10.1111/j.1740-8261.1976.tb00578.x","page":"219-223","source":"Wiley Online Library","title":"Lung Lobe Torsion in the Cat","volume":"17","author":[{"family":"Brown","given":"Nancy O."},{"family":"Zontine","given":"William J."}],"issued":{"date-parts":[["1976"]]}}},{"id":386,"uris":["http://zotero.org/users/6962752/items/YWEC4NMZ"],"uri":["http://zotero.org/users/6962752/items/YWEC4NMZ"],"itemData":{"id":386,"type":"article-journal","abstract":"Lung lobe torsion, although rare in cats, can be seen as a sequela to chronic respiratory disease. Clinical signs may include lethargy, coughing, hemoptysis, and respiratory distress. Lung lobe torsion may be diagnosed using radiography, ultrasonography, contrast bronchography, bronchoscopy, or thoracoscopy. Stabilization with fluids, oxygen, and supportive care followed by thoracotomy and lobectomy of the affected lobe(s) are necessary for a successful outcome. Diagnosis and treatment of lung lobe torsion is described in a 12.5-year-old cat with a history of feline asthma.","container-title":"Journal of the American Animal Hospital Association","DOI":"10.5326/15473317-34-6-493","ISSN":"0587-2871","issue":"6","journalAbbreviation":"J Am Anim Hosp Assoc","page":"493-495","source":"Silverchair","title":"Lung lobe torsion in a cat with chronic feline asthma","volume":"34","author":[{"family":"Dye","given":"TL"},{"family":"Teague","given":"HD"},{"family":"Poundstone","given":"ML"}],"issued":{"date-parts":[["1998",11,1]]}}},{"id":381,"uris":["http://zotero.org/users/6962752/items/52SZJ7IT"],"uri":["http://zotero.org/users/6962752/items/52SZJ7IT"],"itemData":{"id":381,"type":"article-journal","abstract":"A 10.5-year-old domestic shorthair presented with a history of progressive inappetence, lethargy and elevated respiratory rate. Clinical and diagnostic findings confirmed the presence of a chylothorax with evidence of a mass or collapsed lung within the right cranial thorax. Computed tomography, sternotomy and histopathology confirmed the presence of a right middle lung lobe torsion associated with a chylothorax. The torsion was successfully managed with surgical removal of the affected lung lobe, and the patient continues to be asymptomatic 6 months postoperatively.","container-title":"Journal of Feline Medicine and Surgery","DOI":"10.1016/j.jfms.2010.09.013","ISSN":"1098-612X","issue":"2","journalAbbreviation":"J Feline Med Surg","note":"publisher: SAGE Publications","page":"135-138","source":"SAGE Journals","title":"Lung lobe torsion associated with chylothorax in a cat","volume":"13","author":[{"family":"Mclane","given":"Megan J."},{"family":"Buote","given":"Nicole J."}],"issued":{"date-parts":[["2011",2,1]]}}},{"id":378,"uris":["http://zotero.org/users/6962752/items/RAP9XZ5L"],"uri":["http://zotero.org/users/6962752/items/RAP9XZ5L"],"itemData":{"id":378,"type":"article-journal","container-title":"Journal of Veterinary Internal Medicine","DOI":"https://doi.org/10.1111/j.1939-1676.2008.0086.x","ISSN":"1939-1676","issue":"3","journalAbbreviation":"J Vet Intern Med","language":"en","note":"_eprint: https://onlinelibrary.wiley.com/doi/pdf/10.1111/j.1939-1676.2008.0086.x","page":"671-673","source":"Wiley Online Library","title":"Spontaneous Lung Lobe Torsion in a Cat","volume":"22","author":[{"family":"Millard","given":"R. P."},{"family":"Myers","given":"J. R."},{"family":"Novo","given":"R. E."}],"issued":{"date-parts":[["2008"]]}}},{"id":400,"uris":["http://zotero.org/users/6962752/items/IZCNHDFB"],"uri":["http://zotero.org/users/6962752/items/IZCNHDFB"],"itemData":{"id":400,"type":"article-journal","abstract":"This report describes the imaging features of radiography, computed tomography and virtual bronchoscopy in dogs and cats with lung lobe torsions. The medical records, thoracic radiographs and computed tomography images of four dogs and two cats with confirmed lung lobe torsions were retrospectively reviewed. Computed tomography with virtual bronchoscopy showed bronchial narrowing, collapse or occlusion in all six animals, while this was only appreciated on one radiographic examination. A tapering terminating angle of the air-filled bronchus proximal or distal to the collapsed region was seen only on computed tomography and virtual bronchoscopy in all six animals. The vesicular emphysema pattern typical of lung lobe torsion was seen on three computed tomographies but only on one radiographic examination. The lung lobe torsion-specific findings of vesicular emphysema and a proximally narrowed or occluded bronchus were more easily recognised on computed tomography and virtual bronchoscopy than with radiographs. Computed tomography slices acquired through the bronchus and lung lobe of interest in a cat or dog with possible lung lobe torsion can be reformatted into virtual bronchoscopic images that can be utilised along with computed tomography to help make a more definitive preoperative diagnosis.","container-title":"The Journal of Small Animal Practice","DOI":"10.1111/j.1748-5827.2009.00728.x","ISSN":"1748-5827","issue":"7","journalAbbreviation":"J Small Anim Pract","language":"eng","note":"PMID: 19508491","page":"360-363","source":"PubMed","title":"Radiography, computed tomography and virtual bronchoscopy in four dogs and two cats with lung lobe torsion","volume":"50","author":[{"family":"Schultz","given":"R. M."},{"family":"Peters","given":"J."},{"family":"Zwingenberger","given":"A."}],"issued":{"date-parts":[["2009",7]]}}}],"schema":"https://github.com/citation-style-language/schema/raw/master/csl-citation.json"} </w:instrText>
      </w:r>
      <w:r w:rsidR="00AE0068" w:rsidRPr="001863D4">
        <w:rPr>
          <w:bCs/>
          <w:color w:val="000000" w:themeColor="text1"/>
        </w:rPr>
        <w:fldChar w:fldCharType="separate"/>
      </w:r>
      <w:r w:rsidR="00AD6693" w:rsidRPr="001863D4">
        <w:rPr>
          <w:color w:val="000000" w:themeColor="text1"/>
          <w:vertAlign w:val="superscript"/>
        </w:rPr>
        <w:t>2,5,7–10,15,16</w:t>
      </w:r>
      <w:r w:rsidR="00AE0068" w:rsidRPr="001863D4">
        <w:rPr>
          <w:bCs/>
          <w:color w:val="000000" w:themeColor="text1"/>
        </w:rPr>
        <w:fldChar w:fldCharType="end"/>
      </w:r>
    </w:p>
    <w:p w14:paraId="7F4A656E" w14:textId="5CB4DA1C" w:rsidR="00D24B80" w:rsidRPr="001863D4" w:rsidRDefault="00BB7B5F" w:rsidP="00725FCD">
      <w:pPr>
        <w:pStyle w:val="NormalWeb"/>
        <w:spacing w:line="480" w:lineRule="auto"/>
        <w:jc w:val="both"/>
        <w:rPr>
          <w:color w:val="000000" w:themeColor="text1"/>
        </w:rPr>
      </w:pPr>
      <w:r w:rsidRPr="001863D4">
        <w:rPr>
          <w:color w:val="000000" w:themeColor="text1"/>
          <w:lang w:val="en-US"/>
        </w:rPr>
        <w:t xml:space="preserve">Lung lobe torsion </w:t>
      </w:r>
      <w:r w:rsidR="0057584D" w:rsidRPr="001863D4">
        <w:rPr>
          <w:color w:val="000000" w:themeColor="text1"/>
          <w:lang w:val="en-US"/>
        </w:rPr>
        <w:t>is</w:t>
      </w:r>
      <w:r w:rsidR="00466679" w:rsidRPr="001863D4">
        <w:rPr>
          <w:color w:val="000000" w:themeColor="text1"/>
          <w:lang w:val="en-US"/>
        </w:rPr>
        <w:t xml:space="preserve"> </w:t>
      </w:r>
      <w:r w:rsidR="00421A2E" w:rsidRPr="001863D4">
        <w:rPr>
          <w:color w:val="000000" w:themeColor="text1"/>
          <w:lang w:val="en-US"/>
        </w:rPr>
        <w:t xml:space="preserve">diagnosed </w:t>
      </w:r>
      <w:r w:rsidR="00466679" w:rsidRPr="001863D4">
        <w:rPr>
          <w:color w:val="000000" w:themeColor="text1"/>
          <w:lang w:val="en-US"/>
        </w:rPr>
        <w:t>using thoracic radiographs, thoracic ultrasound, CT, bronchoscopy or a combination of these modalities</w:t>
      </w:r>
      <w:r w:rsidR="0091453A" w:rsidRPr="001863D4">
        <w:rPr>
          <w:color w:val="000000" w:themeColor="text1"/>
          <w:lang w:val="en-US"/>
        </w:rPr>
        <w:t>.</w:t>
      </w:r>
      <w:r w:rsidR="0091453A" w:rsidRPr="001863D4">
        <w:rPr>
          <w:color w:val="000000" w:themeColor="text1"/>
          <w:lang w:val="en-US"/>
        </w:rPr>
        <w:fldChar w:fldCharType="begin"/>
      </w:r>
      <w:r w:rsidR="00AD6693" w:rsidRPr="001863D4">
        <w:rPr>
          <w:color w:val="000000" w:themeColor="text1"/>
          <w:lang w:val="en-US"/>
        </w:rPr>
        <w:instrText xml:space="preserve"> ADDIN ZOTERO_ITEM CSL_CITATION {"citationID":"4Vbvo3kl","properties":{"formattedCitation":"\\super 15,18\\nosupersub{}","plainCitation":"15,18","noteIndex":0},"citationItems":[{"id":405,"uris":["http://zotero.org/users/6962752/items/XPBCVL3M"],"uri":["http://zotero.org/users/6962752/items/XPBCVL3M"],"itemData":{"id":405,"type":"article-journal","abstract":"A 13-year-old spayed female domestic longhair cat was presented for tachypnea and was identified to have reduced lung sounds over the left hemithorax. Thoracic ultrasound examination and computed tomography identified changes consistent with bilateral lung lobe torsion. A median sternotomy confirmed torsion of both the cranial portion of the left cranial lung lobe and the right middle lung lobe. The affected lobes were resected. Pleural fluid analysis was indicative of a modified transudate and histopathology was consistent with a subacute to chronic torsion with no evidence of neoplasia or infection. The patient recovered without complication. Lung lobe torsion is an uncommon presentation across all species and is especially rare in cats. To the authors' knowledge, bilateral lung lobe torsion has not been previously reported in small animals.","container-title":"The Canadian Veterinary Journal = La Revue Veterinaire Canadienne","ISSN":"0008-5286","issue":"2","journalAbbreviation":"Can Vet J","language":"eng","note":"PMID: 32020935\nPMCID: PMC6973216","page":"161-165","source":"PubMed","title":"Bilateral lung lobe torsions in a cat","volume":"61","author":[{"family":"Coady","given":"Michelle R. M."},{"family":"Atilla","given":"Aylin"},{"family":"Stillion","given":"Jenefer"}],"issued":{"date-parts":[["2020",2]]}}},{"id":400,"uris":["http://zotero.org/users/6962752/items/IZCNHDFB"],"uri":["http://zotero.org/users/6962752/items/IZCNHDFB"],"itemData":{"id":400,"type":"article-journal","abstract":"This report describes the imaging features of radiography, computed tomography and virtual bronchoscopy in dogs and cats with lung lobe torsions. The medical records, thoracic radiographs and computed tomography images of four dogs and two cats with confirmed lung lobe torsions were retrospectively reviewed. Computed tomography with virtual bronchoscopy showed bronchial narrowing, collapse or occlusion in all six animals, while this was only appreciated on one radiographic examination. A tapering terminating angle of the air-filled bronchus proximal or distal to the collapsed region was seen only on computed tomography and virtual bronchoscopy in all six animals. The vesicular emphysema pattern typical of lung lobe torsion was seen on three computed tomographies but only on one radiographic examination. The lung lobe torsion-specific findings of vesicular emphysema and a proximally narrowed or occluded bronchus were more easily recognised on computed tomography and virtual bronchoscopy than with radiographs. Computed tomography slices acquired through the bronchus and lung lobe of interest in a cat or dog with possible lung lobe torsion can be reformatted into virtual bronchoscopic images that can be utilised along with computed tomography to help make a more definitive preoperative diagnosis.","container-title":"The Journal of Small Animal Practice","DOI":"10.1111/j.1748-5827.2009.00728.x","ISSN":"1748-5827","issue":"7","journalAbbreviation":"J Small Anim Pract","language":"eng","note":"PMID: 19508491","page":"360-363","source":"PubMed","title":"Radiography, computed tomography and virtual bronchoscopy in four dogs and two cats with lung lobe torsion","volume":"50","author":[{"family":"Schultz","given":"R. M."},{"family":"Peters","given":"J."},{"family":"Zwingenberger","given":"A."}],"issued":{"date-parts":[["2009",7]]}}}],"schema":"https://github.com/citation-style-language/schema/raw/master/csl-citation.json"} </w:instrText>
      </w:r>
      <w:r w:rsidR="0091453A" w:rsidRPr="001863D4">
        <w:rPr>
          <w:color w:val="000000" w:themeColor="text1"/>
          <w:lang w:val="en-US"/>
        </w:rPr>
        <w:fldChar w:fldCharType="separate"/>
      </w:r>
      <w:r w:rsidR="00AD6693" w:rsidRPr="001863D4">
        <w:rPr>
          <w:color w:val="000000" w:themeColor="text1"/>
          <w:vertAlign w:val="superscript"/>
        </w:rPr>
        <w:t>15,18</w:t>
      </w:r>
      <w:r w:rsidR="0091453A" w:rsidRPr="001863D4">
        <w:rPr>
          <w:color w:val="000000" w:themeColor="text1"/>
          <w:lang w:val="en-US"/>
        </w:rPr>
        <w:fldChar w:fldCharType="end"/>
      </w:r>
      <w:r w:rsidR="0091453A" w:rsidRPr="001863D4">
        <w:rPr>
          <w:color w:val="000000" w:themeColor="text1"/>
          <w:lang w:val="en-US"/>
        </w:rPr>
        <w:t xml:space="preserve"> </w:t>
      </w:r>
      <w:r w:rsidR="00466679" w:rsidRPr="001863D4">
        <w:rPr>
          <w:color w:val="000000" w:themeColor="text1"/>
          <w:lang w:val="en-US"/>
        </w:rPr>
        <w:t xml:space="preserve">Pleural effusion and increased lobar opacity are the most common radiographic findings whereas vesicular </w:t>
      </w:r>
      <w:r w:rsidR="002F0A29" w:rsidRPr="001863D4">
        <w:rPr>
          <w:color w:val="000000" w:themeColor="text1"/>
          <w:lang w:val="en-US"/>
        </w:rPr>
        <w:t>emphysematous</w:t>
      </w:r>
      <w:r w:rsidR="00466679" w:rsidRPr="001863D4">
        <w:rPr>
          <w:color w:val="000000" w:themeColor="text1"/>
          <w:lang w:val="en-US"/>
        </w:rPr>
        <w:t xml:space="preserve"> patter</w:t>
      </w:r>
      <w:r w:rsidR="002F0A29" w:rsidRPr="001863D4">
        <w:rPr>
          <w:color w:val="000000" w:themeColor="text1"/>
          <w:lang w:val="en-US"/>
        </w:rPr>
        <w:t>n</w:t>
      </w:r>
      <w:r w:rsidR="00466679" w:rsidRPr="001863D4">
        <w:rPr>
          <w:color w:val="000000" w:themeColor="text1"/>
          <w:lang w:val="en-US"/>
        </w:rPr>
        <w:t xml:space="preserve"> and a </w:t>
      </w:r>
      <w:r w:rsidR="002F0A29" w:rsidRPr="001863D4">
        <w:rPr>
          <w:color w:val="000000" w:themeColor="text1"/>
          <w:lang w:val="en-US"/>
        </w:rPr>
        <w:t xml:space="preserve">proximally </w:t>
      </w:r>
      <w:r w:rsidR="00466679" w:rsidRPr="001863D4">
        <w:rPr>
          <w:color w:val="000000" w:themeColor="text1"/>
          <w:lang w:val="en-US"/>
        </w:rPr>
        <w:t>displace</w:t>
      </w:r>
      <w:r w:rsidR="002F0A29" w:rsidRPr="001863D4">
        <w:rPr>
          <w:color w:val="000000" w:themeColor="text1"/>
          <w:lang w:val="en-US"/>
        </w:rPr>
        <w:t>d</w:t>
      </w:r>
      <w:r w:rsidR="00466679" w:rsidRPr="001863D4">
        <w:rPr>
          <w:color w:val="000000" w:themeColor="text1"/>
          <w:lang w:val="en-US"/>
        </w:rPr>
        <w:t xml:space="preserve"> or nar</w:t>
      </w:r>
      <w:r w:rsidR="002F0A29" w:rsidRPr="001863D4">
        <w:rPr>
          <w:color w:val="000000" w:themeColor="text1"/>
          <w:lang w:val="en-US"/>
        </w:rPr>
        <w:t>r</w:t>
      </w:r>
      <w:r w:rsidR="00466679" w:rsidRPr="001863D4">
        <w:rPr>
          <w:color w:val="000000" w:themeColor="text1"/>
          <w:lang w:val="en-US"/>
        </w:rPr>
        <w:t xml:space="preserve">owed bronchus </w:t>
      </w:r>
      <w:r w:rsidR="002F0A29" w:rsidRPr="001863D4">
        <w:rPr>
          <w:color w:val="000000" w:themeColor="text1"/>
          <w:lang w:val="en-US"/>
        </w:rPr>
        <w:t>are the most specific findings.</w:t>
      </w:r>
      <w:r w:rsidR="00A15403" w:rsidRPr="001863D4">
        <w:rPr>
          <w:bCs/>
          <w:color w:val="000000" w:themeColor="text1"/>
        </w:rPr>
        <w:fldChar w:fldCharType="begin"/>
      </w:r>
      <w:r w:rsidR="00AD6693" w:rsidRPr="001863D4">
        <w:rPr>
          <w:bCs/>
          <w:color w:val="000000" w:themeColor="text1"/>
        </w:rPr>
        <w:instrText xml:space="preserve"> ADDIN ZOTERO_ITEM CSL_CITATION {"citationID":"prY7omEu","properties":{"formattedCitation":"\\super 12,18\\nosupersub{}","plainCitation":"12,18","noteIndex":0},"citationItems":[{"id":405,"uris":["http://zotero.org/users/6962752/items/XPBCVL3M"],"uri":["http://zotero.org/users/6962752/items/XPBCVL3M"],"itemData":{"id":405,"type":"article-journal","abstract":"A 13-year-old spayed female domestic longhair cat was presented for tachypnea and was identified to have reduced lung sounds over the left hemithorax. Thoracic ultrasound examination and computed tomography identified changes consistent with bilateral lung lobe torsion. A median sternotomy confirmed torsion of both the cranial portion of the left cranial lung lobe and the right middle lung lobe. The affected lobes were resected. Pleural fluid analysis was indicative of a modified transudate and histopathology was consistent with a subacute to chronic torsion with no evidence of neoplasia or infection. The patient recovered without complication. Lung lobe torsion is an uncommon presentation across all species and is especially rare in cats. To the authors' knowledge, bilateral lung lobe torsion has not been previously reported in small animals.","container-title":"The Canadian Veterinary Journal = La Revue Veterinaire Canadienne","ISSN":"0008-5286","issue":"2","journalAbbreviation":"Can Vet J","language":"eng","note":"PMID: 32020935\nPMCID: PMC6973216","page":"161-165","source":"PubMed","title":"Bilateral lung lobe torsions in a cat","volume":"61","author":[{"family":"Coady","given":"Michelle R. M."},{"family":"Atilla","given":"Aylin"},{"family":"Stillion","given":"Jenefer"}],"issued":{"date-parts":[["2020",2]]}}},{"id":394,"uris":["http://zotero.org/users/6962752/items/AC2HJ7XG"],"uri":["http://zotero.org/users/6962752/items/AC2HJ7XG"],"itemData":{"id":394,"type":"article-journal","container-title":"Journal of the American Veterinary Medical Association","DOI":"10.2460/javma.248.11.1235","ISSN":"0003-1488","issue":"11","journalAbbreviation":"J Am Vet Med Assoc","note":"publisher: American Veterinary Medical Association","page":"1235-1237","source":"avmajournals.avma.org (Atypon)","title":"What Is Your Diagnosis?","volume":"248","author":[{"family":"Sweeney","given":"Joseph T."},{"family":"Oura","given":"Trisha J."},{"family":"Wulster","given":"Kathryn B."},{"family":"Aarsvold","given":"Stacie"}],"issued":{"date-parts":[["2016",5,12]]}}}],"schema":"https://github.com/citation-style-language/schema/raw/master/csl-citation.json"} </w:instrText>
      </w:r>
      <w:r w:rsidR="00A15403" w:rsidRPr="001863D4">
        <w:rPr>
          <w:bCs/>
          <w:color w:val="000000" w:themeColor="text1"/>
        </w:rPr>
        <w:fldChar w:fldCharType="separate"/>
      </w:r>
      <w:r w:rsidR="00AD6693" w:rsidRPr="001863D4">
        <w:rPr>
          <w:color w:val="000000" w:themeColor="text1"/>
          <w:vertAlign w:val="superscript"/>
        </w:rPr>
        <w:t>12,18</w:t>
      </w:r>
      <w:r w:rsidR="00A15403" w:rsidRPr="001863D4">
        <w:rPr>
          <w:color w:val="000000" w:themeColor="text1"/>
          <w:lang w:val="en-US"/>
        </w:rPr>
        <w:fldChar w:fldCharType="end"/>
      </w:r>
      <w:r w:rsidR="00A15403" w:rsidRPr="001863D4">
        <w:rPr>
          <w:color w:val="000000" w:themeColor="text1"/>
          <w:lang w:val="en-US"/>
        </w:rPr>
        <w:t xml:space="preserve"> </w:t>
      </w:r>
    </w:p>
    <w:p w14:paraId="1E14FA0D" w14:textId="2AAEDFBC" w:rsidR="006775BE" w:rsidRPr="001863D4" w:rsidRDefault="00421A2E" w:rsidP="00725FCD">
      <w:pPr>
        <w:autoSpaceDE w:val="0"/>
        <w:autoSpaceDN w:val="0"/>
        <w:adjustRightInd w:val="0"/>
        <w:spacing w:line="480" w:lineRule="auto"/>
        <w:jc w:val="both"/>
        <w:rPr>
          <w:color w:val="000000" w:themeColor="text1"/>
        </w:rPr>
      </w:pPr>
      <w:r w:rsidRPr="001863D4">
        <w:rPr>
          <w:bCs/>
          <w:color w:val="000000" w:themeColor="text1"/>
        </w:rPr>
        <w:t xml:space="preserve">Although </w:t>
      </w:r>
      <w:r w:rsidR="007B42E2" w:rsidRPr="001863D4">
        <w:rPr>
          <w:bCs/>
          <w:color w:val="000000" w:themeColor="text1"/>
        </w:rPr>
        <w:t xml:space="preserve">torsion of the </w:t>
      </w:r>
      <w:r w:rsidR="006775BE" w:rsidRPr="001863D4">
        <w:rPr>
          <w:bCs/>
          <w:color w:val="000000" w:themeColor="text1"/>
        </w:rPr>
        <w:t>right cranial</w:t>
      </w:r>
      <w:r w:rsidR="006D729F" w:rsidRPr="001863D4">
        <w:rPr>
          <w:bCs/>
          <w:color w:val="000000" w:themeColor="text1"/>
        </w:rPr>
        <w:t>,</w:t>
      </w:r>
      <w:r w:rsidR="00AB784C" w:rsidRPr="001863D4">
        <w:rPr>
          <w:bCs/>
          <w:color w:val="000000" w:themeColor="text1"/>
        </w:rPr>
        <w:fldChar w:fldCharType="begin"/>
      </w:r>
      <w:r w:rsidR="00AD6693" w:rsidRPr="001863D4">
        <w:rPr>
          <w:bCs/>
          <w:color w:val="000000" w:themeColor="text1"/>
        </w:rPr>
        <w:instrText xml:space="preserve"> ADDIN ZOTERO_ITEM CSL_CITATION {"citationID":"hm3K2hqa","properties":{"formattedCitation":"\\super 5,14\\nosupersub{}","plainCitation":"5,14","noteIndex":0},"citationItems":[{"id":389,"uris":["http://zotero.org/users/6962752/items/YIZET9TW"],"uri":["http://zotero.org/users/6962752/items/YIZET9TW"],"itemData":{"id":389,"type":"article-journal","abstract":"Clinical data, thoracic radiographs, ultrasonographic exams, and histopathologic reports in 13 dogs and two cats with confirmed lung lobe torsion were reviewed. Age of dogs ranged from 4 months to 11.5 years, (mean of 6.4 years) and several breeds of large and small dogs were represented. Right middle lobe torsion was predominant in large dogs (five of eight large breed dogs) and left cranial lobe torsion was more commonly seen in small dogs (three of five small-breed dogs). Two domestic short-hair cats, 10 and 14 years of age, had right cranial and right middle lobe torsion, respectively. Underlying thoracic disease was found in only five of 15 patients. On thoracic radiographs, increased lobar opacity and pleural effusion were found in all patients (100%). Small dispersed air bubbles were found within the affected lobe of 13 patients (87%). This pattern, which was the result of vesicular emphysema, was variably extensive, and became more evident on follow-up radiographs in five of six dogs. The lobar bronchi could be seen in only eight of 15 patients (54%), and appeared irregular, focally narrowed or blunted in six of the eight patients, and displaced in five of the eight. Other common radiographic findings included mediastinal shift (nine), curved and dorsally displaced trachea (seven), and axial rotation of the carina (seven). Ultrasonography was used in seven patients and considered generally useful, although variable signs were observed.","container-title":"Veterinary Radiology &amp; Ultrasound: The Official Journal of the American College of Veterinary Radiology and the International Veterinary Radiology Association","DOI":"10.1111/j.1740-8261.2005.00087.x","ISSN":"1058-8183","issue":"6","journalAbbreviation":"Vet Radiol Ultrasound","language":"eng","note":"PMID: 16396263","page":"478-484","source":"PubMed","title":"Radiographic diagnosis of lung lobe torsion","volume":"46","author":[{"family":"Anjou","given":"Marc-André","non-dropping-particle":"d'"},{"family":"Tidwell","given":"Amy S."},{"family":"Hecht","given":"Silke"}],"issued":{"date-parts":[["2005",12]]}}},{"id":398,"uris":["http://zotero.org/users/6962752/items/8B33R9WD"],"uri":["http://zotero.org/users/6962752/items/8B33R9WD"],"itemData":{"id":398,"type":"article-journal","abstract":"CLINICAL SUMMARY: This report describes torsion of the right cranial lung lobe in a cat with haemorrhagic pleural effusion and a chronic diaphragmatic hernia. Surgical treatment comprising lung lobectomy without de-rotation, and repair of the diaphragmatic defect, led to an uneventful recovery.\nPRACTICAL RELEVANCE: Lung lobe torsion is a rare condition in cats. While spontaneous lung lobe torsions may occur, a frequent association with underlying thoracic disease has been recognised in cats. However, neither haemorrhagic pleural effusion nor diaphragmatic hernia have been previously described in cats with lung lobe torsions, although they have been documented in dogs and humans. In a cat with suspected lung lobe torsion, a thorough search for an underlying disease should be undertaken.","container-title":"Journal of Feline Medicine and Surgery","DOI":"10.1177/1098612X12439270","ISSN":"1532-2750","issue":"3","journalAbbreviation":"J Feline Med Surg","language":"eng","note":"PMID: 22370865","page":"219-223","source":"PubMed","title":"Lung lobe torsion in association with a chronic diaphragmatic hernia and haemorrhagic pleural effusion in a cat","volume":"14","author":[{"family":"Hambrook","given":"Lydia E."},{"family":"Kudnig","given":"Simon T."}],"issued":{"date-parts":[["2012",3]]}}}],"schema":"https://github.com/citation-style-language/schema/raw/master/csl-citation.json"} </w:instrText>
      </w:r>
      <w:r w:rsidR="00AB784C" w:rsidRPr="001863D4">
        <w:rPr>
          <w:bCs/>
          <w:color w:val="000000" w:themeColor="text1"/>
        </w:rPr>
        <w:fldChar w:fldCharType="separate"/>
      </w:r>
      <w:r w:rsidR="00AD6693" w:rsidRPr="001863D4">
        <w:rPr>
          <w:color w:val="000000" w:themeColor="text1"/>
          <w:vertAlign w:val="superscript"/>
        </w:rPr>
        <w:t>5,14</w:t>
      </w:r>
      <w:r w:rsidR="00AB784C" w:rsidRPr="001863D4">
        <w:rPr>
          <w:bCs/>
          <w:color w:val="000000" w:themeColor="text1"/>
        </w:rPr>
        <w:fldChar w:fldCharType="end"/>
      </w:r>
      <w:r w:rsidR="006D729F" w:rsidRPr="001863D4">
        <w:rPr>
          <w:bCs/>
          <w:color w:val="000000" w:themeColor="text1"/>
        </w:rPr>
        <w:t xml:space="preserve"> left cranial,</w:t>
      </w:r>
      <w:r w:rsidR="00AB784C" w:rsidRPr="001863D4">
        <w:rPr>
          <w:bCs/>
          <w:color w:val="000000" w:themeColor="text1"/>
        </w:rPr>
        <w:fldChar w:fldCharType="begin"/>
      </w:r>
      <w:r w:rsidR="00AD6693" w:rsidRPr="001863D4">
        <w:rPr>
          <w:bCs/>
          <w:color w:val="000000" w:themeColor="text1"/>
        </w:rPr>
        <w:instrText xml:space="preserve"> ADDIN ZOTERO_ITEM CSL_CITATION {"citationID":"zsvUvwKD","properties":{"formattedCitation":"\\super 10\\uc0\\u8211{}12,16,18\\nosupersub{}","plainCitation":"10–12,16,18","noteIndex":0},"citationItems":[{"id":402,"uris":["http://zotero.org/users/6962752/items/GDF5Q5JD"],"uri":["http://zotero.org/users/6962752/items/GDF5Q5JD"],"itemData":{"id":402,"type":"article-journal","container-title":"Journal of the American Veterinary Medical Association","DOI":"10.2460/javma.2000.216.1555","ISSN":"0003-1488","issue":"10","journalAbbreviation":"J Am Vet Med Assoc","language":"eng","note":"PMID: 10825938","page":"1555-1556","source":"PubMed","title":"What is your diagnosis? Chronic fibrosing pleuritis, pleural effusion, and lobar consolidation","title-short":"What is your diagnosis?","volume":"216","author":[{"family":"Brenner","given":"O. J."},{"family":"Ettinger","given":"S. N."},{"family":"Stefanacci","given":"J. D."}],"issued":{"date-parts":[["2000",5,15]]}}},{"id":412,"uris":["http://zotero.org/users/6962752/items/YKNLTLG6"],"uri":["http://zotero.org/users/6962752/items/YKNLTLG6"],"itemData":{"id":412,"type":"article-journal","container-title":"Veterinary Radiology","DOI":"https://doi.org/10.1111/j.1740-8261.1976.tb00578.x","ISSN":"1740-8261","issue":"6","journalAbbreviation":"Vet Radiol Ultrasound","language":"en","note":"_eprint: https://onlinelibrary.wiley.com/doi/pdf/10.1111/j.1740-8261.1976.tb00578.x","page":"219-223","source":"Wiley Online Library","title":"Lung Lobe Torsion in the Cat","volume":"17","author":[{"family":"Brown","given":"Nancy O."},{"family":"Zontine","given":"William J."}],"issued":{"date-parts":[["1976"]]}}},{"id":405,"uris":["http://zotero.org/users/6962752/items/XPBCVL3M"],"uri":["http://zotero.org/users/6962752/items/XPBCVL3M"],"itemData":{"id":405,"type":"article-journal","abstract":"A 13-year-old spayed female domestic longhair cat was presented for tachypnea and was identified to have reduced lung sounds over the left hemithorax. Thoracic ultrasound examination and computed tomography identified changes consistent with bilateral lung lobe torsion. A median sternotomy confirmed torsion of both the cranial portion of the left cranial lung lobe and the right middle lung lobe. The affected lobes were resected. Pleural fluid analysis was indicative of a modified transudate and histopathology was consistent with a subacute to chronic torsion with no evidence of neoplasia or infection. The patient recovered without complication. Lung lobe torsion is an uncommon presentation across all species and is especially rare in cats. To the authors' knowledge, bilateral lung lobe torsion has not been previously reported in small animals.","container-title":"The Canadian Veterinary Journal = La Revue Veterinaire Canadienne","ISSN":"0008-5286","issue":"2","journalAbbreviation":"Can Vet J","language":"eng","note":"PMID: 32020935\nPMCID: PMC6973216","page":"161-165","source":"PubMed","title":"Bilateral lung lobe torsions in a cat","volume":"61","author":[{"family":"Coady","given":"Michelle R. M."},{"family":"Atilla","given":"Aylin"},{"family":"Stillion","given":"Jenefer"}],"issued":{"date-parts":[["2020",2]]}}},{"id":392,"uris":["http://zotero.org/users/6962752/items/M4TNRZYU"],"uri":["http://zotero.org/users/6962752/items/M4TNRZYU"],"itemData":{"id":392,"type":"article-journal","container-title":"American Animal Hospital Association (USA)","ISSN":"0587-2871","issue":"30","journalAbbreviation":"J Am Anim Hosp Assoc","language":"English","page":"351–354","source":"agris.fao.org","title":"Chylothorax associated with lung lobe torsion and a peritoneopericardial diaphragmatic hernia in a cat","author":[{"family":"Kerpsack","given":"S. J."},{"family":"McLouglin","given":"M. A."},{"family":"Graves","given":"T. K."},{"family":"Smeak","given":"D. D."},{"family":"Biller","given":"D."},{"family":"Leake","given":"L."}],"issued":{"date-parts":[["1994"]]}}},{"id":394,"uris":["http://zotero.org/users/6962752/items/AC2HJ7XG"],"uri":["http://zotero.org/users/6962752/items/AC2HJ7XG"],"itemData":{"id":394,"type":"article-journal","container-title":"Journal of the American Veterinary Medical Association","DOI":"10.2460/javma.248.11.1235","ISSN":"0003-1488","issue":"11","journalAbbreviation":"J Am Vet Med Assoc","note":"publisher: American Veterinary Medical Association","page":"1235-1237","source":"avmajournals.avma.org (Atypon)","title":"What Is Your Diagnosis?","volume":"248","author":[{"family":"Sweeney","given":"Joseph T."},{"family":"Oura","given":"Trisha J."},{"family":"Wulster","given":"Kathryn B."},{"family":"Aarsvold","given":"Stacie"}],"issued":{"date-parts":[["2016",5,12]]}}}],"schema":"https://github.com/citation-style-language/schema/raw/master/csl-citation.json"} </w:instrText>
      </w:r>
      <w:r w:rsidR="00AB784C" w:rsidRPr="001863D4">
        <w:rPr>
          <w:bCs/>
          <w:color w:val="000000" w:themeColor="text1"/>
        </w:rPr>
        <w:fldChar w:fldCharType="separate"/>
      </w:r>
      <w:r w:rsidR="00AD6693" w:rsidRPr="001863D4">
        <w:rPr>
          <w:color w:val="000000" w:themeColor="text1"/>
          <w:vertAlign w:val="superscript"/>
        </w:rPr>
        <w:t>10–12,16,18</w:t>
      </w:r>
      <w:r w:rsidR="00AB784C" w:rsidRPr="001863D4">
        <w:rPr>
          <w:bCs/>
          <w:color w:val="000000" w:themeColor="text1"/>
        </w:rPr>
        <w:fldChar w:fldCharType="end"/>
      </w:r>
      <w:r w:rsidR="006D729F" w:rsidRPr="001863D4">
        <w:rPr>
          <w:bCs/>
          <w:color w:val="000000" w:themeColor="text1"/>
        </w:rPr>
        <w:t xml:space="preserve"> </w:t>
      </w:r>
      <w:r w:rsidR="00AC52AB" w:rsidRPr="001863D4">
        <w:rPr>
          <w:bCs/>
          <w:color w:val="000000" w:themeColor="text1"/>
        </w:rPr>
        <w:t xml:space="preserve">and </w:t>
      </w:r>
      <w:r w:rsidR="006D729F" w:rsidRPr="001863D4">
        <w:rPr>
          <w:bCs/>
          <w:color w:val="000000" w:themeColor="text1"/>
        </w:rPr>
        <w:t>left caudal</w:t>
      </w:r>
      <w:r w:rsidR="00E92590" w:rsidRPr="001863D4">
        <w:rPr>
          <w:bCs/>
          <w:color w:val="000000" w:themeColor="text1"/>
        </w:rPr>
        <w:t xml:space="preserve"> lung lobe</w:t>
      </w:r>
      <w:r w:rsidR="007B42E2" w:rsidRPr="001863D4">
        <w:rPr>
          <w:bCs/>
          <w:color w:val="000000" w:themeColor="text1"/>
        </w:rPr>
        <w:t>s</w:t>
      </w:r>
      <w:r w:rsidRPr="001863D4">
        <w:rPr>
          <w:bCs/>
          <w:color w:val="000000" w:themeColor="text1"/>
        </w:rPr>
        <w:t xml:space="preserve"> </w:t>
      </w:r>
      <w:r w:rsidR="00BA49D0" w:rsidRPr="001863D4">
        <w:rPr>
          <w:bCs/>
          <w:color w:val="000000" w:themeColor="text1"/>
        </w:rPr>
        <w:t>is</w:t>
      </w:r>
      <w:r w:rsidRPr="001863D4">
        <w:rPr>
          <w:bCs/>
          <w:color w:val="000000" w:themeColor="text1"/>
        </w:rPr>
        <w:t xml:space="preserve"> reported,</w:t>
      </w:r>
      <w:r w:rsidR="00AC52AB" w:rsidRPr="001863D4">
        <w:rPr>
          <w:bCs/>
          <w:color w:val="000000" w:themeColor="text1"/>
        </w:rPr>
        <w:fldChar w:fldCharType="begin"/>
      </w:r>
      <w:r w:rsidR="00AC52AB" w:rsidRPr="001863D4">
        <w:rPr>
          <w:bCs/>
          <w:color w:val="000000" w:themeColor="text1"/>
        </w:rPr>
        <w:instrText xml:space="preserve"> ADDIN ZOTERO_ITEM CSL_CITATION {"citationID":"oYJh6aST","properties":{"formattedCitation":"\\super 2\\nosupersub{}","plainCitation":"2","noteIndex":0},"citationItems":[{"id":407,"uris":["http://zotero.org/users/6962752/items/VAY5UMBG"],"uri":["http://zotero.org/users/6962752/items/VAY5UMBG"],"itemData":{"id":407,"type":"article-journal","abstract":"The purpose of this study was to assess survival to discharge of animals with surgical or postmortem confirmation of a lung lobe torsion (LLT) as well as to evaluate pre-operative effusion, lung lobe affected, and patient size as prognostic indicators. Medical records search identified 35 dogs and 4 cats with a confirmed diagnosis including 17 small-breed dogs, 18 large-breed dogs, 3 domestic shorthair cats, and 1 minskin cat. Lobes affected included right middle (n = 18), left cranial (n = 18), right cranial (n = 2), left caudal (n = 1), and accessory (n = 1). Two animals died before surgery; the remaining 37 animals underwent thoracotomy. All treated small-breed dogs and cats survived; 12/18 large-breed dogs survived, with an overall survival to discharge of 87%. Pre-operative pleural effusion and affected lung lobe did not affect survival to discharge in this population. Small dogs and cats with LLT appear to have an excellent survival to discharge following thoracotomy and the survival is good in larger dogs.","container-title":"The Canadian Veterinary Journal","ISSN":"0008-5286","issue":"1","journalAbbreviation":"Can Vet J","note":"PMID: 30651652\nPMCID: PMC6294018","page":"60-66","source":"PubMed Central","title":"Lung lobe torsion in 35 dogs and 4 cats","volume":"60","author":[{"family":"Benavides","given":"Kathryn L."},{"family":"Rozanski","given":"Elizabeth A."},{"family":"Oura","given":"Trisha J."}],"issued":{"date-parts":[["2019",1]]}}}],"schema":"https://github.com/citation-style-language/schema/raw/master/csl-citation.json"} </w:instrText>
      </w:r>
      <w:r w:rsidR="00AC52AB" w:rsidRPr="001863D4">
        <w:rPr>
          <w:bCs/>
          <w:color w:val="000000" w:themeColor="text1"/>
        </w:rPr>
        <w:fldChar w:fldCharType="separate"/>
      </w:r>
      <w:r w:rsidR="00E20E0A" w:rsidRPr="001863D4">
        <w:rPr>
          <w:color w:val="000000" w:themeColor="text1"/>
          <w:vertAlign w:val="superscript"/>
        </w:rPr>
        <w:t>2</w:t>
      </w:r>
      <w:r w:rsidR="00AC52AB" w:rsidRPr="001863D4">
        <w:rPr>
          <w:bCs/>
          <w:color w:val="000000" w:themeColor="text1"/>
        </w:rPr>
        <w:fldChar w:fldCharType="end"/>
      </w:r>
      <w:r w:rsidRPr="001863D4">
        <w:rPr>
          <w:bCs/>
          <w:color w:val="000000" w:themeColor="text1"/>
        </w:rPr>
        <w:t xml:space="preserve"> the right middle lobe is predominantly affected in cats with LLT.</w:t>
      </w:r>
      <w:r w:rsidRPr="001863D4">
        <w:rPr>
          <w:bCs/>
          <w:color w:val="000000" w:themeColor="text1"/>
        </w:rPr>
        <w:fldChar w:fldCharType="begin"/>
      </w:r>
      <w:r w:rsidRPr="001863D4">
        <w:rPr>
          <w:bCs/>
          <w:color w:val="000000" w:themeColor="text1"/>
        </w:rPr>
        <w:instrText xml:space="preserve"> ADDIN ZOTERO_ITEM CSL_CITATION {"citationID":"DBlibOQA","properties":{"formattedCitation":"\\super 5,7\\uc0\\u8211{}10,13,17,18\\nosupersub{}","plainCitation":"5,7–10,13,17,18","noteIndex":0},"citationItems":[{"id":389,"uris":["http://zotero.org/users/6962752/items/YIZET9TW"],"uri":["http://zotero.org/users/6962752/items/YIZET9TW"],"itemData":{"id":389,"type":"article-journal","abstract":"Clinical data, thoracic radiographs, ultrasonographic exams, and histopathologic reports in 13 dogs and two cats with confirmed lung lobe torsion were reviewed. Age of dogs ranged from 4 months to 11.5 years, (mean of 6.4 years) and several breeds of large and small dogs were represented. Right middle lobe torsion was predominant in large dogs (five of eight large breed dogs) and left cranial lobe torsion was more commonly seen in small dogs (three of five small-breed dogs). Two domestic short-hair cats, 10 and 14 years of age, had right cranial and right middle lobe torsion, respectively. Underlying thoracic disease was found in only five of 15 patients. On thoracic radiographs, increased lobar opacity and pleural effusion were found in all patients (100%). Small dispersed air bubbles were found within the affected lobe of 13 patients (87%). This pattern, which was the result of vesicular emphysema, was variably extensive, and became more evident on follow-up radiographs in five of six dogs. The lobar bronchi could be seen in only eight of 15 patients (54%), and appeared irregular, focally narrowed or blunted in six of the eight patients, and displaced in five of the eight. Other common radiographic findings included mediastinal shift (nine), curved and dorsally displaced trachea (seven), and axial rotation of the carina (seven). Ultrasonography was used in seven patients and considered generally useful, although variable signs were observed.","container-title":"Veterinary Radiology &amp; Ultrasound: The Official Journal of the American College of Veterinary Radiology and the International Veterinary Radiology Association","DOI":"10.1111/j.1740-8261.2005.00087.x","ISSN":"1058-8183","issue":"6","journalAbbreviation":"Vet Radiol Ultrasound","language":"eng","note":"PMID: 16396263","page":"478-484","source":"PubMed","title":"Radiographic diagnosis of lung lobe torsion","volume":"46","author":[{"family":"Anjou","given":"Marc-André","non-dropping-particle":"d'"},{"family":"Tidwell","given":"Amy S."},{"family":"Hecht","given":"Silke"}],"issued":{"date-parts":[["2005",12]]}}},{"id":412,"uris":["http://zotero.org/users/6962752/items/YKNLTLG6"],"uri":["http://zotero.org/users/6962752/items/YKNLTLG6"],"itemData":{"id":412,"type":"article-journal","container-title":"Veterinary Radiology","DOI":"https://doi.org/10.1111/j.1740-8261.1976.tb00578.x","ISSN":"1740-8261","issue":"6","journalAbbreviation":"Vet Radiol Ultrasound","language":"en","note":"_eprint: https://onlinelibrary.wiley.com/doi/pdf/10.1111/j.1740-8261.1976.tb00578.x","page":"219-223","source":"Wiley Online Library","title":"Lung Lobe Torsion in the Cat","volume":"17","author":[{"family":"Brown","given":"Nancy O."},{"family":"Zontine","given":"William J."}],"issued":{"date-parts":[["1976"]]}}},{"id":405,"uris":["http://zotero.org/users/6962752/items/XPBCVL3M"],"uri":["http://zotero.org/users/6962752/items/XPBCVL3M"],"itemData":{"id":405,"type":"article-journal","abstract":"A 13-year-old spayed female domestic longhair cat was presented for tachypnea and was identified to have reduced lung sounds over the left hemithorax. Thoracic ultrasound examination and computed tomography identified changes consistent with bilateral lung lobe torsion. A median sternotomy confirmed torsion of both the cranial portion of the left cranial lung lobe and the right middle lung lobe. The affected lobes were resected. Pleural fluid analysis was indicative of a modified transudate and histopathology was consistent with a subacute to chronic torsion with no evidence of neoplasia or infection. The patient recovered without complication. Lung lobe torsion is an uncommon presentation across all species and is especially rare in cats. To the authors' knowledge, bilateral lung lobe torsion has not been previously reported in small animals.","container-title":"The Canadian Veterinary Journal = La Revue Veterinaire Canadienne","ISSN":"0008-5286","issue":"2","journalAbbreviation":"Can Vet J","language":"eng","note":"PMID: 32020935\nPMCID: PMC6973216","page":"161-165","source":"PubMed","title":"Bilateral lung lobe torsions in a cat","volume":"61","author":[{"family":"Coady","given":"Michelle R. M."},{"family":"Atilla","given":"Aylin"},{"family":"Stillion","given":"Jenefer"}],"issued":{"date-parts":[["2020",2]]}}},{"id":383,"uris":["http://zotero.org/users/6962752/items/NBS4BEXQ"],"uri":["http://zotero.org/users/6962752/items/NBS4BEXQ"],"itemData":{"id":383,"type":"article-journal","abstract":"A three-year-old male British shorthair cat that had exhibited progressive lethargy and intermittent dyspnoea for 14 days was referred for evaluation of acute respiratory deterioration. Clinical findings included rapid and shallow breathing, pale mucous membranes, sound suppression on the right side, and a subcutaneous haematoma in the right epigastric area. Serum biochemistry analysis showed leukocytosis and thrombocytosis. Radiographs revealed hydropneumothorax, a broken eighth right rib, atelectatic right cranial lung lobe (RCrL), and consolidation of the right middle lobe (RML). Doppler examination revealed sonographic changes in the echotexture of both lobes and venous flow was absent in the twisted RML. Furthermore, bronchoscopy showed proximal narrowing of the cat’s RML bronchus. Exploratory surgery via medial sternotomy confirmed torsion of the RML and identified deteriorated gas-containing lesions in the collapsed RCrL. Both lung lobes were removed by standard lobectomy, and postoperative recovery was without major complications. Histopathological examination diagnosed multiple bullae and blebs, with significant subpleural haemorrhages in the atelectatic RCrL, whereas tissue congestion with haemorrhages, necrosis, and thrombosis typical for lung lobe torsion were observed in the RML. No other underlying aetiology was apparent. Two months post-operatively, the cat presented with similar acute onset of dyspnoea and spontaneous pneumothorax and was euthanised at the owner’s request. The autopsy revealed identical new emphysematous changes in the contra-lateral lung lobes that had been absent at the time of surgery. Emphysematous lesions, regardless of their origin, should be considered in the etiopathology of lung lobe torsion.","container-title":"Veterinarni Medicina","DOI":"10.17221/8586-VETMED","issue":"12","journalAbbreviation":"Vet Med (Praha)","page":"706-711","source":"Semantic Scholar","title":"Emphysematous lesions in the right cranial lung lobe and torsion of the right medial lung lobe in a British shorthair cat: a case report.","title-short":"Emphysematous lesions in the right cranial lung lobe and torsion of the right medial lung lobe in a British shorthair cat","volume":"60","author":[{"family":"Dokic","given":"Z."},{"family":"Pirog","given":"W."}],"issued":{"date-parts":[["2015"]]}}},{"id":386,"uris":["http://zotero.org/users/6962752/items/YWEC4NMZ"],"uri":["http://zotero.org/users/6962752/items/YWEC4NMZ"],"itemData":{"id":386,"type":"article-journal","abstract":"Lung lobe torsion, although rare in cats, can be seen as a sequela to chronic respiratory disease. Clinical signs may include lethargy, coughing, hemoptysis, and respiratory distress. Lung lobe torsion may be diagnosed using radiography, ultrasonography, contrast bronchography, bronchoscopy, or thoracoscopy. Stabilization with fluids, oxygen, and supportive care followed by thoracotomy and lobectomy of the affected lobe(s) are necessary for a successful outcome. Diagnosis and treatment of lung lobe torsion is described in a 12.5-year-old cat with a history of feline asthma.","container-title":"Journal of the American Animal Hospital Association","DOI":"10.5326/15473317-34-6-493","ISSN":"0587-2871","issue":"6","journalAbbreviation":"J Am Anim Hosp Assoc","page":"493-495","source":"Silverchair","title":"Lung lobe torsion in a cat with chronic feline asthma","volume":"34","author":[{"family":"Dye","given":"TL"},{"family":"Teague","given":"HD"},{"family":"Poundstone","given":"ML"}],"issued":{"date-parts":[["1998",11,1]]}}},{"id":381,"uris":["http://zotero.org/users/6962752/items/52SZJ7IT"],"uri":["http://zotero.org/users/6962752/items/52SZJ7IT"],"itemData":{"id":381,"type":"article-journal","abstract":"A 10.5-year-old domestic shorthair presented with a history of progressive inappetence, lethargy and elevated respiratory rate. Clinical and diagnostic findings confirmed the presence of a chylothorax with evidence of a mass or collapsed lung within the right cranial thorax. Computed tomography, sternotomy and histopathology confirmed the presence of a right middle lung lobe torsion associated with a chylothorax. The torsion was successfully managed with surgical removal of the affected lung lobe, and the patient continues to be asymptomatic 6 months postoperatively.","container-title":"Journal of Feline Medicine and Surgery","DOI":"10.1016/j.jfms.2010.09.013","ISSN":"1098-612X","issue":"2","journalAbbreviation":"J Feline Med Surg","note":"publisher: SAGE Publications","page":"135-138","source":"SAGE Journals","title":"Lung lobe torsion associated with chylothorax in a cat","volume":"13","author":[{"family":"Mclane","given":"Megan J."},{"family":"Buote","given":"Nicole J."}],"issued":{"date-parts":[["2011",2,1]]}}},{"id":378,"uris":["http://zotero.org/users/6962752/items/RAP9XZ5L"],"uri":["http://zotero.org/users/6962752/items/RAP9XZ5L"],"itemData":{"id":378,"type":"article-journal","container-title":"Journal of Veterinary Internal Medicine","DOI":"https://doi.org/10.1111/j.1939-1676.2008.0086.x","ISSN":"1939-1676","issue":"3","journalAbbreviation":"J Vet Intern Med","language":"en","note":"_eprint: https://onlinelibrary.wiley.com/doi/pdf/10.1111/j.1939-1676.2008.0086.x","page":"671-673","source":"Wiley Online Library","title":"Spontaneous Lung Lobe Torsion in a Cat","volume":"22","author":[{"family":"Millard","given":"R. P."},{"family":"Myers","given":"J. R."},{"family":"Novo","given":"R. E."}],"issued":{"date-parts":[["2008"]]}}},{"id":404,"uris":["http://zotero.org/users/6962752/items/F2WZ7WUM"],"uri":["http://zotero.org/users/6962752/items/F2WZ7WUM"],"itemData":{"id":404,"type":"article-journal","container-title":"J Am Vet Med Assoc","issue":"4","page":"402-410","title":"Pulmonary torsion and complete heart block in a cat. Clinico-pathologic conference.","volume":"161","author":[{"family":"Buss","given":"DD"},{"family":"Pyle","given":"RL"},{"family":"Chacko","given":"SK"}],"issued":{"date-parts":[["1972"]]}}}],"schema":"https://github.com/citation-style-language/schema/raw/master/csl-citation.json"} </w:instrText>
      </w:r>
      <w:r w:rsidRPr="001863D4">
        <w:rPr>
          <w:bCs/>
          <w:color w:val="000000" w:themeColor="text1"/>
        </w:rPr>
        <w:fldChar w:fldCharType="separate"/>
      </w:r>
      <w:r w:rsidRPr="001863D4">
        <w:rPr>
          <w:color w:val="000000" w:themeColor="text1"/>
          <w:vertAlign w:val="superscript"/>
        </w:rPr>
        <w:t>5,7–10,13,17,18</w:t>
      </w:r>
      <w:r w:rsidRPr="001863D4">
        <w:rPr>
          <w:bCs/>
          <w:color w:val="000000" w:themeColor="text1"/>
        </w:rPr>
        <w:fldChar w:fldCharType="end"/>
      </w:r>
      <w:r w:rsidRPr="001863D4">
        <w:rPr>
          <w:bCs/>
          <w:color w:val="000000" w:themeColor="text1"/>
        </w:rPr>
        <w:t xml:space="preserve"> </w:t>
      </w:r>
      <w:r w:rsidR="00183098" w:rsidRPr="001863D4">
        <w:rPr>
          <w:bCs/>
          <w:color w:val="000000" w:themeColor="text1"/>
        </w:rPr>
        <w:t>A possible explanation is that</w:t>
      </w:r>
      <w:r w:rsidR="006775BE" w:rsidRPr="001863D4">
        <w:rPr>
          <w:bCs/>
          <w:color w:val="000000" w:themeColor="text1"/>
        </w:rPr>
        <w:t xml:space="preserve"> </w:t>
      </w:r>
      <w:r w:rsidR="006775BE" w:rsidRPr="001863D4">
        <w:rPr>
          <w:color w:val="000000" w:themeColor="text1"/>
        </w:rPr>
        <w:t>the cranial and middle lung lobes are prone to torsion as</w:t>
      </w:r>
      <w:r w:rsidR="006D729F" w:rsidRPr="001863D4">
        <w:rPr>
          <w:color w:val="000000" w:themeColor="text1"/>
        </w:rPr>
        <w:t xml:space="preserve"> </w:t>
      </w:r>
      <w:r w:rsidR="006775BE" w:rsidRPr="001863D4">
        <w:rPr>
          <w:color w:val="000000" w:themeColor="text1"/>
        </w:rPr>
        <w:t>they lack supportive pulmonary ligaments which secure the caudal lung lobes to the caudal mediastinum.</w:t>
      </w:r>
      <w:r w:rsidR="00A15403" w:rsidRPr="001863D4">
        <w:rPr>
          <w:color w:val="000000" w:themeColor="text1"/>
        </w:rPr>
        <w:fldChar w:fldCharType="begin"/>
      </w:r>
      <w:r w:rsidR="00AD6693" w:rsidRPr="001863D4">
        <w:rPr>
          <w:color w:val="000000" w:themeColor="text1"/>
        </w:rPr>
        <w:instrText xml:space="preserve"> ADDIN ZOTERO_ITEM CSL_CITATION {"citationID":"NvAVzn2q","properties":{"formattedCitation":"\\super 14\\nosupersub{}","plainCitation":"14","noteIndex":0},"citationItems":[{"id":398,"uris":["http://zotero.org/users/6962752/items/8B33R9WD"],"uri":["http://zotero.org/users/6962752/items/8B33R9WD"],"itemData":{"id":398,"type":"article-journal","abstract":"CLINICAL SUMMARY: This report describes torsion of the right cranial lung lobe in a cat with haemorrhagic pleural effusion and a chronic diaphragmatic hernia. Surgical treatment comprising lung lobectomy without de-rotation, and repair of the diaphragmatic defect, led to an uneventful recovery.\nPRACTICAL RELEVANCE: Lung lobe torsion is a rare condition in cats. While spontaneous lung lobe torsions may occur, a frequent association with underlying thoracic disease has been recognised in cats. However, neither haemorrhagic pleural effusion nor diaphragmatic hernia have been previously described in cats with lung lobe torsions, although they have been documented in dogs and humans. In a cat with suspected lung lobe torsion, a thorough search for an underlying disease should be undertaken.","container-title":"Journal of Feline Medicine and Surgery","DOI":"10.1177/1098612X12439270","ISSN":"1532-2750","issue":"3","journalAbbreviation":"J Feline Med Surg","language":"eng","note":"PMID: 22370865","page":"219-223","source":"PubMed","title":"Lung lobe torsion in association with a chronic diaphragmatic hernia and haemorrhagic pleural effusion in a cat","volume":"14","author":[{"family":"Hambrook","given":"Lydia E."},{"family":"Kudnig","given":"Simon T."}],"issued":{"date-parts":[["2012",3]]}}}],"schema":"https://github.com/citation-style-language/schema/raw/master/csl-citation.json"} </w:instrText>
      </w:r>
      <w:r w:rsidR="00A15403" w:rsidRPr="001863D4">
        <w:rPr>
          <w:color w:val="000000" w:themeColor="text1"/>
        </w:rPr>
        <w:fldChar w:fldCharType="separate"/>
      </w:r>
      <w:r w:rsidR="00AD6693" w:rsidRPr="001863D4">
        <w:rPr>
          <w:color w:val="000000" w:themeColor="text1"/>
          <w:vertAlign w:val="superscript"/>
        </w:rPr>
        <w:t>14</w:t>
      </w:r>
      <w:r w:rsidR="00A15403" w:rsidRPr="001863D4">
        <w:rPr>
          <w:color w:val="000000" w:themeColor="text1"/>
        </w:rPr>
        <w:fldChar w:fldCharType="end"/>
      </w:r>
      <w:r w:rsidR="003D7F33" w:rsidRPr="001863D4">
        <w:rPr>
          <w:color w:val="000000" w:themeColor="text1"/>
        </w:rPr>
        <w:t xml:space="preserve"> </w:t>
      </w:r>
      <w:r w:rsidR="006775BE" w:rsidRPr="001863D4">
        <w:rPr>
          <w:color w:val="000000" w:themeColor="text1"/>
        </w:rPr>
        <w:t xml:space="preserve">In this case series there was </w:t>
      </w:r>
      <w:r w:rsidR="003D7F33" w:rsidRPr="001863D4">
        <w:rPr>
          <w:color w:val="000000" w:themeColor="text1"/>
        </w:rPr>
        <w:t>no</w:t>
      </w:r>
      <w:r w:rsidR="006775BE" w:rsidRPr="001863D4">
        <w:rPr>
          <w:color w:val="000000" w:themeColor="text1"/>
        </w:rPr>
        <w:t xml:space="preserve"> obvious predilection for a particular lung lobe</w:t>
      </w:r>
      <w:r w:rsidR="003D7F33" w:rsidRPr="001863D4">
        <w:rPr>
          <w:color w:val="000000" w:themeColor="text1"/>
        </w:rPr>
        <w:t>,</w:t>
      </w:r>
      <w:r w:rsidR="006775BE" w:rsidRPr="001863D4">
        <w:rPr>
          <w:color w:val="000000" w:themeColor="text1"/>
        </w:rPr>
        <w:t xml:space="preserve"> therefore LLT </w:t>
      </w:r>
      <w:r w:rsidRPr="001863D4">
        <w:rPr>
          <w:color w:val="000000" w:themeColor="text1"/>
        </w:rPr>
        <w:t>should be suspect</w:t>
      </w:r>
      <w:r w:rsidR="006840E2" w:rsidRPr="001863D4">
        <w:rPr>
          <w:color w:val="000000" w:themeColor="text1"/>
        </w:rPr>
        <w:t>ed</w:t>
      </w:r>
      <w:r w:rsidRPr="001863D4">
        <w:rPr>
          <w:color w:val="000000" w:themeColor="text1"/>
        </w:rPr>
        <w:t xml:space="preserve"> irrespective of which lobe appears involved. </w:t>
      </w:r>
    </w:p>
    <w:p w14:paraId="7D83F0B9" w14:textId="77777777" w:rsidR="00446340" w:rsidRPr="001863D4" w:rsidRDefault="00446340" w:rsidP="003657C4">
      <w:pPr>
        <w:autoSpaceDE w:val="0"/>
        <w:autoSpaceDN w:val="0"/>
        <w:adjustRightInd w:val="0"/>
        <w:spacing w:line="480" w:lineRule="auto"/>
        <w:jc w:val="both"/>
        <w:rPr>
          <w:color w:val="000000" w:themeColor="text1"/>
        </w:rPr>
      </w:pPr>
    </w:p>
    <w:p w14:paraId="7705E9E9" w14:textId="163F333B" w:rsidR="00E667AF" w:rsidRPr="001863D4" w:rsidRDefault="008E51D3" w:rsidP="003710C4">
      <w:pPr>
        <w:spacing w:line="480" w:lineRule="auto"/>
        <w:jc w:val="both"/>
        <w:rPr>
          <w:bCs/>
          <w:color w:val="000000" w:themeColor="text1"/>
        </w:rPr>
      </w:pPr>
      <w:r w:rsidRPr="001863D4">
        <w:rPr>
          <w:color w:val="000000" w:themeColor="text1"/>
        </w:rPr>
        <w:t>I</w:t>
      </w:r>
      <w:r w:rsidR="006775BE" w:rsidRPr="001863D4">
        <w:rPr>
          <w:color w:val="000000" w:themeColor="text1"/>
        </w:rPr>
        <w:t>n this study</w:t>
      </w:r>
      <w:r w:rsidRPr="001863D4">
        <w:rPr>
          <w:color w:val="000000" w:themeColor="text1"/>
        </w:rPr>
        <w:t xml:space="preserve">, </w:t>
      </w:r>
      <w:r w:rsidR="00B678C6" w:rsidRPr="001863D4">
        <w:rPr>
          <w:color w:val="000000" w:themeColor="text1"/>
        </w:rPr>
        <w:t xml:space="preserve">seven </w:t>
      </w:r>
      <w:r w:rsidRPr="001863D4">
        <w:rPr>
          <w:color w:val="000000" w:themeColor="text1"/>
        </w:rPr>
        <w:t>LLTs</w:t>
      </w:r>
      <w:r w:rsidR="006775BE" w:rsidRPr="001863D4">
        <w:rPr>
          <w:color w:val="000000" w:themeColor="text1"/>
        </w:rPr>
        <w:t xml:space="preserve"> </w:t>
      </w:r>
      <w:r w:rsidR="003D7F33" w:rsidRPr="001863D4">
        <w:rPr>
          <w:color w:val="000000" w:themeColor="text1"/>
        </w:rPr>
        <w:t>were</w:t>
      </w:r>
      <w:r w:rsidR="006775BE" w:rsidRPr="001863D4">
        <w:rPr>
          <w:color w:val="000000" w:themeColor="text1"/>
        </w:rPr>
        <w:t xml:space="preserve"> </w:t>
      </w:r>
      <w:r w:rsidRPr="001863D4">
        <w:rPr>
          <w:color w:val="000000" w:themeColor="text1"/>
        </w:rPr>
        <w:t>deemed</w:t>
      </w:r>
      <w:r w:rsidR="006775BE" w:rsidRPr="001863D4">
        <w:rPr>
          <w:color w:val="000000" w:themeColor="text1"/>
        </w:rPr>
        <w:t xml:space="preserve"> </w:t>
      </w:r>
      <w:r w:rsidR="00BF07F0" w:rsidRPr="001863D4">
        <w:rPr>
          <w:color w:val="000000" w:themeColor="text1"/>
        </w:rPr>
        <w:t>secondary to an</w:t>
      </w:r>
      <w:r w:rsidR="006775BE" w:rsidRPr="001863D4">
        <w:rPr>
          <w:color w:val="000000" w:themeColor="text1"/>
        </w:rPr>
        <w:t xml:space="preserve"> </w:t>
      </w:r>
      <w:r w:rsidRPr="001863D4">
        <w:rPr>
          <w:color w:val="000000" w:themeColor="text1"/>
        </w:rPr>
        <w:t>intra</w:t>
      </w:r>
      <w:r w:rsidR="006775BE" w:rsidRPr="001863D4">
        <w:rPr>
          <w:color w:val="000000" w:themeColor="text1"/>
        </w:rPr>
        <w:t>thoracic disease</w:t>
      </w:r>
      <w:r w:rsidR="00421A2E" w:rsidRPr="001863D4">
        <w:rPr>
          <w:color w:val="000000" w:themeColor="text1"/>
        </w:rPr>
        <w:t>,</w:t>
      </w:r>
      <w:r w:rsidR="00BF07F0" w:rsidRPr="001863D4">
        <w:rPr>
          <w:color w:val="000000" w:themeColor="text1"/>
        </w:rPr>
        <w:t xml:space="preserve"> </w:t>
      </w:r>
      <w:r w:rsidR="00D24B80" w:rsidRPr="001863D4">
        <w:rPr>
          <w:bCs/>
          <w:color w:val="000000" w:themeColor="text1"/>
        </w:rPr>
        <w:t>result</w:t>
      </w:r>
      <w:r w:rsidR="00BF07F0" w:rsidRPr="001863D4">
        <w:rPr>
          <w:bCs/>
          <w:color w:val="000000" w:themeColor="text1"/>
        </w:rPr>
        <w:t>ing</w:t>
      </w:r>
      <w:r w:rsidR="00D24B80" w:rsidRPr="001863D4">
        <w:rPr>
          <w:bCs/>
          <w:color w:val="000000" w:themeColor="text1"/>
        </w:rPr>
        <w:t xml:space="preserve"> in marked pleural effusion </w:t>
      </w:r>
      <w:r w:rsidR="00E667AF" w:rsidRPr="001863D4">
        <w:rPr>
          <w:bCs/>
          <w:color w:val="000000" w:themeColor="text1"/>
        </w:rPr>
        <w:t xml:space="preserve">increasing </w:t>
      </w:r>
      <w:r w:rsidRPr="001863D4">
        <w:rPr>
          <w:bCs/>
          <w:color w:val="000000" w:themeColor="text1"/>
        </w:rPr>
        <w:t xml:space="preserve">lung lobe </w:t>
      </w:r>
      <w:r w:rsidR="00E667AF" w:rsidRPr="001863D4">
        <w:rPr>
          <w:bCs/>
          <w:color w:val="000000" w:themeColor="text1"/>
        </w:rPr>
        <w:t>mobility or altering the spatial relationship</w:t>
      </w:r>
      <w:r w:rsidR="00366FDB" w:rsidRPr="001863D4">
        <w:rPr>
          <w:bCs/>
          <w:color w:val="000000" w:themeColor="text1"/>
        </w:rPr>
        <w:t xml:space="preserve"> of the intrathoracic structures</w:t>
      </w:r>
      <w:r w:rsidR="00E667AF" w:rsidRPr="001863D4">
        <w:rPr>
          <w:bCs/>
          <w:color w:val="000000" w:themeColor="text1"/>
        </w:rPr>
        <w:t>.</w:t>
      </w:r>
      <w:r w:rsidR="00D24B80" w:rsidRPr="001863D4">
        <w:rPr>
          <w:bCs/>
          <w:color w:val="000000" w:themeColor="text1"/>
        </w:rPr>
        <w:t xml:space="preserve"> </w:t>
      </w:r>
      <w:r w:rsidR="00E667AF" w:rsidRPr="001863D4">
        <w:rPr>
          <w:bCs/>
          <w:color w:val="000000" w:themeColor="text1"/>
        </w:rPr>
        <w:t xml:space="preserve">In </w:t>
      </w:r>
      <w:r w:rsidR="00804F1B" w:rsidRPr="001863D4">
        <w:rPr>
          <w:bCs/>
          <w:color w:val="000000" w:themeColor="text1"/>
        </w:rPr>
        <w:t>three</w:t>
      </w:r>
      <w:r w:rsidR="009609D5" w:rsidRPr="001863D4">
        <w:rPr>
          <w:bCs/>
          <w:color w:val="000000" w:themeColor="text1"/>
        </w:rPr>
        <w:t xml:space="preserve"> </w:t>
      </w:r>
      <w:r w:rsidR="00E667AF" w:rsidRPr="001863D4">
        <w:rPr>
          <w:bCs/>
          <w:color w:val="000000" w:themeColor="text1"/>
        </w:rPr>
        <w:t xml:space="preserve">cases </w:t>
      </w:r>
      <w:r w:rsidR="00BF07F0" w:rsidRPr="001863D4">
        <w:rPr>
          <w:bCs/>
          <w:color w:val="000000" w:themeColor="text1"/>
        </w:rPr>
        <w:t xml:space="preserve">of </w:t>
      </w:r>
      <w:r w:rsidR="00ED41C9" w:rsidRPr="001863D4">
        <w:rPr>
          <w:bCs/>
          <w:color w:val="000000" w:themeColor="text1"/>
        </w:rPr>
        <w:t xml:space="preserve">idiopathic </w:t>
      </w:r>
      <w:r w:rsidR="00BF07F0" w:rsidRPr="001863D4">
        <w:rPr>
          <w:bCs/>
          <w:color w:val="000000" w:themeColor="text1"/>
        </w:rPr>
        <w:t xml:space="preserve">LLT </w:t>
      </w:r>
      <w:r w:rsidR="00183098" w:rsidRPr="001863D4">
        <w:rPr>
          <w:bCs/>
          <w:color w:val="000000" w:themeColor="text1"/>
        </w:rPr>
        <w:t xml:space="preserve">no underlying pathology </w:t>
      </w:r>
      <w:r w:rsidR="00183098" w:rsidRPr="001863D4">
        <w:rPr>
          <w:bCs/>
          <w:color w:val="000000" w:themeColor="text1"/>
        </w:rPr>
        <w:lastRenderedPageBreak/>
        <w:t xml:space="preserve">was </w:t>
      </w:r>
      <w:r w:rsidRPr="001863D4">
        <w:rPr>
          <w:bCs/>
          <w:color w:val="000000" w:themeColor="text1"/>
        </w:rPr>
        <w:t>found</w:t>
      </w:r>
      <w:r w:rsidR="00183098" w:rsidRPr="001863D4">
        <w:rPr>
          <w:bCs/>
          <w:color w:val="000000" w:themeColor="text1"/>
        </w:rPr>
        <w:t>. P</w:t>
      </w:r>
      <w:r w:rsidR="00E667AF" w:rsidRPr="001863D4">
        <w:rPr>
          <w:bCs/>
          <w:color w:val="000000" w:themeColor="text1"/>
        </w:rPr>
        <w:t>leural effusion was present</w:t>
      </w:r>
      <w:r w:rsidR="00183098" w:rsidRPr="001863D4">
        <w:rPr>
          <w:bCs/>
          <w:color w:val="000000" w:themeColor="text1"/>
        </w:rPr>
        <w:t xml:space="preserve"> in </w:t>
      </w:r>
      <w:r w:rsidR="00436E97" w:rsidRPr="001863D4">
        <w:rPr>
          <w:bCs/>
          <w:color w:val="000000" w:themeColor="text1"/>
        </w:rPr>
        <w:t>all</w:t>
      </w:r>
      <w:r w:rsidR="00BF07F0" w:rsidRPr="001863D4">
        <w:rPr>
          <w:bCs/>
          <w:color w:val="000000" w:themeColor="text1"/>
        </w:rPr>
        <w:t xml:space="preserve"> </w:t>
      </w:r>
      <w:r w:rsidR="00804F1B" w:rsidRPr="001863D4">
        <w:rPr>
          <w:bCs/>
          <w:color w:val="000000" w:themeColor="text1"/>
        </w:rPr>
        <w:t>three</w:t>
      </w:r>
      <w:r w:rsidR="00A91A93" w:rsidRPr="001863D4">
        <w:rPr>
          <w:bCs/>
          <w:color w:val="000000" w:themeColor="text1"/>
        </w:rPr>
        <w:t xml:space="preserve"> </w:t>
      </w:r>
      <w:r w:rsidR="00BD10CC" w:rsidRPr="001863D4">
        <w:rPr>
          <w:bCs/>
          <w:color w:val="000000" w:themeColor="text1"/>
        </w:rPr>
        <w:t>cats</w:t>
      </w:r>
      <w:r w:rsidR="00421A2E" w:rsidRPr="001863D4">
        <w:rPr>
          <w:bCs/>
          <w:color w:val="000000" w:themeColor="text1"/>
        </w:rPr>
        <w:t xml:space="preserve">; </w:t>
      </w:r>
      <w:r w:rsidR="00183098" w:rsidRPr="001863D4">
        <w:rPr>
          <w:bCs/>
          <w:color w:val="000000" w:themeColor="text1"/>
        </w:rPr>
        <w:t>e</w:t>
      </w:r>
      <w:r w:rsidR="00D24B80" w:rsidRPr="001863D4">
        <w:rPr>
          <w:bCs/>
          <w:color w:val="000000" w:themeColor="text1"/>
        </w:rPr>
        <w:t xml:space="preserve">stablishing </w:t>
      </w:r>
      <w:r w:rsidR="00F511C5" w:rsidRPr="001863D4">
        <w:rPr>
          <w:bCs/>
          <w:color w:val="000000" w:themeColor="text1"/>
        </w:rPr>
        <w:t>whether the</w:t>
      </w:r>
      <w:r w:rsidR="00D24B80" w:rsidRPr="001863D4">
        <w:rPr>
          <w:bCs/>
          <w:color w:val="000000" w:themeColor="text1"/>
        </w:rPr>
        <w:t xml:space="preserve"> pleural effusion </w:t>
      </w:r>
      <w:r w:rsidR="00E667AF" w:rsidRPr="001863D4">
        <w:rPr>
          <w:bCs/>
          <w:color w:val="000000" w:themeColor="text1"/>
        </w:rPr>
        <w:t xml:space="preserve">was the </w:t>
      </w:r>
      <w:r w:rsidR="00183098" w:rsidRPr="001863D4">
        <w:rPr>
          <w:bCs/>
          <w:color w:val="000000" w:themeColor="text1"/>
        </w:rPr>
        <w:t>cause o</w:t>
      </w:r>
      <w:r w:rsidR="00366FDB" w:rsidRPr="001863D4">
        <w:rPr>
          <w:bCs/>
          <w:color w:val="000000" w:themeColor="text1"/>
        </w:rPr>
        <w:t>r</w:t>
      </w:r>
      <w:r w:rsidR="00183098" w:rsidRPr="001863D4">
        <w:rPr>
          <w:bCs/>
          <w:color w:val="000000" w:themeColor="text1"/>
        </w:rPr>
        <w:t xml:space="preserve"> the </w:t>
      </w:r>
      <w:r w:rsidR="00E667AF" w:rsidRPr="001863D4">
        <w:rPr>
          <w:bCs/>
          <w:color w:val="000000" w:themeColor="text1"/>
        </w:rPr>
        <w:t>consequence of the LLT</w:t>
      </w:r>
      <w:r w:rsidR="00BF07F0" w:rsidRPr="001863D4">
        <w:rPr>
          <w:bCs/>
          <w:color w:val="000000" w:themeColor="text1"/>
        </w:rPr>
        <w:t xml:space="preserve"> </w:t>
      </w:r>
      <w:r w:rsidR="00AC52AB" w:rsidRPr="001863D4">
        <w:rPr>
          <w:bCs/>
          <w:color w:val="000000" w:themeColor="text1"/>
        </w:rPr>
        <w:t xml:space="preserve">remains </w:t>
      </w:r>
      <w:r w:rsidR="00D95608" w:rsidRPr="001863D4">
        <w:rPr>
          <w:bCs/>
          <w:color w:val="000000" w:themeColor="text1"/>
        </w:rPr>
        <w:t>unclear</w:t>
      </w:r>
      <w:r w:rsidR="00416897" w:rsidRPr="001863D4">
        <w:rPr>
          <w:bCs/>
          <w:color w:val="000000" w:themeColor="text1"/>
        </w:rPr>
        <w:t>.</w:t>
      </w:r>
    </w:p>
    <w:p w14:paraId="5584EFB0" w14:textId="77777777" w:rsidR="00CF6EB5" w:rsidRPr="001863D4" w:rsidRDefault="00CF6EB5" w:rsidP="003710C4">
      <w:pPr>
        <w:spacing w:line="480" w:lineRule="auto"/>
        <w:jc w:val="both"/>
        <w:rPr>
          <w:bCs/>
          <w:color w:val="000000" w:themeColor="text1"/>
        </w:rPr>
      </w:pPr>
    </w:p>
    <w:p w14:paraId="16C7D8EB" w14:textId="073DDFDD" w:rsidR="00E667AF" w:rsidRPr="001863D4" w:rsidRDefault="00421A2E" w:rsidP="003710C4">
      <w:pPr>
        <w:spacing w:line="480" w:lineRule="auto"/>
        <w:jc w:val="both"/>
        <w:rPr>
          <w:bCs/>
          <w:color w:val="000000" w:themeColor="text1"/>
        </w:rPr>
      </w:pPr>
      <w:r w:rsidRPr="001863D4">
        <w:rPr>
          <w:bCs/>
          <w:color w:val="000000" w:themeColor="text1"/>
        </w:rPr>
        <w:t>Most reported LLT in cats are of s</w:t>
      </w:r>
      <w:r w:rsidR="00D24B80" w:rsidRPr="001863D4">
        <w:rPr>
          <w:bCs/>
          <w:color w:val="000000" w:themeColor="text1"/>
        </w:rPr>
        <w:t>econdary aetiology (67%),</w:t>
      </w:r>
      <w:r w:rsidR="00D24B80" w:rsidRPr="001863D4">
        <w:rPr>
          <w:bCs/>
          <w:color w:val="000000" w:themeColor="text1"/>
        </w:rPr>
        <w:fldChar w:fldCharType="begin"/>
      </w:r>
      <w:r w:rsidR="00F915F1" w:rsidRPr="001863D4">
        <w:rPr>
          <w:bCs/>
          <w:color w:val="000000" w:themeColor="text1"/>
        </w:rPr>
        <w:instrText xml:space="preserve"> ADDIN ZOTERO_ITEM CSL_CITATION {"citationID":"MLhcnILz","properties":{"formattedCitation":"\\super 2,5,7\\uc0\\u8211{}18\\nosupersub{}","plainCitation":"2,5,7–18","noteIndex":0},"citationItems":[{"id":407,"uris":["http://zotero.org/users/6962752/items/VAY5UMBG"],"uri":["http://zotero.org/users/6962752/items/VAY5UMBG"],"itemData":{"id":407,"type":"article-journal","abstract":"The purpose of this study was to assess survival to discharge of animals with surgical or postmortem confirmation of a lung lobe torsion (LLT) as well as to evaluate pre-operative effusion, lung lobe affected, and patient size as prognostic indicators. Medical records search identified 35 dogs and 4 cats with a confirmed diagnosis including 17 small-breed dogs, 18 large-breed dogs, 3 domestic shorthair cats, and 1 minskin cat. Lobes affected included right middle (n = 18), left cranial (n = 18), right cranial (n = 2), left caudal (n = 1), and accessory (n = 1). Two animals died before surgery; the remaining 37 animals underwent thoracotomy. All treated small-breed dogs and cats survived; 12/18 large-breed dogs survived, with an overall survival to discharge of 87%. Pre-operative pleural effusion and affected lung lobe did not affect survival to discharge in this population. Small dogs and cats with LLT appear to have an excellent survival to discharge following thoracotomy and the survival is good in larger dogs.","container-title":"The Canadian Veterinary Journal","ISSN":"0008-5286","issue":"1","journalAbbreviation":"Can Vet J","note":"PMID: 30651652\nPMCID: PMC6294018","page":"60-66","source":"PubMed Central","title":"Lung lobe torsion in 35 dogs and 4 cats","volume":"60","author":[{"family":"Benavides","given":"Kathryn L."},{"family":"Rozanski","given":"Elizabeth A."},{"family":"Oura","given":"Trisha J."}],"issued":{"date-parts":[["2019",1]]}}},{"id":389,"uris":["http://zotero.org/users/6962752/items/YIZET9TW"],"uri":["http://zotero.org/users/6962752/items/YIZET9TW"],"itemData":{"id":389,"type":"article-journal","abstract":"Clinical data, thoracic radiographs, ultrasonographic exams, and histopathologic reports in 13 dogs and two cats with confirmed lung lobe torsion were reviewed. Age of dogs ranged from 4 months to 11.5 years, (mean of 6.4 years) and several breeds of large and small dogs were represented. Right middle lobe torsion was predominant in large dogs (five of eight large breed dogs) and left cranial lobe torsion was more commonly seen in small dogs (three of five small-breed dogs). Two domestic short-hair cats, 10 and 14 years of age, had right cranial and right middle lobe torsion, respectively. Underlying thoracic disease was found in only five of 15 patients. On thoracic radiographs, increased lobar opacity and pleural effusion were found in all patients (100%). Small dispersed air bubbles were found within the affected lobe of 13 patients (87%). This pattern, which was the result of vesicular emphysema, was variably extensive, and became more evident on follow-up radiographs in five of six dogs. The lobar bronchi could be seen in only eight of 15 patients (54%), and appeared irregular, focally narrowed or blunted in six of the eight patients, and displaced in five of the eight. Other common radiographic findings included mediastinal shift (nine), curved and dorsally displaced trachea (seven), and axial rotation of the carina (seven). Ultrasonography was used in seven patients and considered generally useful, although variable signs were observed.","container-title":"Veterinary Radiology &amp; Ultrasound: The Official Journal of the American College of Veterinary Radiology and the International Veterinary Radiology Association","DOI":"10.1111/j.1740-8261.2005.00087.x","ISSN":"1058-8183","issue":"6","journalAbbreviation":"Vet Radiol Ultrasound","language":"eng","note":"PMID: 16396263","page":"478-484","source":"PubMed","title":"Radiographic diagnosis of lung lobe torsion","volume":"46","author":[{"family":"Anjou","given":"Marc-André","non-dropping-particle":"d'"},{"family":"Tidwell","given":"Amy S."},{"family":"Hecht","given":"Silke"}],"issued":{"date-parts":[["2005",12]]}}},{"id":402,"uris":["http://zotero.org/users/6962752/items/GDF5Q5JD"],"uri":["http://zotero.org/users/6962752/items/GDF5Q5JD"],"itemData":{"id":402,"type":"article-journal","container-title":"Journal of the American Veterinary Medical Association","DOI":"10.2460/javma.2000.216.1555","ISSN":"0003-1488","issue":"10","journalAbbreviation":"J Am Vet Med Assoc","language":"eng","note":"PMID: 10825938","page":"1555-1556","source":"PubMed","title":"What is your diagnosis? Chronic fibrosing pleuritis, pleural effusion, and lobar consolidation","title-short":"What is your diagnosis?","volume":"216","author":[{"family":"Brenner","given":"O. J."},{"family":"Ettinger","given":"S. N."},{"family":"Stefanacci","given":"J. D."}],"issued":{"date-parts":[["2000",5,15]]}}},{"id":412,"uris":["http://zotero.org/users/6962752/items/YKNLTLG6"],"uri":["http://zotero.org/users/6962752/items/YKNLTLG6"],"itemData":{"id":412,"type":"article-journal","container-title":"Veterinary Radiology","DOI":"https://doi.org/10.1111/j.1740-8261.1976.tb00578.x","ISSN":"1740-8261","issue":"6","journalAbbreviation":"Vet Radiol Ultrasound","language":"en","note":"_eprint: https://onlinelibrary.wiley.com/doi/pdf/10.1111/j.1740-8261.1976.tb00578.x","page":"219-223","source":"Wiley Online Library","title":"Lung Lobe Torsion in the Cat","volume":"17","author":[{"family":"Brown","given":"Nancy O."},{"family":"Zontine","given":"William J."}],"issued":{"date-parts":[["1976"]]}}},{"id":405,"uris":["http://zotero.org/users/6962752/items/XPBCVL3M"],"uri":["http://zotero.org/users/6962752/items/XPBCVL3M"],"itemData":{"id":405,"type":"article-journal","abstract":"A 13-year-old spayed female domestic longhair cat was presented for tachypnea and was identified to have reduced lung sounds over the left hemithorax. Thoracic ultrasound examination and computed tomography identified changes consistent with bilateral lung lobe torsion. A median sternotomy confirmed torsion of both the cranial portion of the left cranial lung lobe and the right middle lung lobe. The affected lobes were resected. Pleural fluid analysis was indicative of a modified transudate and histopathology was consistent with a subacute to chronic torsion with no evidence of neoplasia or infection. The patient recovered without complication. Lung lobe torsion is an uncommon presentation across all species and is especially rare in cats. To the authors' knowledge, bilateral lung lobe torsion has not been previously reported in small animals.","container-title":"The Canadian Veterinary Journal = La Revue Veterinaire Canadienne","ISSN":"0008-5286","issue":"2","journalAbbreviation":"Can Vet J","language":"eng","note":"PMID: 32020935\nPMCID: PMC6973216","page":"161-165","source":"PubMed","title":"Bilateral lung lobe torsions in a cat","volume":"61","author":[{"family":"Coady","given":"Michelle R. M."},{"family":"Atilla","given":"Aylin"},{"family":"Stillion","given":"Jenefer"}],"issued":{"date-parts":[["2020",2]]}}},{"id":383,"uris":["http://zotero.org/users/6962752/items/NBS4BEXQ"],"uri":["http://zotero.org/users/6962752/items/NBS4BEXQ"],"itemData":{"id":383,"type":"article-journal","abstract":"A three-year-old male British shorthair cat that had exhibited progressive lethargy and intermittent dyspnoea for 14 days was referred for evaluation of acute respiratory deterioration. Clinical findings included rapid and shallow breathing, pale mucous membranes, sound suppression on the right side, and a subcutaneous haematoma in the right epigastric area. Serum biochemistry analysis showed leukocytosis and thrombocytosis. Radiographs revealed hydropneumothorax, a broken eighth right rib, atelectatic right cranial lung lobe (RCrL), and consolidation of the right middle lobe (RML). Doppler examination revealed sonographic changes in the echotexture of both lobes and venous flow was absent in the twisted RML. Furthermore, bronchoscopy showed proximal narrowing of the cat’s RML bronchus. Exploratory surgery via medial sternotomy confirmed torsion of the RML and identified deteriorated gas-containing lesions in the collapsed RCrL. Both lung lobes were removed by standard lobectomy, and postoperative recovery was without major complications. Histopathological examination diagnosed multiple bullae and blebs, with significant subpleural haemorrhages in the atelectatic RCrL, whereas tissue congestion with haemorrhages, necrosis, and thrombosis typical for lung lobe torsion were observed in the RML. No other underlying aetiology was apparent. Two months post-operatively, the cat presented with similar acute onset of dyspnoea and spontaneous pneumothorax and was euthanised at the owner’s request. The autopsy revealed identical new emphysematous changes in the contra-lateral lung lobes that had been absent at the time of surgery. Emphysematous lesions, regardless of their origin, should be considered in the etiopathology of lung lobe torsion.","container-title":"Veterinarni Medicina","DOI":"10.17221/8586-VETMED","issue":"12","journalAbbreviation":"Vet Med (Praha)","page":"706-711","source":"Semantic Scholar","title":"Emphysematous lesions in the right cranial lung lobe and torsion of the right medial lung lobe in a British shorthair cat: a case report.","title-short":"Emphysematous lesions in the right cranial lung lobe and torsion of the right medial lung lobe in a British shorthair cat","volume":"60","author":[{"family":"Dokic","given":"Z."},{"family":"Pirog","given":"W."}],"issued":{"date-parts":[["2015"]]}}},{"id":386,"uris":["http://zotero.org/users/6962752/items/YWEC4NMZ"],"uri":["http://zotero.org/users/6962752/items/YWEC4NMZ"],"itemData":{"id":386,"type":"article-journal","abstract":"Lung lobe torsion, although rare in cats, can be seen as a sequela to chronic respiratory disease. Clinical signs may include lethargy, coughing, hemoptysis, and respiratory distress. Lung lobe torsion may be diagnosed using radiography, ultrasonography, contrast bronchography, bronchoscopy, or thoracoscopy. Stabilization with fluids, oxygen, and supportive care followed by thoracotomy and lobectomy of the affected lobe(s) are necessary for a successful outcome. Diagnosis and treatment of lung lobe torsion is described in a 12.5-year-old cat with a history of feline asthma.","container-title":"Journal of the American Animal Hospital Association","DOI":"10.5326/15473317-34-6-493","ISSN":"0587-2871","issue":"6","journalAbbreviation":"J Am Anim Hosp Assoc","page":"493-495","source":"Silverchair","title":"Lung lobe torsion in a cat with chronic feline asthma","volume":"34","author":[{"family":"Dye","given":"TL"},{"family":"Teague","given":"HD"},{"family":"Poundstone","given":"ML"}],"issued":{"date-parts":[["1998",11,1]]}}},{"id":398,"uris":["http://zotero.org/users/6962752/items/8B33R9WD"],"uri":["http://zotero.org/users/6962752/items/8B33R9WD"],"itemData":{"id":398,"type":"article-journal","abstract":"CLINICAL SUMMARY: This report describes torsion of the right cranial lung lobe in a cat with haemorrhagic pleural effusion and a chronic diaphragmatic hernia. Surgical treatment comprising lung lobectomy without de-rotation, and repair of the diaphragmatic defect, led to an uneventful recovery.\nPRACTICAL RELEVANCE: Lung lobe torsion is a rare condition in cats. While spontaneous lung lobe torsions may occur, a frequent association with underlying thoracic disease has been recognised in cats. However, neither haemorrhagic pleural effusion nor diaphragmatic hernia have been previously described in cats with lung lobe torsions, although they have been documented in dogs and humans. In a cat with suspected lung lobe torsion, a thorough search for an underlying disease should be undertaken.","container-title":"Journal of Feline Medicine and Surgery","DOI":"10.1177/1098612X12439270","ISSN":"1532-2750","issue":"3","journalAbbreviation":"J Feline Med Surg","language":"eng","note":"PMID: 22370865","page":"219-223","source":"PubMed","title":"Lung lobe torsion in association with a chronic diaphragmatic hernia and haemorrhagic pleural effusion in a cat","volume":"14","author":[{"family":"Hambrook","given":"Lydia E."},{"family":"Kudnig","given":"Simon T."}],"issued":{"date-parts":[["2012",3]]}}},{"id":392,"uris":["http://zotero.org/users/6962752/items/M4TNRZYU"],"uri":["http://zotero.org/users/6962752/items/M4TNRZYU"],"itemData":{"id":392,"type":"article-journal","container-title":"American Animal Hospital Association (USA)","ISSN":"0587-2871","issue":"30","journalAbbreviation":"J Am Anim Hosp Assoc","language":"English","page":"351–354","source":"agris.fao.org","title":"Chylothorax associated with lung lobe torsion and a peritoneopericardial diaphragmatic hernia in a cat","author":[{"family":"Kerpsack","given":"S. J."},{"family":"McLouglin","given":"M. A."},{"family":"Graves","given":"T. K."},{"family":"Smeak","given":"D. D."},{"family":"Biller","given":"D."},{"family":"Leake","given":"L."}],"issued":{"date-parts":[["1994"]]}}},{"id":381,"uris":["http://zotero.org/users/6962752/items/52SZJ7IT"],"uri":["http://zotero.org/users/6962752/items/52SZJ7IT"],"itemData":{"id":381,"type":"article-journal","abstract":"A 10.5-year-old domestic shorthair presented with a history of progressive inappetence, lethargy and elevated respiratory rate. Clinical and diagnostic findings confirmed the presence of a chylothorax with evidence of a mass or collapsed lung within the right cranial thorax. Computed tomography, sternotomy and histopathology confirmed the presence of a right middle lung lobe torsion associated with a chylothorax. The torsion was successfully managed with surgical removal of the affected lung lobe, and the patient continues to be asymptomatic 6 months postoperatively.","container-title":"Journal of Feline Medicine and Surgery","DOI":"10.1016/j.jfms.2010.09.013","ISSN":"1098-612X","issue":"2","journalAbbreviation":"J Feline Med Surg","note":"publisher: SAGE Publications","page":"135-138","source":"SAGE Journals","title":"Lung lobe torsion associated with chylothorax in a cat","volume":"13","author":[{"family":"Mclane","given":"Megan J."},{"family":"Buote","given":"Nicole J."}],"issued":{"date-parts":[["2011",2,1]]}}},{"id":378,"uris":["http://zotero.org/users/6962752/items/RAP9XZ5L"],"uri":["http://zotero.org/users/6962752/items/RAP9XZ5L"],"itemData":{"id":378,"type":"article-journal","container-title":"Journal of Veterinary Internal Medicine","DOI":"https://doi.org/10.1111/j.1939-1676.2008.0086.x","ISSN":"1939-1676","issue":"3","journalAbbreviation":"J Vet Intern Med","language":"en","note":"_eprint: https://onlinelibrary.wiley.com/doi/pdf/10.1111/j.1939-1676.2008.0086.x","page":"671-673","source":"Wiley Online Library","title":"Spontaneous Lung Lobe Torsion in a Cat","volume":"22","author":[{"family":"Millard","given":"R. P."},{"family":"Myers","given":"J. R."},{"family":"Novo","given":"R. E."}],"issued":{"date-parts":[["2008"]]}}},{"id":400,"uris":["http://zotero.org/users/6962752/items/IZCNHDFB"],"uri":["http://zotero.org/users/6962752/items/IZCNHDFB"],"itemData":{"id":400,"type":"article-journal","abstract":"This report describes the imaging features of radiography, computed tomography and virtual bronchoscopy in dogs and cats with lung lobe torsions. The medical records, thoracic radiographs and computed tomography images of four dogs and two cats with confirmed lung lobe torsions were retrospectively reviewed. Computed tomography with virtual bronchoscopy showed bronchial narrowing, collapse or occlusion in all six animals, while this was only appreciated on one radiographic examination. A tapering terminating angle of the air-filled bronchus proximal or distal to the collapsed region was seen only on computed tomography and virtual bronchoscopy in all six animals. The vesicular emphysema pattern typical of lung lobe torsion was seen on three computed tomographies but only on one radiographic examination. The lung lobe torsion-specific findings of vesicular emphysema and a proximally narrowed or occluded bronchus were more easily recognised on computed tomography and virtual bronchoscopy than with radiographs. Computed tomography slices acquired through the bronchus and lung lobe of interest in a cat or dog with possible lung lobe torsion can be reformatted into virtual bronchoscopic images that can be utilised along with computed tomography to help make a more definitive preoperative diagnosis.","container-title":"The Journal of Small Animal Practice","DOI":"10.1111/j.1748-5827.2009.00728.x","ISSN":"1748-5827","issue":"7","journalAbbreviation":"J Small Anim Pract","language":"eng","note":"PMID: 19508491","page":"360-363","source":"PubMed","title":"Radiography, computed tomography and virtual bronchoscopy in four dogs and two cats with lung lobe torsion","volume":"50","author":[{"family":"Schultz","given":"R. M."},{"family":"Peters","given":"J."},{"family":"Zwingenberger","given":"A."}],"issued":{"date-parts":[["2009",7]]}}},{"id":394,"uris":["http://zotero.org/users/6962752/items/AC2HJ7XG"],"uri":["http://zotero.org/users/6962752/items/AC2HJ7XG"],"itemData":{"id":394,"type":"article-journal","container-title":"Journal of the American Veterinary Medical Association","DOI":"10.2460/javma.248.11.1235","ISSN":"0003-1488","issue":"11","journalAbbreviation":"J Am Vet Med Assoc","note":"publisher: American Veterinary Medical Association","page":"1235-1237","source":"avmajournals.avma.org (Atypon)","title":"What Is Your Diagnosis?","volume":"248","author":[{"family":"Sweeney","given":"Joseph T."},{"family":"Oura","given":"Trisha J."},{"family":"Wulster","given":"Kathryn B."},{"family":"Aarsvold","given":"Stacie"}],"issued":{"date-parts":[["2016",5,12]]}}},{"id":404,"uris":["http://zotero.org/users/6962752/items/F2WZ7WUM"],"uri":["http://zotero.org/users/6962752/items/F2WZ7WUM"],"itemData":{"id":404,"type":"article-journal","container-title":"J Am Vet Med Assoc","issue":"4","page":"402-410","title":"Pulmonary torsion and complete heart block in a cat. Clinico-pathologic conference.","volume":"161","author":[{"family":"Buss","given":"DD"},{"family":"Pyle","given":"RL"},{"family":"Chacko","given":"SK"}],"issued":{"date-parts":[["1972"]]}}}],"schema":"https://github.com/citation-style-language/schema/raw/master/csl-citation.json"} </w:instrText>
      </w:r>
      <w:r w:rsidR="00D24B80" w:rsidRPr="001863D4">
        <w:rPr>
          <w:bCs/>
          <w:color w:val="000000" w:themeColor="text1"/>
        </w:rPr>
        <w:fldChar w:fldCharType="separate"/>
      </w:r>
      <w:r w:rsidR="00E20E0A" w:rsidRPr="001863D4">
        <w:rPr>
          <w:color w:val="000000" w:themeColor="text1"/>
          <w:vertAlign w:val="superscript"/>
        </w:rPr>
        <w:t>2,5,7–18</w:t>
      </w:r>
      <w:r w:rsidR="00D24B80" w:rsidRPr="001863D4">
        <w:rPr>
          <w:bCs/>
          <w:color w:val="000000" w:themeColor="text1"/>
        </w:rPr>
        <w:fldChar w:fldCharType="end"/>
      </w:r>
      <w:r w:rsidR="00D24B80" w:rsidRPr="001863D4">
        <w:rPr>
          <w:bCs/>
          <w:color w:val="000000" w:themeColor="text1"/>
        </w:rPr>
        <w:t xml:space="preserve"> </w:t>
      </w:r>
      <w:r w:rsidRPr="001863D4">
        <w:rPr>
          <w:bCs/>
          <w:color w:val="000000" w:themeColor="text1"/>
        </w:rPr>
        <w:t>in contrast to i</w:t>
      </w:r>
      <w:r w:rsidR="00D24B80" w:rsidRPr="001863D4">
        <w:rPr>
          <w:bCs/>
          <w:color w:val="000000" w:themeColor="text1"/>
        </w:rPr>
        <w:t>n dogs (24-38%).</w:t>
      </w:r>
      <w:r w:rsidR="00D24B80" w:rsidRPr="001863D4">
        <w:rPr>
          <w:bCs/>
          <w:color w:val="000000" w:themeColor="text1"/>
        </w:rPr>
        <w:fldChar w:fldCharType="begin"/>
      </w:r>
      <w:r w:rsidR="00266630" w:rsidRPr="001863D4">
        <w:rPr>
          <w:bCs/>
          <w:color w:val="000000" w:themeColor="text1"/>
        </w:rPr>
        <w:instrText xml:space="preserve"> ADDIN ZOTERO_ITEM CSL_CITATION {"citationID":"uc3vM1kR","properties":{"formattedCitation":"\\super 1,6,24\\nosupersub{}","plainCitation":"1,6,24","noteIndex":0},"citationItems":[{"id":415,"uris":["http://zotero.org/users/6962752/items/K5EMMS4N"],"uri":["http://zotero.org/users/6962752/items/K5EMMS4N"],"itemData":{"id":415,"type":"article-journal","abstract":"Objective To report outcomes and risk factors for mortality in dogs that underwent surgical management of lung lobe torsion. Study design Retrospective case series from 5 veterinary teaching hospitals (2005–2017). Animals Fifty dogs with 52 instances of lung lobe torsion. Methods Data collected from medical records included signalment, clinical findings, results of clinicopathologic testing and diagnostic imaging, surgical treatment, lung lobe affected, intraoperative and postoperative complications, histopathologic and microbiologic findings, and outcome. Follow-up was obtained from medical records and telephone contact with primary care veterinarians. Results Fifty-two instances of lung lobe torsion were identified in 50 dogs, with a median follow-up of 453 days (range, 0–3075). Forty-six (92%) dogs survived to discharge. Dogs with concurrent torsion of the right cranial and middle lung lobes were less likely to survive (2/4) than those with torsion of the left cranial lung lobe (22/22). No other risk factors for mortality prior to hospital discharge were identified. Overall median survival time after hospital discharge was 1369 days. Four dogs had &gt;1 episode of lung lobe torsion. Conclusion The percentage of dogs surviving to discharge after surgical treatment of lung lobe torsion was higher than previously reported. The short- and long-term prognosis was excellent with surgical treatment of lung lobe torsion. Clinical significance Surgery should be recommended when lung lobe torsion is suspected because of the high survival to discharge rate and excellent long-term prognosis.","container-title":"Veterinary Surgery","DOI":"https://doi.org/10.1111/vsu.13108","ISSN":"1532-950X","issue":"8","journalAbbreviation":"Vet Surg","language":"en","note":"_eprint: https://onlinelibrary.wiley.com/doi/pdf/10.1111/vsu.13108","page":"1002-1008","source":"Wiley Online Library","title":"Lung lobe torsion in dogs: 52 cases (2005–2017)","title-short":"Lung lobe torsion in dogs","volume":"47","author":[{"family":"Park","given":"Karen M."},{"family":"Grimes","given":"Janet A."},{"family":"Wallace","given":"Mandy L."},{"family":"Sterman","given":"Allyson A."},{"family":"Mankin","given":"Kelley M. Thieman"},{"family":"Campbell","given":"Bonnie G."},{"family":"Flannery","given":"Erin E."},{"family":"Milovancev","given":"Milan"},{"family":"Mathews","given":"Kyle G."},{"family":"Schmiedt","given":"Chad W."}],"issued":{"date-parts":[["2018"]]}}},{"id":413,"uris":["http://zotero.org/users/6962752/items/93WWC92A"],"uri":["http://zotero.org/users/6962752/items/93WWC92A"],"itemData":{"id":413,"type":"article-journal","abstract":"Objective To report outcomes of dogs treated for lung lobe torsion (LLT) and to determine prognostic factors for survival. Study design Retrospective multicenter study from four veterinary teaching hospitals. Animals Dogs (n = 80) with LLT. Methods Medical records were reviewed for clinical and histopathological findings. Long-term outcome was assessed with an owner questionnaire. Lung lobe torsion was classified as idiopathic or secondary on the basis of the etiology. Results The most represented breeds were pugs (47.5%) and sighthounds (16.2%). The cause of the LLT was considered primary in 77%, secondary in 21%, and unknown in 2% of dogs. Postoperative complications were recorded in 14% of dogs. Overall, 95% of dogs survived to discharge, and median follow-up was 1095 days (range, 7-3809). Owners assessed outcomes and quality of life as excellent in 93% and 89% of dogs, respectively. Primary LLT was associated with a longer survival (median not reached in the study) compared with secondary LLT (921 days; range, 7-2073; P = .001). Conclusion Overall long-term survival after lung lobectomy for LLT was excellent. Primary LLT was associated with longer survival compared with secondary LLT. Long-term owner evaluation of clinical outcome for dogs undergoing lung lobectomy for LLT was considered excellent. Clinical impact Dogs with primary LLT undergoing lung lobectomy have a longer survival time compared with dogs with secondary LLT and have an excellent postoperative outcome.","container-title":"Veterinary Surgery","DOI":"https://doi.org/10.1111/vsu.13406","ISSN":"1532-950X","issue":"4","journalAbbreviation":"Vet Surg","language":"en","note":"_eprint: https://onlinelibrary.wiley.com/doi/pdf/10.1111/vsu.13406","page":"659-667","source":"Wiley Online Library","title":"Long-term survival after treatment of idiopathic lung lobe torsion in 80 cases","volume":"49","author":[{"family":"Rossanese","given":"Matteo"},{"family":"Wustefeld‐Janssens","given":"Brandan"},{"family":"Price","given":"Cleo"},{"family":"Mielke","given":"Ben"},{"family":"Woods","given":"Samantha"},{"family":"Kulendra","given":"Nicola"},{"family":"Chanoit","given":"Guillaume"}],"issued":{"date-parts":[["2020"]]}}},{"id":435,"uris":["http://zotero.org/users/6962752/items/DFYUV3MF"],"uri":["http://zotero.org/users/6962752/items/DFYUV3MF"],"itemData":{"id":435,"type":"article-journal","abstract":"The objectives of this retrospective case series study were to describe a group of 66 dogs with lung lobe torsion (LLT) and to investigate the incidence of complications and risk factors for mortality and overall outcome in this population. Sixty-six dogs with LLT from 3 independent academic institutions were investigated. Information on signalment, history, clinical findings, and interventions was obtained. Associations with mortality outcome were examined via logistic regression. Dogs with a depressed mentation at presentation were 21 times more likely to die than dogs with normal mentation [P = 0.008, 95% confidence interval (CI) = 1.949 to 579.904]. The overall odds of mortality were increased by 18% for each unit change in Acute Patient Physiologic and Laboratory Evaluation (APPLEfast) score (P = 0.04, 95% CI = 0.998 to 1.44). No other clinical abnormalities correlated with outcome.","container-title":"The Canadian Veterinary Journal = La Revue Veterinaire Canadienne","ISSN":"0008-5286","issue":"2","journalAbbreviation":"Can Vet J","language":"eng","note":"PMID: 30705452\nPMCID: PMC6340258","page":"167-173","source":"PubMed","title":"Evaluation of risk factors for mortality in dogs with lung lobe torsion: A retrospective study of 66 dogs (2000-2015)","title-short":"Evaluation of risk factors for mortality in dogs with lung lobe torsion","volume":"60","author":[{"family":"Wainberg","given":"Shannon H."},{"family":"Brisson","given":"Brigitte A."},{"family":"Reabel","given":"Stephanie N."},{"family":"Hay","given":"Jennifer"},{"family":"Hayes","given":"Galina"},{"family":"Shmon","given":"Cindy L."},{"family":"Murphy","given":"Kim"},{"family":"Sears","given":"William"}],"issued":{"date-parts":[["2019",2]]}}}],"schema":"https://github.com/citation-style-language/schema/raw/master/csl-citation.json"} </w:instrText>
      </w:r>
      <w:r w:rsidR="00D24B80" w:rsidRPr="001863D4">
        <w:rPr>
          <w:bCs/>
          <w:color w:val="000000" w:themeColor="text1"/>
        </w:rPr>
        <w:fldChar w:fldCharType="separate"/>
      </w:r>
      <w:r w:rsidR="00266630" w:rsidRPr="001863D4">
        <w:rPr>
          <w:color w:val="000000" w:themeColor="text1"/>
          <w:vertAlign w:val="superscript"/>
        </w:rPr>
        <w:t>1,6,24</w:t>
      </w:r>
      <w:r w:rsidR="00D24B80" w:rsidRPr="001863D4">
        <w:rPr>
          <w:bCs/>
          <w:color w:val="000000" w:themeColor="text1"/>
        </w:rPr>
        <w:fldChar w:fldCharType="end"/>
      </w:r>
      <w:r w:rsidR="003710C4" w:rsidRPr="001863D4">
        <w:rPr>
          <w:bCs/>
          <w:color w:val="000000" w:themeColor="text1"/>
        </w:rPr>
        <w:t xml:space="preserve"> </w:t>
      </w:r>
      <w:r w:rsidR="00366FDB" w:rsidRPr="001863D4">
        <w:rPr>
          <w:bCs/>
          <w:color w:val="000000" w:themeColor="text1"/>
        </w:rPr>
        <w:t xml:space="preserve">Given </w:t>
      </w:r>
      <w:r w:rsidRPr="001863D4">
        <w:rPr>
          <w:bCs/>
          <w:color w:val="000000" w:themeColor="text1"/>
        </w:rPr>
        <w:t>the predominance of secondary LLT in cats</w:t>
      </w:r>
      <w:r w:rsidR="00366FDB" w:rsidRPr="001863D4">
        <w:rPr>
          <w:bCs/>
          <w:color w:val="000000" w:themeColor="text1"/>
        </w:rPr>
        <w:t>, a</w:t>
      </w:r>
      <w:r w:rsidR="00F74A76" w:rsidRPr="001863D4">
        <w:rPr>
          <w:bCs/>
          <w:color w:val="000000" w:themeColor="text1"/>
        </w:rPr>
        <w:t xml:space="preserve"> thorough search for a possible underlying disease should be </w:t>
      </w:r>
      <w:r w:rsidRPr="001863D4">
        <w:rPr>
          <w:bCs/>
          <w:color w:val="000000" w:themeColor="text1"/>
        </w:rPr>
        <w:t xml:space="preserve">performed in cats </w:t>
      </w:r>
      <w:r w:rsidR="00F74A76" w:rsidRPr="001863D4">
        <w:rPr>
          <w:bCs/>
          <w:color w:val="000000" w:themeColor="text1"/>
        </w:rPr>
        <w:t>with a suspected LLT.</w:t>
      </w:r>
    </w:p>
    <w:p w14:paraId="710D054B" w14:textId="77777777" w:rsidR="00167239" w:rsidRPr="001863D4" w:rsidRDefault="00167239" w:rsidP="003710C4">
      <w:pPr>
        <w:spacing w:line="480" w:lineRule="auto"/>
        <w:jc w:val="both"/>
        <w:rPr>
          <w:bCs/>
          <w:color w:val="000000" w:themeColor="text1"/>
        </w:rPr>
      </w:pPr>
    </w:p>
    <w:p w14:paraId="23DDFFA4" w14:textId="75AF1AB5" w:rsidR="006B3AD6" w:rsidRPr="001863D4" w:rsidRDefault="00421A2E" w:rsidP="006B3AD6">
      <w:pPr>
        <w:spacing w:line="480" w:lineRule="auto"/>
        <w:jc w:val="both"/>
        <w:rPr>
          <w:bCs/>
          <w:color w:val="000000" w:themeColor="text1"/>
        </w:rPr>
      </w:pPr>
      <w:r w:rsidRPr="001863D4">
        <w:rPr>
          <w:bCs/>
          <w:color w:val="000000" w:themeColor="text1"/>
        </w:rPr>
        <w:t>Most</w:t>
      </w:r>
      <w:r w:rsidR="00D52423" w:rsidRPr="001863D4">
        <w:rPr>
          <w:bCs/>
          <w:color w:val="000000" w:themeColor="text1"/>
        </w:rPr>
        <w:t xml:space="preserve"> cats </w:t>
      </w:r>
      <w:r w:rsidR="00265BA7" w:rsidRPr="001863D4">
        <w:rPr>
          <w:bCs/>
          <w:color w:val="000000" w:themeColor="text1"/>
        </w:rPr>
        <w:t>(</w:t>
      </w:r>
      <w:r w:rsidR="00851655" w:rsidRPr="001863D4">
        <w:rPr>
          <w:bCs/>
          <w:color w:val="000000" w:themeColor="text1"/>
        </w:rPr>
        <w:t>7</w:t>
      </w:r>
      <w:r w:rsidR="00265BA7" w:rsidRPr="001863D4">
        <w:rPr>
          <w:bCs/>
          <w:color w:val="000000" w:themeColor="text1"/>
        </w:rPr>
        <w:t xml:space="preserve">) </w:t>
      </w:r>
      <w:r w:rsidR="00D52423" w:rsidRPr="001863D4">
        <w:rPr>
          <w:bCs/>
          <w:color w:val="000000" w:themeColor="text1"/>
        </w:rPr>
        <w:t>in this study experience</w:t>
      </w:r>
      <w:r w:rsidR="002D754E" w:rsidRPr="001863D4">
        <w:rPr>
          <w:bCs/>
          <w:color w:val="000000" w:themeColor="text1"/>
        </w:rPr>
        <w:t>d</w:t>
      </w:r>
      <w:r w:rsidR="00D52423" w:rsidRPr="001863D4">
        <w:rPr>
          <w:bCs/>
          <w:color w:val="000000" w:themeColor="text1"/>
        </w:rPr>
        <w:t xml:space="preserve"> intraoperative </w:t>
      </w:r>
      <w:r w:rsidR="00265BA7" w:rsidRPr="001863D4">
        <w:rPr>
          <w:bCs/>
          <w:color w:val="000000" w:themeColor="text1"/>
        </w:rPr>
        <w:t>and/</w:t>
      </w:r>
      <w:r w:rsidR="00D52423" w:rsidRPr="001863D4">
        <w:rPr>
          <w:bCs/>
          <w:color w:val="000000" w:themeColor="text1"/>
        </w:rPr>
        <w:t>or postoperative complications.</w:t>
      </w:r>
      <w:r w:rsidR="00FF5796" w:rsidRPr="001863D4">
        <w:rPr>
          <w:bCs/>
          <w:color w:val="000000" w:themeColor="text1"/>
        </w:rPr>
        <w:t xml:space="preserve"> </w:t>
      </w:r>
      <w:r w:rsidR="00851655" w:rsidRPr="001863D4">
        <w:rPr>
          <w:bCs/>
          <w:color w:val="000000" w:themeColor="text1"/>
        </w:rPr>
        <w:t xml:space="preserve">Six </w:t>
      </w:r>
      <w:r w:rsidR="00FF5796" w:rsidRPr="001863D4">
        <w:rPr>
          <w:bCs/>
          <w:color w:val="000000" w:themeColor="text1"/>
        </w:rPr>
        <w:t xml:space="preserve">of these cats had secondary LLT. </w:t>
      </w:r>
      <w:r w:rsidR="0077548C" w:rsidRPr="001863D4">
        <w:rPr>
          <w:bCs/>
          <w:color w:val="000000" w:themeColor="text1"/>
        </w:rPr>
        <w:t xml:space="preserve">Whilst </w:t>
      </w:r>
      <w:r w:rsidR="0097233D" w:rsidRPr="001863D4">
        <w:rPr>
          <w:bCs/>
          <w:color w:val="000000" w:themeColor="text1"/>
        </w:rPr>
        <w:t xml:space="preserve">some </w:t>
      </w:r>
      <w:r w:rsidR="0077548C" w:rsidRPr="001863D4">
        <w:rPr>
          <w:bCs/>
          <w:color w:val="000000" w:themeColor="text1"/>
        </w:rPr>
        <w:t>complications</w:t>
      </w:r>
      <w:r w:rsidR="00B163B9" w:rsidRPr="001863D4">
        <w:rPr>
          <w:bCs/>
          <w:color w:val="000000" w:themeColor="text1"/>
        </w:rPr>
        <w:t xml:space="preserve"> such as </w:t>
      </w:r>
      <w:r w:rsidR="006A3F1F" w:rsidRPr="001863D4">
        <w:rPr>
          <w:bCs/>
          <w:color w:val="000000" w:themeColor="text1"/>
        </w:rPr>
        <w:t xml:space="preserve">hypothermia, </w:t>
      </w:r>
      <w:r w:rsidR="00B163B9" w:rsidRPr="001863D4">
        <w:rPr>
          <w:bCs/>
          <w:color w:val="000000" w:themeColor="text1"/>
        </w:rPr>
        <w:t>hypotension</w:t>
      </w:r>
      <w:r w:rsidR="006A3F1F" w:rsidRPr="001863D4">
        <w:rPr>
          <w:bCs/>
          <w:color w:val="000000" w:themeColor="text1"/>
        </w:rPr>
        <w:t>, development of c</w:t>
      </w:r>
      <w:r w:rsidR="003657C4" w:rsidRPr="001863D4">
        <w:rPr>
          <w:bCs/>
          <w:color w:val="000000" w:themeColor="text1"/>
        </w:rPr>
        <w:t>h</w:t>
      </w:r>
      <w:r w:rsidR="006A3F1F" w:rsidRPr="001863D4">
        <w:rPr>
          <w:bCs/>
          <w:color w:val="000000" w:themeColor="text1"/>
        </w:rPr>
        <w:t>ylothorax</w:t>
      </w:r>
      <w:r w:rsidR="00B163B9" w:rsidRPr="001863D4">
        <w:rPr>
          <w:bCs/>
          <w:color w:val="000000" w:themeColor="text1"/>
        </w:rPr>
        <w:t xml:space="preserve"> and persistent pleural effusion </w:t>
      </w:r>
      <w:r w:rsidR="0077548C" w:rsidRPr="001863D4">
        <w:rPr>
          <w:bCs/>
          <w:color w:val="000000" w:themeColor="text1"/>
        </w:rPr>
        <w:t xml:space="preserve">were consistent with </w:t>
      </w:r>
      <w:r w:rsidR="00FC0715" w:rsidRPr="001863D4">
        <w:rPr>
          <w:bCs/>
          <w:color w:val="000000" w:themeColor="text1"/>
        </w:rPr>
        <w:t>previous reports</w:t>
      </w:r>
      <w:r w:rsidR="0077548C" w:rsidRPr="001863D4">
        <w:rPr>
          <w:bCs/>
          <w:color w:val="000000" w:themeColor="text1"/>
        </w:rPr>
        <w:fldChar w:fldCharType="begin"/>
      </w:r>
      <w:r w:rsidR="00266630" w:rsidRPr="001863D4">
        <w:rPr>
          <w:bCs/>
          <w:color w:val="000000" w:themeColor="text1"/>
        </w:rPr>
        <w:instrText xml:space="preserve"> ADDIN ZOTERO_ITEM CSL_CITATION {"citationID":"xOCpEeJC","properties":{"formattedCitation":"\\super 1,2,6,24\\nosupersub{}","plainCitation":"1,2,6,24","noteIndex":0},"citationItems":[{"id":415,"uris":["http://zotero.org/users/6962752/items/K5EMMS4N"],"uri":["http://zotero.org/users/6962752/items/K5EMMS4N"],"itemData":{"id":415,"type":"article-journal","abstract":"Objective To report outcomes and risk factors for mortality in dogs that underwent surgical management of lung lobe torsion. Study design Retrospective case series from 5 veterinary teaching hospitals (2005–2017). Animals Fifty dogs with 52 instances of lung lobe torsion. Methods Data collected from medical records included signalment, clinical findings, results of clinicopathologic testing and diagnostic imaging, surgical treatment, lung lobe affected, intraoperative and postoperative complications, histopathologic and microbiologic findings, and outcome. Follow-up was obtained from medical records and telephone contact with primary care veterinarians. Results Fifty-two instances of lung lobe torsion were identified in 50 dogs, with a median follow-up of 453 days (range, 0–3075). Forty-six (92%) dogs survived to discharge. Dogs with concurrent torsion of the right cranial and middle lung lobes were less likely to survive (2/4) than those with torsion of the left cranial lung lobe (22/22). No other risk factors for mortality prior to hospital discharge were identified. Overall median survival time after hospital discharge was 1369 days. Four dogs had &gt;1 episode of lung lobe torsion. Conclusion The percentage of dogs surviving to discharge after surgical treatment of lung lobe torsion was higher than previously reported. The short- and long-term prognosis was excellent with surgical treatment of lung lobe torsion. Clinical significance Surgery should be recommended when lung lobe torsion is suspected because of the high survival to discharge rate and excellent long-term prognosis.","container-title":"Veterinary Surgery","DOI":"https://doi.org/10.1111/vsu.13108","ISSN":"1532-950X","issue":"8","journalAbbreviation":"Vet Surg","language":"en","note":"_eprint: https://onlinelibrary.wiley.com/doi/pdf/10.1111/vsu.13108","page":"1002-1008","source":"Wiley Online Library","title":"Lung lobe torsion in dogs: 52 cases (2005–2017)","title-short":"Lung lobe torsion in dogs","volume":"47","author":[{"family":"Park","given":"Karen M."},{"family":"Grimes","given":"Janet A."},{"family":"Wallace","given":"Mandy L."},{"family":"Sterman","given":"Allyson A."},{"family":"Mankin","given":"Kelley M. Thieman"},{"family":"Campbell","given":"Bonnie G."},{"family":"Flannery","given":"Erin E."},{"family":"Milovancev","given":"Milan"},{"family":"Mathews","given":"Kyle G."},{"family":"Schmiedt","given":"Chad W."}],"issued":{"date-parts":[["2018"]]}}},{"id":407,"uris":["http://zotero.org/users/6962752/items/VAY5UMBG"],"uri":["http://zotero.org/users/6962752/items/VAY5UMBG"],"itemData":{"id":407,"type":"article-journal","abstract":"The purpose of this study was to assess survival to discharge of animals with surgical or postmortem confirmation of a lung lobe torsion (LLT) as well as to evaluate pre-operative effusion, lung lobe affected, and patient size as prognostic indicators. Medical records search identified 35 dogs and 4 cats with a confirmed diagnosis including 17 small-breed dogs, 18 large-breed dogs, 3 domestic shorthair cats, and 1 minskin cat. Lobes affected included right middle (n = 18), left cranial (n = 18), right cranial (n = 2), left caudal (n = 1), and accessory (n = 1). Two animals died before surgery; the remaining 37 animals underwent thoracotomy. All treated small-breed dogs and cats survived; 12/18 large-breed dogs survived, with an overall survival to discharge of 87%. Pre-operative pleural effusion and affected lung lobe did not affect survival to discharge in this population. Small dogs and cats with LLT appear to have an excellent survival to discharge following thoracotomy and the survival is good in larger dogs.","container-title":"The Canadian Veterinary Journal","ISSN":"0008-5286","issue":"1","journalAbbreviation":"Can Vet J","note":"PMID: 30651652\nPMCID: PMC6294018","page":"60-66","source":"PubMed Central","title":"Lung lobe torsion in 35 dogs and 4 cats","volume":"60","author":[{"family":"Benavides","given":"Kathryn L."},{"family":"Rozanski","given":"Elizabeth A."},{"family":"Oura","given":"Trisha J."}],"issued":{"date-parts":[["2019",1]]}}},{"id":413,"uris":["http://zotero.org/users/6962752/items/93WWC92A"],"uri":["http://zotero.org/users/6962752/items/93WWC92A"],"itemData":{"id":413,"type":"article-journal","abstract":"Objective To report outcomes of dogs treated for lung lobe torsion (LLT) and to determine prognostic factors for survival. Study design Retrospective multicenter study from four veterinary teaching hospitals. Animals Dogs (n = 80) with LLT. Methods Medical records were reviewed for clinical and histopathological findings. Long-term outcome was assessed with an owner questionnaire. Lung lobe torsion was classified as idiopathic or secondary on the basis of the etiology. Results The most represented breeds were pugs (47.5%) and sighthounds (16.2%). The cause of the LLT was considered primary in 77%, secondary in 21%, and unknown in 2% of dogs. Postoperative complications were recorded in 14% of dogs. Overall, 95% of dogs survived to discharge, and median follow-up was 1095 days (range, 7-3809). Owners assessed outcomes and quality of life as excellent in 93% and 89% of dogs, respectively. Primary LLT was associated with a longer survival (median not reached in the study) compared with secondary LLT (921 days; range, 7-2073; P = .001). Conclusion Overall long-term survival after lung lobectomy for LLT was excellent. Primary LLT was associated with longer survival compared with secondary LLT. Long-term owner evaluation of clinical outcome for dogs undergoing lung lobectomy for LLT was considered excellent. Clinical impact Dogs with primary LLT undergoing lung lobectomy have a longer survival time compared with dogs with secondary LLT and have an excellent postoperative outcome.","container-title":"Veterinary Surgery","DOI":"https://doi.org/10.1111/vsu.13406","ISSN":"1532-950X","issue":"4","journalAbbreviation":"Vet Surg","language":"en","note":"_eprint: https://onlinelibrary.wiley.com/doi/pdf/10.1111/vsu.13406","page":"659-667","source":"Wiley Online Library","title":"Long-term survival after treatment of idiopathic lung lobe torsion in 80 cases","volume":"49","author":[{"family":"Rossanese","given":"Matteo"},{"family":"Wustefeld‐Janssens","given":"Brandan"},{"family":"Price","given":"Cleo"},{"family":"Mielke","given":"Ben"},{"family":"Woods","given":"Samantha"},{"family":"Kulendra","given":"Nicola"},{"family":"Chanoit","given":"Guillaume"}],"issued":{"date-parts":[["2020"]]}}},{"id":435,"uris":["http://zotero.org/users/6962752/items/DFYUV3MF"],"uri":["http://zotero.org/users/6962752/items/DFYUV3MF"],"itemData":{"id":435,"type":"article-journal","abstract":"The objectives of this retrospective case series study were to describe a group of 66 dogs with lung lobe torsion (LLT) and to investigate the incidence of complications and risk factors for mortality and overall outcome in this population. Sixty-six dogs with LLT from 3 independent academic institutions were investigated. Information on signalment, history, clinical findings, and interventions was obtained. Associations with mortality outcome were examined via logistic regression. Dogs with a depressed mentation at presentation were 21 times more likely to die than dogs with normal mentation [P = 0.008, 95% confidence interval (CI) = 1.949 to 579.904]. The overall odds of mortality were increased by 18% for each unit change in Acute Patient Physiologic and Laboratory Evaluation (APPLEfast) score (P = 0.04, 95% CI = 0.998 to 1.44). No other clinical abnormalities correlated with outcome.","container-title":"The Canadian Veterinary Journal = La Revue Veterinaire Canadienne","ISSN":"0008-5286","issue":"2","journalAbbreviation":"Can Vet J","language":"eng","note":"PMID: 30705452\nPMCID: PMC6340258","page":"167-173","source":"PubMed","title":"Evaluation of risk factors for mortality in dogs with lung lobe torsion: A retrospective study of 66 dogs (2000-2015)","title-short":"Evaluation of risk factors for mortality in dogs with lung lobe torsion","volume":"60","author":[{"family":"Wainberg","given":"Shannon H."},{"family":"Brisson","given":"Brigitte A."},{"family":"Reabel","given":"Stephanie N."},{"family":"Hay","given":"Jennifer"},{"family":"Hayes","given":"Galina"},{"family":"Shmon","given":"Cindy L."},{"family":"Murphy","given":"Kim"},{"family":"Sears","given":"William"}],"issued":{"date-parts":[["2019",2]]}}}],"schema":"https://github.com/citation-style-language/schema/raw/master/csl-citation.json"} </w:instrText>
      </w:r>
      <w:r w:rsidR="0077548C" w:rsidRPr="001863D4">
        <w:rPr>
          <w:bCs/>
          <w:color w:val="000000" w:themeColor="text1"/>
        </w:rPr>
        <w:fldChar w:fldCharType="separate"/>
      </w:r>
      <w:r w:rsidR="00266630" w:rsidRPr="001863D4">
        <w:rPr>
          <w:color w:val="000000" w:themeColor="text1"/>
          <w:vertAlign w:val="superscript"/>
        </w:rPr>
        <w:t>1,2,6,24</w:t>
      </w:r>
      <w:r w:rsidR="0077548C" w:rsidRPr="001863D4">
        <w:rPr>
          <w:bCs/>
          <w:color w:val="000000" w:themeColor="text1"/>
        </w:rPr>
        <w:fldChar w:fldCharType="end"/>
      </w:r>
      <w:r w:rsidR="0077548C" w:rsidRPr="001863D4">
        <w:rPr>
          <w:bCs/>
          <w:color w:val="000000" w:themeColor="text1"/>
        </w:rPr>
        <w:t xml:space="preserve"> </w:t>
      </w:r>
      <w:r w:rsidR="00FC0715" w:rsidRPr="001863D4">
        <w:rPr>
          <w:bCs/>
          <w:color w:val="000000" w:themeColor="text1"/>
        </w:rPr>
        <w:t>o</w:t>
      </w:r>
      <w:r w:rsidR="00595848" w:rsidRPr="001863D4">
        <w:rPr>
          <w:bCs/>
          <w:color w:val="000000" w:themeColor="text1"/>
        </w:rPr>
        <w:t>ther</w:t>
      </w:r>
      <w:r w:rsidR="00FC0715" w:rsidRPr="001863D4">
        <w:rPr>
          <w:bCs/>
          <w:color w:val="000000" w:themeColor="text1"/>
        </w:rPr>
        <w:t>s</w:t>
      </w:r>
      <w:r w:rsidR="0097233D" w:rsidRPr="001863D4">
        <w:rPr>
          <w:bCs/>
          <w:color w:val="000000" w:themeColor="text1"/>
        </w:rPr>
        <w:t xml:space="preserve"> </w:t>
      </w:r>
      <w:r w:rsidR="00FC0715" w:rsidRPr="001863D4">
        <w:rPr>
          <w:bCs/>
          <w:color w:val="000000" w:themeColor="text1"/>
        </w:rPr>
        <w:t>were novel</w:t>
      </w:r>
      <w:r w:rsidR="006A3F1F" w:rsidRPr="001863D4">
        <w:rPr>
          <w:bCs/>
          <w:color w:val="000000" w:themeColor="text1"/>
        </w:rPr>
        <w:t xml:space="preserve"> </w:t>
      </w:r>
      <w:r w:rsidR="00595848" w:rsidRPr="001863D4">
        <w:rPr>
          <w:bCs/>
          <w:color w:val="000000" w:themeColor="text1"/>
        </w:rPr>
        <w:t xml:space="preserve">including </w:t>
      </w:r>
      <w:r w:rsidR="0097233D" w:rsidRPr="001863D4">
        <w:rPr>
          <w:bCs/>
          <w:color w:val="000000" w:themeColor="text1"/>
        </w:rPr>
        <w:t xml:space="preserve">ATE and persistent pneumothorax. </w:t>
      </w:r>
      <w:r w:rsidR="00FC0715" w:rsidRPr="001863D4">
        <w:rPr>
          <w:bCs/>
          <w:color w:val="000000" w:themeColor="text1"/>
        </w:rPr>
        <w:t>Whil</w:t>
      </w:r>
      <w:r w:rsidR="009A14C7" w:rsidRPr="001863D4">
        <w:rPr>
          <w:bCs/>
          <w:color w:val="000000" w:themeColor="text1"/>
        </w:rPr>
        <w:t>e</w:t>
      </w:r>
      <w:r w:rsidR="00FC0715" w:rsidRPr="001863D4">
        <w:rPr>
          <w:bCs/>
          <w:color w:val="000000" w:themeColor="text1"/>
        </w:rPr>
        <w:t xml:space="preserve"> a</w:t>
      </w:r>
      <w:r w:rsidR="00325415" w:rsidRPr="001863D4">
        <w:rPr>
          <w:bCs/>
          <w:color w:val="000000" w:themeColor="text1"/>
        </w:rPr>
        <w:t xml:space="preserve">ortic thromboembolism </w:t>
      </w:r>
      <w:r w:rsidR="002D754E" w:rsidRPr="001863D4">
        <w:rPr>
          <w:bCs/>
          <w:color w:val="000000" w:themeColor="text1"/>
        </w:rPr>
        <w:t>is common in cats secondary to cardiac disease,</w:t>
      </w:r>
      <w:r w:rsidR="00567DA0" w:rsidRPr="001863D4">
        <w:rPr>
          <w:bCs/>
          <w:color w:val="000000" w:themeColor="text1"/>
        </w:rPr>
        <w:fldChar w:fldCharType="begin"/>
      </w:r>
      <w:r w:rsidR="00266630" w:rsidRPr="001863D4">
        <w:rPr>
          <w:bCs/>
          <w:color w:val="000000" w:themeColor="text1"/>
        </w:rPr>
        <w:instrText xml:space="preserve"> ADDIN ZOTERO_ITEM CSL_CITATION {"citationID":"nKKSXNeE","properties":{"formattedCitation":"\\super 26\\nosupersub{}","plainCitation":"26","noteIndex":0},"citationItems":[{"id":909,"uris":["http://zotero.org/users/6962752/items/UDBMP6RE"],"uri":["http://zotero.org/users/6962752/items/UDBMP6RE"],"itemData":{"id":909,"type":"article-journal","collection-title":"Current Issues in Cardiology","container-title":"Veterinary Clinics of North America: Small Animal Practice","DOI":"10.1016/j.cvsm.2004.05.006","ISSN":"0195-5616","issue":"5","journalAbbreviation":"Vet Clin North Am Small Anim Pract","language":"en","page":"1245-1271","source":"ScienceDirect","title":"Feline arterial thromboembolism: an update","title-short":"Feline arterial thromboembolism","volume":"34","author":[{"family":"Smith","given":"Stephanie A."},{"family":"Tobias","given":"Anthony H."}],"issued":{"date-parts":[["2004",9,1]]}}}],"schema":"https://github.com/citation-style-language/schema/raw/master/csl-citation.json"} </w:instrText>
      </w:r>
      <w:r w:rsidR="00567DA0" w:rsidRPr="001863D4">
        <w:rPr>
          <w:bCs/>
          <w:color w:val="000000" w:themeColor="text1"/>
        </w:rPr>
        <w:fldChar w:fldCharType="separate"/>
      </w:r>
      <w:r w:rsidR="00266630" w:rsidRPr="001863D4">
        <w:rPr>
          <w:color w:val="000000" w:themeColor="text1"/>
          <w:vertAlign w:val="superscript"/>
        </w:rPr>
        <w:t>26</w:t>
      </w:r>
      <w:r w:rsidR="00567DA0" w:rsidRPr="001863D4">
        <w:rPr>
          <w:bCs/>
          <w:color w:val="000000" w:themeColor="text1"/>
        </w:rPr>
        <w:fldChar w:fldCharType="end"/>
      </w:r>
      <w:r w:rsidR="002D754E" w:rsidRPr="001863D4">
        <w:rPr>
          <w:bCs/>
          <w:color w:val="000000" w:themeColor="text1"/>
        </w:rPr>
        <w:t xml:space="preserve"> </w:t>
      </w:r>
      <w:r w:rsidR="00FC0715" w:rsidRPr="001863D4">
        <w:rPr>
          <w:bCs/>
          <w:color w:val="000000" w:themeColor="text1"/>
        </w:rPr>
        <w:t>and cerebral infarction due to thrombi is report</w:t>
      </w:r>
      <w:r w:rsidR="009A14C7" w:rsidRPr="001863D4">
        <w:rPr>
          <w:bCs/>
          <w:color w:val="000000" w:themeColor="text1"/>
        </w:rPr>
        <w:t>ed</w:t>
      </w:r>
      <w:r w:rsidR="00FC0715" w:rsidRPr="001863D4">
        <w:rPr>
          <w:bCs/>
          <w:color w:val="000000" w:themeColor="text1"/>
        </w:rPr>
        <w:t xml:space="preserve"> in human</w:t>
      </w:r>
      <w:r w:rsidR="009A14C7" w:rsidRPr="001863D4">
        <w:rPr>
          <w:bCs/>
          <w:color w:val="000000" w:themeColor="text1"/>
        </w:rPr>
        <w:t xml:space="preserve"> patients</w:t>
      </w:r>
      <w:r w:rsidR="00FC0715" w:rsidRPr="001863D4">
        <w:rPr>
          <w:bCs/>
          <w:color w:val="000000" w:themeColor="text1"/>
        </w:rPr>
        <w:t xml:space="preserve"> following lobar derotation after LLT,</w:t>
      </w:r>
      <w:r w:rsidR="00FC0715" w:rsidRPr="001863D4">
        <w:rPr>
          <w:bCs/>
          <w:color w:val="000000" w:themeColor="text1"/>
          <w:vertAlign w:val="superscript"/>
        </w:rPr>
        <w:t>21</w:t>
      </w:r>
      <w:r w:rsidR="00FC0715" w:rsidRPr="001863D4">
        <w:rPr>
          <w:bCs/>
          <w:color w:val="000000" w:themeColor="text1"/>
        </w:rPr>
        <w:t xml:space="preserve"> the cause of ATE could not be determined in this cat. N</w:t>
      </w:r>
      <w:r w:rsidR="002D754E" w:rsidRPr="001863D4">
        <w:rPr>
          <w:bCs/>
          <w:color w:val="000000" w:themeColor="text1"/>
        </w:rPr>
        <w:t xml:space="preserve">o structural cardiac changes </w:t>
      </w:r>
      <w:r w:rsidR="00FC0715" w:rsidRPr="001863D4">
        <w:rPr>
          <w:bCs/>
          <w:color w:val="000000" w:themeColor="text1"/>
        </w:rPr>
        <w:t>were</w:t>
      </w:r>
      <w:r w:rsidR="002D754E" w:rsidRPr="001863D4">
        <w:rPr>
          <w:bCs/>
          <w:color w:val="000000" w:themeColor="text1"/>
        </w:rPr>
        <w:t xml:space="preserve"> documented </w:t>
      </w:r>
      <w:r w:rsidR="005C5241" w:rsidRPr="001863D4">
        <w:rPr>
          <w:bCs/>
          <w:color w:val="000000" w:themeColor="text1"/>
        </w:rPr>
        <w:t>during</w:t>
      </w:r>
      <w:r w:rsidR="002D754E" w:rsidRPr="001863D4">
        <w:rPr>
          <w:bCs/>
          <w:color w:val="000000" w:themeColor="text1"/>
        </w:rPr>
        <w:t xml:space="preserve"> </w:t>
      </w:r>
      <w:r w:rsidR="00FC0715" w:rsidRPr="001863D4">
        <w:rPr>
          <w:bCs/>
          <w:color w:val="000000" w:themeColor="text1"/>
        </w:rPr>
        <w:t xml:space="preserve">preoperative </w:t>
      </w:r>
      <w:r w:rsidR="002D754E" w:rsidRPr="001863D4">
        <w:rPr>
          <w:bCs/>
          <w:color w:val="000000" w:themeColor="text1"/>
        </w:rPr>
        <w:t>echocardiogra</w:t>
      </w:r>
      <w:r w:rsidR="00FC0715" w:rsidRPr="001863D4">
        <w:rPr>
          <w:bCs/>
          <w:color w:val="000000" w:themeColor="text1"/>
        </w:rPr>
        <w:t>phy</w:t>
      </w:r>
      <w:r w:rsidR="003F5794" w:rsidRPr="001863D4">
        <w:rPr>
          <w:bCs/>
          <w:color w:val="000000" w:themeColor="text1"/>
        </w:rPr>
        <w:t xml:space="preserve"> </w:t>
      </w:r>
      <w:r w:rsidR="00753E5F" w:rsidRPr="001863D4">
        <w:rPr>
          <w:bCs/>
          <w:color w:val="000000" w:themeColor="text1"/>
        </w:rPr>
        <w:t xml:space="preserve">and it is unknown if </w:t>
      </w:r>
      <w:r w:rsidR="00FC0715" w:rsidRPr="001863D4">
        <w:rPr>
          <w:bCs/>
          <w:color w:val="000000" w:themeColor="text1"/>
        </w:rPr>
        <w:t xml:space="preserve">the ATE </w:t>
      </w:r>
      <w:r w:rsidR="00753E5F" w:rsidRPr="001863D4">
        <w:rPr>
          <w:bCs/>
          <w:color w:val="000000" w:themeColor="text1"/>
        </w:rPr>
        <w:t>was the result of the LLT and associated surgery. P</w:t>
      </w:r>
      <w:r w:rsidR="00FE1010" w:rsidRPr="001863D4">
        <w:rPr>
          <w:bCs/>
          <w:color w:val="000000" w:themeColor="text1"/>
        </w:rPr>
        <w:t xml:space="preserve">rognosis </w:t>
      </w:r>
      <w:r w:rsidR="003F5794" w:rsidRPr="001863D4">
        <w:rPr>
          <w:bCs/>
          <w:color w:val="000000" w:themeColor="text1"/>
        </w:rPr>
        <w:t xml:space="preserve">for </w:t>
      </w:r>
      <w:r w:rsidR="00753E5F" w:rsidRPr="001863D4">
        <w:rPr>
          <w:bCs/>
          <w:color w:val="000000" w:themeColor="text1"/>
        </w:rPr>
        <w:t xml:space="preserve">ATE </w:t>
      </w:r>
      <w:r w:rsidR="00FC0715" w:rsidRPr="001863D4">
        <w:rPr>
          <w:bCs/>
          <w:color w:val="000000" w:themeColor="text1"/>
        </w:rPr>
        <w:t>is</w:t>
      </w:r>
      <w:r w:rsidR="00753E5F" w:rsidRPr="001863D4">
        <w:rPr>
          <w:bCs/>
          <w:color w:val="000000" w:themeColor="text1"/>
        </w:rPr>
        <w:t xml:space="preserve"> </w:t>
      </w:r>
      <w:r w:rsidR="00063F43" w:rsidRPr="001863D4">
        <w:rPr>
          <w:bCs/>
          <w:color w:val="000000" w:themeColor="text1"/>
        </w:rPr>
        <w:t>poor</w:t>
      </w:r>
      <w:r w:rsidR="00753E5F" w:rsidRPr="001863D4">
        <w:rPr>
          <w:bCs/>
          <w:color w:val="000000" w:themeColor="text1"/>
        </w:rPr>
        <w:t xml:space="preserve"> and this cat was euthan</w:t>
      </w:r>
      <w:r w:rsidR="00BF07F0" w:rsidRPr="001863D4">
        <w:rPr>
          <w:bCs/>
          <w:color w:val="000000" w:themeColor="text1"/>
        </w:rPr>
        <w:t>i</w:t>
      </w:r>
      <w:r w:rsidR="00753E5F" w:rsidRPr="001863D4">
        <w:rPr>
          <w:bCs/>
          <w:color w:val="000000" w:themeColor="text1"/>
        </w:rPr>
        <w:t xml:space="preserve">sed </w:t>
      </w:r>
      <w:r w:rsidR="006A3F1F" w:rsidRPr="001863D4">
        <w:rPr>
          <w:bCs/>
          <w:color w:val="000000" w:themeColor="text1"/>
        </w:rPr>
        <w:t>11</w:t>
      </w:r>
      <w:r w:rsidR="00753E5F" w:rsidRPr="001863D4">
        <w:rPr>
          <w:bCs/>
          <w:color w:val="000000" w:themeColor="text1"/>
        </w:rPr>
        <w:t xml:space="preserve"> days after surgery</w:t>
      </w:r>
      <w:r w:rsidR="0077548C" w:rsidRPr="001863D4">
        <w:rPr>
          <w:bCs/>
          <w:color w:val="000000" w:themeColor="text1"/>
        </w:rPr>
        <w:t>.</w:t>
      </w:r>
      <w:r w:rsidR="00135A01" w:rsidRPr="001863D4">
        <w:rPr>
          <w:bCs/>
          <w:color w:val="000000" w:themeColor="text1"/>
        </w:rPr>
        <w:fldChar w:fldCharType="begin"/>
      </w:r>
      <w:r w:rsidR="00266630" w:rsidRPr="001863D4">
        <w:rPr>
          <w:bCs/>
          <w:color w:val="000000" w:themeColor="text1"/>
        </w:rPr>
        <w:instrText xml:space="preserve"> ADDIN ZOTERO_ITEM CSL_CITATION {"citationID":"RaYlabB0","properties":{"formattedCitation":"\\super 26,27\\nosupersub{}","plainCitation":"26,27","noteIndex":0},"citationItems":[{"id":918,"uris":["http://zotero.org/users/6962752/items/477K3XY5"],"uri":["http://zotero.org/users/6962752/items/477K3XY5"],"itemData":{"id":918,"type":"article-journal","abstract":"Background\nPopulation characteristics and outcome of cats with arterial thromboembolism (ATE) managed in general practice (GP) have been poorly described.\n\nHypothesis\nCats with ATE presenting to GP are usually euthanized at presentation, but survival times &gt;1 year are possible.\n\nAnimals\nCats with ATE managed by 3 GP clinics in the United Kingdom.\n\nMethods\nRecords of cases presenting to GP over a 98‐month period (2004–2012) were reviewed. Cats with an antemortem diagnosis of limb ATE were included. Outcome information was obtained.\n\nResults\nOver 98 months, 250 cats were identified with ATE. Prevalence was approximately 0.3%. At presentation, 153 cats (61.2%) were euthanized, with 68/97 (70.1%) of the remaining cats (27.2% of the total population) surviving &gt;24 hours after presentation. Of these, 30/68 (44.1%) survived for at least 7 days. Hypothermia (HR, 1.44; 95% CI, 1.002–2.07; P = .049) and management by Clinic 2 (HR, 5.53; 95% CI, 1.23–24.8; P = .026) were independent predictors of 24‐hour euthanasia or death. For cats surviving &gt;24 hours, hypothermia (HR, 2.25; 95% CI, 1.12–4.48; P = .021) and failure to receive aspirin, clopidogrel, or both (HR, 8.26; 95% CI, 1.39–50; P = .001) were independent predictors of euthanasia or death within 7 days. For cats that survived ≥7 days, median survival time was 94 (95% CI, 42–164) days, with 6 cats alive 1 year after presentation.\n\nConclusions\nAlthough 153/250 cats were euthanized at presentation, 6 cats survived &gt;12 months. No factors were identified that predicted euthanasia on presentation.","container-title":"Journal of Veterinary Internal Medicine","DOI":"10.1111/jvim.12249","ISSN":"0891-6640","issue":"1","journalAbbreviation":"J Vet Intern Med","note":"PMID: 24237457\nPMCID: PMC4895537","page":"102-108","source":"PubMed Central","title":"Arterial Thromboembolism in 250 Cats in General Practice: 2004–2012","title-short":"Arterial Thromboembolism in 250 Cats in General Practice","volume":"28","author":[{"family":"Borgeat","given":"K."},{"family":"Wright","given":"J."},{"family":"Garrod","given":"O."},{"family":"Payne","given":"J.R."},{"family":"Fuentes","given":"V.L."}],"issued":{"date-parts":[["2014"]]}}},{"id":909,"uris":["http://zotero.org/users/6962752/items/UDBMP6RE"],"uri":["http://zotero.org/users/6962752/items/UDBMP6RE"],"itemData":{"id":909,"type":"article-journal","collection-title":"Current Issues in Cardiology","container-title":"Veterinary Clinics of North America: Small Animal Practice","DOI":"10.1016/j.cvsm.2004.05.006","ISSN":"0195-5616","issue":"5","journalAbbreviation":"Vet Clin North Am Small Anim Pract","language":"en","page":"1245-1271","source":"ScienceDirect","title":"Feline arterial thromboembolism: an update","title-short":"Feline arterial thromboembolism","volume":"34","author":[{"family":"Smith","given":"Stephanie A."},{"family":"Tobias","given":"Anthony H."}],"issued":{"date-parts":[["2004",9,1]]}}}],"schema":"https://github.com/citation-style-language/schema/raw/master/csl-citation.json"} </w:instrText>
      </w:r>
      <w:r w:rsidR="00135A01" w:rsidRPr="001863D4">
        <w:rPr>
          <w:bCs/>
          <w:color w:val="000000" w:themeColor="text1"/>
        </w:rPr>
        <w:fldChar w:fldCharType="separate"/>
      </w:r>
      <w:r w:rsidR="00266630" w:rsidRPr="001863D4">
        <w:rPr>
          <w:color w:val="000000" w:themeColor="text1"/>
          <w:vertAlign w:val="superscript"/>
        </w:rPr>
        <w:t>26,27</w:t>
      </w:r>
      <w:r w:rsidR="00135A01" w:rsidRPr="001863D4">
        <w:rPr>
          <w:bCs/>
          <w:color w:val="000000" w:themeColor="text1"/>
        </w:rPr>
        <w:fldChar w:fldCharType="end"/>
      </w:r>
      <w:r w:rsidR="0077548C" w:rsidRPr="001863D4">
        <w:rPr>
          <w:bCs/>
          <w:color w:val="000000" w:themeColor="text1"/>
        </w:rPr>
        <w:t xml:space="preserve"> </w:t>
      </w:r>
      <w:r w:rsidR="0076525F" w:rsidRPr="001863D4">
        <w:rPr>
          <w:bCs/>
          <w:color w:val="000000" w:themeColor="text1"/>
        </w:rPr>
        <w:t>P</w:t>
      </w:r>
      <w:r w:rsidR="008958A7" w:rsidRPr="001863D4">
        <w:rPr>
          <w:bCs/>
          <w:color w:val="000000" w:themeColor="text1"/>
        </w:rPr>
        <w:t xml:space="preserve">neumothorax </w:t>
      </w:r>
      <w:r w:rsidR="00EC2170" w:rsidRPr="001863D4">
        <w:rPr>
          <w:bCs/>
          <w:color w:val="000000" w:themeColor="text1"/>
        </w:rPr>
        <w:t>following surgical correction of PPDH has been previously reported</w:t>
      </w:r>
      <w:r w:rsidR="00725FCD" w:rsidRPr="001863D4">
        <w:rPr>
          <w:bCs/>
          <w:color w:val="000000" w:themeColor="text1"/>
        </w:rPr>
        <w:t xml:space="preserve"> in one case</w:t>
      </w:r>
      <w:r w:rsidR="00EC2170" w:rsidRPr="001863D4">
        <w:rPr>
          <w:bCs/>
          <w:color w:val="000000" w:themeColor="text1"/>
        </w:rPr>
        <w:t>, as has pneumothorax with concurrent LLT</w:t>
      </w:r>
      <w:r w:rsidR="00725FCD" w:rsidRPr="001863D4">
        <w:rPr>
          <w:bCs/>
          <w:color w:val="000000" w:themeColor="text1"/>
        </w:rPr>
        <w:t xml:space="preserve"> in another case</w:t>
      </w:r>
      <w:r w:rsidR="009609D5" w:rsidRPr="001863D4">
        <w:rPr>
          <w:bCs/>
          <w:color w:val="000000" w:themeColor="text1"/>
        </w:rPr>
        <w:t>.</w:t>
      </w:r>
      <w:r w:rsidR="0076525F" w:rsidRPr="001863D4">
        <w:rPr>
          <w:bCs/>
          <w:color w:val="000000" w:themeColor="text1"/>
        </w:rPr>
        <w:t xml:space="preserve"> </w:t>
      </w:r>
      <w:r w:rsidR="009609D5" w:rsidRPr="001863D4">
        <w:rPr>
          <w:bCs/>
          <w:color w:val="000000" w:themeColor="text1"/>
        </w:rPr>
        <w:t>A</w:t>
      </w:r>
      <w:r w:rsidR="0076525F" w:rsidRPr="001863D4">
        <w:rPr>
          <w:bCs/>
          <w:color w:val="000000" w:themeColor="text1"/>
        </w:rPr>
        <w:t>lveolar emphysema was documented in both cases</w:t>
      </w:r>
      <w:r w:rsidR="00CD6C90" w:rsidRPr="001863D4">
        <w:rPr>
          <w:bCs/>
          <w:color w:val="000000" w:themeColor="text1"/>
        </w:rPr>
        <w:t>, with grave prognosis</w:t>
      </w:r>
      <w:r w:rsidR="0076525F" w:rsidRPr="001863D4">
        <w:rPr>
          <w:bCs/>
          <w:color w:val="000000" w:themeColor="text1"/>
        </w:rPr>
        <w:t>.</w:t>
      </w:r>
      <w:r w:rsidR="0076525F" w:rsidRPr="001863D4">
        <w:rPr>
          <w:bCs/>
          <w:color w:val="000000" w:themeColor="text1"/>
        </w:rPr>
        <w:fldChar w:fldCharType="begin"/>
      </w:r>
      <w:r w:rsidR="00266630" w:rsidRPr="001863D4">
        <w:rPr>
          <w:bCs/>
          <w:color w:val="000000" w:themeColor="text1"/>
        </w:rPr>
        <w:instrText xml:space="preserve"> ADDIN ZOTERO_ITEM CSL_CITATION {"citationID":"k3c1PvoH","properties":{"formattedCitation":"\\super 13,28\\nosupersub{}","plainCitation":"13,28","noteIndex":0},"citationItems":[{"id":383,"uris":["http://zotero.org/users/6962752/items/NBS4BEXQ"],"uri":["http://zotero.org/users/6962752/items/NBS4BEXQ"],"itemData":{"id":383,"type":"article-journal","abstract":"A three-year-old male British shorthair cat that had exhibited progressive lethargy and intermittent dyspnoea for 14 days was referred for evaluation of acute respiratory deterioration. Clinical findings included rapid and shallow breathing, pale mucous membranes, sound suppression on the right side, and a subcutaneous haematoma in the right epigastric area. Serum biochemistry analysis showed leukocytosis and thrombocytosis. Radiographs revealed hydropneumothorax, a broken eighth right rib, atelectatic right cranial lung lobe (RCrL), and consolidation of the right middle lobe (RML). Doppler examination revealed sonographic changes in the echotexture of both lobes and venous flow was absent in the twisted RML. Furthermore, bronchoscopy showed proximal narrowing of the cat’s RML bronchus. Exploratory surgery via medial sternotomy confirmed torsion of the RML and identified deteriorated gas-containing lesions in the collapsed RCrL. Both lung lobes were removed by standard lobectomy, and postoperative recovery was without major complications. Histopathological examination diagnosed multiple bullae and blebs, with significant subpleural haemorrhages in the atelectatic RCrL, whereas tissue congestion with haemorrhages, necrosis, and thrombosis typical for lung lobe torsion were observed in the RML. No other underlying aetiology was apparent. Two months post-operatively, the cat presented with similar acute onset of dyspnoea and spontaneous pneumothorax and was euthanised at the owner’s request. The autopsy revealed identical new emphysematous changes in the contra-lateral lung lobes that had been absent at the time of surgery. Emphysematous lesions, regardless of their origin, should be considered in the etiopathology of lung lobe torsion.","container-title":"Veterinarni Medicina","DOI":"10.17221/8586-VETMED","issue":"12","journalAbbreviation":"Vet Med (Praha)","page":"706-711","source":"Semantic Scholar","title":"Emphysematous lesions in the right cranial lung lobe and torsion of the right medial lung lobe in a British shorthair cat: a case report.","title-short":"Emphysematous lesions in the right cranial lung lobe and torsion of the right medial lung lobe in a British shorthair cat","volume":"60","author":[{"family":"Dokic","given":"Z."},{"family":"Pirog","given":"W."}],"issued":{"date-parts":[["2015"]]}}},{"id":580,"uris":["http://zotero.org/users/6962752/items/8RBZ9KAN"],"uri":["http://zotero.org/users/6962752/items/8RBZ9KAN"],"itemData":{"id":580,"type":"article-journal","abstract":"OBJECTIVE: To determine long-term outcome of cats treated conservatively or surgically for peritoneopericardial diaphragmatic hernia (PPDH).\nDESIGN: Retrospective study.\nANIMALS: 67 cats with PPDH.\nPROCEDURE: Medical records of cats with a diagnosis of PPDH made from 1987 through 2002 were reviewed. Information regarding long-term outcome was obtained from owners.\nRESULTS: Prevalences of PPDH in domestic longhair and Himalayan cats were significantly greater and prevalence of PPDH in domestic shorthair cats was significantly lower than prevalence of PPDH in the hospital cat population over the 15-year study period. Historical problems most commonly related to the respiratory and gastrointestinal tracts. Peritoneopericardial diaphragmatic hernia was the primary diagnosis in 40 cats and an incidental finding in 27 cats. One cat died prior to arrival at the Veterinary Medical Teaching Hospital. Thirty-seven of 66 cats were treated surgically, and 29 were treated conservatively. The postoperative mortality rate was 14%. Postoperative complications developed in 29 of 37 cats, the most common of which was hyperthermia. Two of 22 conservatively treated cats had progression of clinical signs necessitating surgical intervention or resulting in death. Owner satisfaction with treatment choice and long-term outcome was rated as very satisfied by 88% of owners of surgically treated cats and 68% of owners of conservatively treated cats.\nCONCLUSIONS AND CLINICAL RELEVANCE: Cats with overt clinical signs attributable to PPDH are good candidates for surgical herniorrhaphy. Postoperative complications may develop but are generally minor and self-limiting. Long-term outcome of cats treated conservatively or surgically was rated as very good by most owners.","container-title":"Journal of the American Veterinary Medical Association","DOI":"10.2460/javma.2004.224.728","ISSN":"0003-1488","issue":"5","journalAbbreviation":"J Am Vet Med Assoc","language":"eng","note":"PMID: 15002811","page":"728-732","source":"PubMed","title":"Long-term outcome of cats treated conservatively or surgically for peritoneopericardial diaphragmatic hernia: 66 cases (1987-2002)","title-short":"Long-term outcome of cats treated conservatively or surgically for peritoneopericardial diaphragmatic hernia","volume":"224","author":[{"family":"Reimer","given":"S. Brent"},{"family":"Kyles","given":"Andrew E."},{"family":"Filipowicz","given":"Dean E."},{"family":"Gregory","given":"Clare R."}],"issued":{"date-parts":[["2004",3,1]]}}}],"schema":"https://github.com/citation-style-language/schema/raw/master/csl-citation.json"} </w:instrText>
      </w:r>
      <w:r w:rsidR="0076525F" w:rsidRPr="001863D4">
        <w:rPr>
          <w:bCs/>
          <w:color w:val="000000" w:themeColor="text1"/>
        </w:rPr>
        <w:fldChar w:fldCharType="separate"/>
      </w:r>
      <w:r w:rsidR="00266630" w:rsidRPr="001863D4">
        <w:rPr>
          <w:color w:val="000000" w:themeColor="text1"/>
          <w:vertAlign w:val="superscript"/>
        </w:rPr>
        <w:t>13,28</w:t>
      </w:r>
      <w:r w:rsidR="0076525F" w:rsidRPr="001863D4">
        <w:rPr>
          <w:bCs/>
          <w:color w:val="000000" w:themeColor="text1"/>
        </w:rPr>
        <w:fldChar w:fldCharType="end"/>
      </w:r>
      <w:r w:rsidR="0076525F" w:rsidRPr="001863D4">
        <w:rPr>
          <w:bCs/>
          <w:color w:val="000000" w:themeColor="text1"/>
        </w:rPr>
        <w:t xml:space="preserve"> </w:t>
      </w:r>
    </w:p>
    <w:p w14:paraId="269FE298" w14:textId="77777777" w:rsidR="006A3F1F" w:rsidRPr="001863D4" w:rsidRDefault="006A3F1F" w:rsidP="00803C02">
      <w:pPr>
        <w:spacing w:line="480" w:lineRule="auto"/>
        <w:jc w:val="both"/>
        <w:rPr>
          <w:bCs/>
          <w:color w:val="000000" w:themeColor="text1"/>
        </w:rPr>
      </w:pPr>
    </w:p>
    <w:p w14:paraId="3F60412E" w14:textId="5BB74FD4" w:rsidR="008A7C3E" w:rsidRPr="001863D4" w:rsidRDefault="008A7C3E" w:rsidP="00803C02">
      <w:pPr>
        <w:spacing w:line="480" w:lineRule="auto"/>
        <w:jc w:val="both"/>
        <w:rPr>
          <w:bCs/>
          <w:color w:val="000000" w:themeColor="text1"/>
        </w:rPr>
      </w:pPr>
      <w:r w:rsidRPr="001863D4">
        <w:rPr>
          <w:bCs/>
          <w:color w:val="000000" w:themeColor="text1"/>
        </w:rPr>
        <w:t xml:space="preserve">Prognosis following lung lobectomy for LLT is described to be good in small animals with all cats </w:t>
      </w:r>
      <w:r w:rsidR="00EE4E19" w:rsidRPr="001863D4">
        <w:rPr>
          <w:bCs/>
          <w:color w:val="000000" w:themeColor="text1"/>
        </w:rPr>
        <w:t xml:space="preserve">undergoing lobectomy </w:t>
      </w:r>
      <w:r w:rsidRPr="001863D4">
        <w:rPr>
          <w:bCs/>
          <w:color w:val="000000" w:themeColor="text1"/>
        </w:rPr>
        <w:t>reported in the veterinary literature surviv</w:t>
      </w:r>
      <w:r w:rsidR="003657C4" w:rsidRPr="001863D4">
        <w:rPr>
          <w:bCs/>
          <w:color w:val="000000" w:themeColor="text1"/>
        </w:rPr>
        <w:t>ing</w:t>
      </w:r>
      <w:r w:rsidRPr="001863D4">
        <w:rPr>
          <w:bCs/>
          <w:color w:val="000000" w:themeColor="text1"/>
        </w:rPr>
        <w:t xml:space="preserve"> to </w:t>
      </w:r>
      <w:r w:rsidR="00EE4E19" w:rsidRPr="001863D4">
        <w:rPr>
          <w:bCs/>
          <w:color w:val="000000" w:themeColor="text1"/>
        </w:rPr>
        <w:t>discharge</w:t>
      </w:r>
      <w:r w:rsidR="00366FDB" w:rsidRPr="001863D4">
        <w:rPr>
          <w:bCs/>
          <w:color w:val="000000" w:themeColor="text1"/>
        </w:rPr>
        <w:t xml:space="preserve"> and </w:t>
      </w:r>
      <w:r w:rsidRPr="001863D4">
        <w:rPr>
          <w:bCs/>
          <w:color w:val="000000" w:themeColor="text1"/>
        </w:rPr>
        <w:t>8</w:t>
      </w:r>
      <w:r w:rsidR="003657C4" w:rsidRPr="001863D4">
        <w:rPr>
          <w:bCs/>
          <w:color w:val="000000" w:themeColor="text1"/>
        </w:rPr>
        <w:t>6-</w:t>
      </w:r>
      <w:r w:rsidRPr="001863D4">
        <w:rPr>
          <w:bCs/>
          <w:color w:val="000000" w:themeColor="text1"/>
        </w:rPr>
        <w:t>95%</w:t>
      </w:r>
      <w:r w:rsidR="003657C4" w:rsidRPr="001863D4">
        <w:rPr>
          <w:bCs/>
          <w:color w:val="000000" w:themeColor="text1"/>
        </w:rPr>
        <w:t xml:space="preserve"> </w:t>
      </w:r>
      <w:r w:rsidRPr="001863D4">
        <w:rPr>
          <w:bCs/>
          <w:color w:val="000000" w:themeColor="text1"/>
        </w:rPr>
        <w:t>of dogs surviv</w:t>
      </w:r>
      <w:r w:rsidR="00EE4E19" w:rsidRPr="001863D4">
        <w:rPr>
          <w:bCs/>
          <w:color w:val="000000" w:themeColor="text1"/>
        </w:rPr>
        <w:t>ing</w:t>
      </w:r>
      <w:r w:rsidRPr="001863D4">
        <w:rPr>
          <w:bCs/>
          <w:color w:val="000000" w:themeColor="text1"/>
        </w:rPr>
        <w:t xml:space="preserve"> to discharge</w:t>
      </w:r>
      <w:r w:rsidR="003657C4" w:rsidRPr="001863D4">
        <w:rPr>
          <w:bCs/>
          <w:color w:val="000000" w:themeColor="text1"/>
        </w:rPr>
        <w:t>.</w:t>
      </w:r>
      <w:r w:rsidRPr="001863D4">
        <w:rPr>
          <w:bCs/>
          <w:color w:val="000000" w:themeColor="text1"/>
        </w:rPr>
        <w:fldChar w:fldCharType="begin"/>
      </w:r>
      <w:r w:rsidR="00266630" w:rsidRPr="001863D4">
        <w:rPr>
          <w:bCs/>
          <w:color w:val="000000" w:themeColor="text1"/>
        </w:rPr>
        <w:instrText xml:space="preserve"> ADDIN ZOTERO_ITEM CSL_CITATION {"citationID":"GaJ7dNvU","properties":{"formattedCitation":"\\super 1\\uc0\\u8211{}3,6,24,29,30\\nosupersub{}","plainCitation":"1–3,6,24,29,30","noteIndex":0},"citationItems":[{"id":415,"uris":["http://zotero.org/users/6962752/items/K5EMMS4N"],"uri":["http://zotero.org/users/6962752/items/K5EMMS4N"],"itemData":{"id":415,"type":"article-journal","abstract":"Objective To report outcomes and risk factors for mortality in dogs that underwent surgical management of lung lobe torsion. Study design Retrospective case series from 5 veterinary teaching hospitals (2005–2017). Animals Fifty dogs with 52 instances of lung lobe torsion. Methods Data collected from medical records included signalment, clinical findings, results of clinicopathologic testing and diagnostic imaging, surgical treatment, lung lobe affected, intraoperative and postoperative complications, histopathologic and microbiologic findings, and outcome. Follow-up was obtained from medical records and telephone contact with primary care veterinarians. Results Fifty-two instances of lung lobe torsion were identified in 50 dogs, with a median follow-up of 453 days (range, 0–3075). Forty-six (92%) dogs survived to discharge. Dogs with concurrent torsion of the right cranial and middle lung lobes were less likely to survive (2/4) than those with torsion of the left cranial lung lobe (22/22). No other risk factors for mortality prior to hospital discharge were identified. Overall median survival time after hospital discharge was 1369 days. Four dogs had &gt;1 episode of lung lobe torsion. Conclusion The percentage of dogs surviving to discharge after surgical treatment of lung lobe torsion was higher than previously reported. The short- and long-term prognosis was excellent with surgical treatment of lung lobe torsion. Clinical significance Surgery should be recommended when lung lobe torsion is suspected because of the high survival to discharge rate and excellent long-term prognosis.","container-title":"Veterinary Surgery","DOI":"https://doi.org/10.1111/vsu.13108","ISSN":"1532-950X","issue":"8","journalAbbreviation":"Vet Surg","language":"en","note":"_eprint: https://onlinelibrary.wiley.com/doi/pdf/10.1111/vsu.13108","page":"1002-1008","source":"Wiley Online Library","title":"Lung lobe torsion in dogs: 52 cases (2005–2017)","title-short":"Lung lobe torsion in dogs","volume":"47","author":[{"family":"Park","given":"Karen M."},{"family":"Grimes","given":"Janet A."},{"family":"Wallace","given":"Mandy L."},{"family":"Sterman","given":"Allyson A."},{"family":"Mankin","given":"Kelley M. Thieman"},{"family":"Campbell","given":"Bonnie G."},{"family":"Flannery","given":"Erin E."},{"family":"Milovancev","given":"Milan"},{"family":"Mathews","given":"Kyle G."},{"family":"Schmiedt","given":"Chad W."}],"issued":{"date-parts":[["2018"]]}}},{"id":407,"uris":["http://zotero.org/users/6962752/items/VAY5UMBG"],"uri":["http://zotero.org/users/6962752/items/VAY5UMBG"],"itemData":{"id":407,"type":"article-journal","abstract":"The purpose of this study was to assess survival to discharge of animals with surgical or postmortem confirmation of a lung lobe torsion (LLT) as well as to evaluate pre-operative effusion, lung lobe affected, and patient size as prognostic indicators. Medical records search identified 35 dogs and 4 cats with a confirmed diagnosis including 17 small-breed dogs, 18 large-breed dogs, 3 domestic shorthair cats, and 1 minskin cat. Lobes affected included right middle (n = 18), left cranial (n = 18), right cranial (n = 2), left caudal (n = 1), and accessory (n = 1). Two animals died before surgery; the remaining 37 animals underwent thoracotomy. All treated small-breed dogs and cats survived; 12/18 large-breed dogs survived, with an overall survival to discharge of 87%. Pre-operative pleural effusion and affected lung lobe did not affect survival to discharge in this population. Small dogs and cats with LLT appear to have an excellent survival to discharge following thoracotomy and the survival is good in larger dogs.","container-title":"The Canadian Veterinary Journal","ISSN":"0008-5286","issue":"1","journalAbbreviation":"Can Vet J","note":"PMID: 30651652\nPMCID: PMC6294018","page":"60-66","source":"PubMed Central","title":"Lung lobe torsion in 35 dogs and 4 cats","volume":"60","author":[{"family":"Benavides","given":"Kathryn L."},{"family":"Rozanski","given":"Elizabeth A."},{"family":"Oura","given":"Trisha J."}],"issued":{"date-parts":[["2019",1]]}}},{"id":422,"uris":["http://zotero.org/users/6962752/items/GWNHNQUJ"],"uri":["http://zotero.org/users/6962752/items/GWNHNQUJ"],"itemData":{"id":422,"type":"article-journal","abstract":"Objective—To identify breed disposition, postoperative complications, and outcome in dogs with lung lobe torsion.  Design—Retrospective study.  Animals—22 client-owned dogs.  Procedure—Information on signalment; history; clinical findings; results of clinicopathologic testing, diagnostic imaging, and pleural fluid analysis; surgical treatment; intra- and postoperative complications; histologic findings; and outcome were obtained from medical records.  Results—All 22 dogs had pleural effusion; dyspnea was the most common reason for examination. Fifteen dogs were large deep-chested breeds; 5 were toy breeds. Afghan Hounds were overrepresented, compared with the hospital population. One dog was euthanatized without treatment; the remaining dogs underwent exploratory thoracotomy and lung lobectomy. Eleven dogs recovered from surgery without complications, but 3 of these later died of thoracic disease. Four dogs survived to discharge but had clinically important complications within 2 months, including chylothorax, mediastinal mesothelioma, gastric dilatation, and a second lung lobe torsion. Six dogs died or were euthanatized within 2 weeks after surgery because of acute respiratory distress syndrome, pneumonia, septic shock, pneumothorax, or chylothorax. Chylothorax was diagnosed in 8 of the 22 dogs, including 4 Afghan Hounds.  Conclusion and Clinical Relevance—Results suggest that lung lobe torsion is rare in dogs and develops most frequently in large deep-chested dogs, particularly Afghan Hounds. Other predisposing causes were not identified, but an association with chylothorax was evident, especially in Afghan Hounds. Prognosis for dogs with lung lobe torsion was fair to guarded. (J Am Vet Med Assoc 2000;217:1041–1044)","container-title":"Journal of the American Veterinary Medical Association","DOI":"10.2460/javma.2000.217.1041","ISSN":"0003-1488","issue":"7","journalAbbreviation":"J Am Vet Med Assoc","note":"publisher: American Veterinary Medical Association","page":"1041-1044","source":"avmajournals.avma.org (Atypon)","title":"Lung lobe torsion in dogs: 22 cases (1981–1999)","title-short":"Lung lobe torsion in dogs","volume":"217","author":[{"family":"Neath","given":"Prue J."},{"family":"Brockman","given":"Daniel J."},{"family":"King","given":"Lesley G."}],"issued":{"date-parts":[["2000",10,1]]}}},{"id":413,"uris":["http://zotero.org/users/6962752/items/93WWC92A"],"uri":["http://zotero.org/users/6962752/items/93WWC92A"],"itemData":{"id":413,"type":"article-journal","abstract":"Objective To report outcomes of dogs treated for lung lobe torsion (LLT) and to determine prognostic factors for survival. Study design Retrospective multicenter study from four veterinary teaching hospitals. Animals Dogs (n = 80) with LLT. Methods Medical records were reviewed for clinical and histopathological findings. Long-term outcome was assessed with an owner questionnaire. Lung lobe torsion was classified as idiopathic or secondary on the basis of the etiology. Results The most represented breeds were pugs (47.5%) and sighthounds (16.2%). The cause of the LLT was considered primary in 77%, secondary in 21%, and unknown in 2% of dogs. Postoperative complications were recorded in 14% of dogs. Overall, 95% of dogs survived to discharge, and median follow-up was 1095 days (range, 7-3809). Owners assessed outcomes and quality of life as excellent in 93% and 89% of dogs, respectively. Primary LLT was associated with a longer survival (median not reached in the study) compared with secondary LLT (921 days; range, 7-2073; P = .001). Conclusion Overall long-term survival after lung lobectomy for LLT was excellent. Primary LLT was associated with longer survival compared with secondary LLT. Long-term owner evaluation of clinical outcome for dogs undergoing lung lobectomy for LLT was considered excellent. Clinical impact Dogs with primary LLT undergoing lung lobectomy have a longer survival time compared with dogs with secondary LLT and have an excellent postoperative outcome.","container-title":"Veterinary Surgery","DOI":"https://doi.org/10.1111/vsu.13406","ISSN":"1532-950X","issue":"4","journalAbbreviation":"Vet Surg","language":"en","note":"_eprint: https://onlinelibrary.wiley.com/doi/pdf/10.1111/vsu.13406","page":"659-667","source":"Wiley Online Library","title":"Long-term survival after treatment of idiopathic lung lobe torsion in 80 cases","volume":"49","author":[{"family":"Rossanese","given":"Matteo"},{"family":"Wustefeld‐Janssens","given":"Brandan"},{"family":"Price","given":"Cleo"},{"family":"Mielke","given":"Ben"},{"family":"Woods","given":"Samantha"},{"family":"Kulendra","given":"Nicola"},{"family":"Chanoit","given":"Guillaume"}],"issued":{"date-parts":[["2020"]]}}},{"id":435,"uris":["http://zotero.org/users/6962752/items/DFYUV3MF"],"uri":["http://zotero.org/users/6962752/items/DFYUV3MF"],"itemData":{"id":435,"type":"article-journal","abstract":"The objectives of this retrospective case series study were to describe a group of 66 dogs with lung lobe torsion (LLT) and to investigate the incidence of complications and risk factors for mortality and overall outcome in this population. Sixty-six dogs with LLT from 3 independent academic institutions were investigated. Information on signalment, history, clinical findings, and interventions was obtained. Associations with mortality outcome were examined via logistic regression. Dogs with a depressed mentation at presentation were 21 times more likely to die than dogs with normal mentation [P = 0.008, 95% confidence interval (CI) = 1.949 to 579.904]. The overall odds of mortality were increased by 18% for each unit change in Acute Patient Physiologic and Laboratory Evaluation (APPLEfast) score (P = 0.04, 95% CI = 0.998 to 1.44). No other clinical abnormalities correlated with outcome.","container-title":"The Canadian Veterinary Journal = La Revue Veterinaire Canadienne","ISSN":"0008-5286","issue":"2","journalAbbreviation":"Can Vet J","language":"eng","note":"PMID: 30705452\nPMCID: PMC6340258","page":"167-173","source":"PubMed","title":"Evaluation of risk factors for mortality in dogs with lung lobe torsion: A retrospective study of 66 dogs (2000-2015)","title-short":"Evaluation of risk factors for mortality in dogs with lung lobe torsion","volume":"60","author":[{"family":"Wainberg","given":"Shannon H."},{"family":"Brisson","given":"Brigitte A."},{"family":"Reabel","given":"Stephanie N."},{"family":"Hay","given":"Jennifer"},{"family":"Hayes","given":"Galina"},{"family":"Shmon","given":"Cindy L."},{"family":"Murphy","given":"Kim"},{"family":"Sears","given":"William"}],"issued":{"date-parts":[["2019",2]]}}},{"id":431,"uris":["http://zotero.org/users/6962752/items/TX5GNL4M"],"uri":["http://zotero.org/users/6962752/items/TX5GNL4M"],"itemData":{"id":431,"type":"article-journal","abstract":"Objective—To determine whether there is a predis-position for lung lobe torsion (LLT) in Pugs and describe clinical findings associated with LLT in that breed, compared with findings in other breeds. Design—Retrospective case series. Animals—7 Pugs and 16 dogs of other breeds. Procedure—Information collected from records included signalment, history, lung lobe affected, results of clinicopathologic testing, histologic findings, diagnostic imaging results, surgical treatment, and outcome. Results—23 dogs were diagnosed with LLT, 10 of which were large-breed dogs and 13 of which were small-breed dogs. Seven of the small-breed dogs were Pugs. Pugs with LLT were significantly overrepresented, compared with the general hospital population. Affected Pugs ranged in age from 4.5 months to 4 years (median, 1.5 years). Six of the 7 Pugs had no predisposing conditions, and 6 were male. Six Pugs survived to discharge. Of the other small- and large-breed dogs, 3 of 6 and 5 of 10 survived to discharge, respectively. None of the Pugs were readmitted for complications or recurrence. Conclusions and Clinical Relevance—Results indicated that young male Pugs may be predisposed to developing spontaneous LLT. The prognosis for survival and resolution of clinical signs in Pugs with LLT appeared to be excellent. Factors contributing to the development of LLT in Pugs are not known.","container-title":"Journal of the American Veterinary Medical Association","DOI":"10.2460/javma.228.1.86","ISSN":"0003-1488","issue":"1","journalAbbreviation":"J Am Vet Med Assoc","note":"publisher: American Veterinary Medical Association","page":"86-90","source":"avmajournals.avma.org (Atypon)","title":"Evaluation of lung lobe torsion in Pugs: 7 cases (1991–2004)","title-short":"Evaluation of lung lobe torsion in Pugs","volume":"228","author":[{"family":"Murphy","given":"Kimberly A."},{"family":"Brisson","given":"Brigitte A."}],"issued":{"date-parts":[["2006",1,1]]}}},{"id":946,"uris":["http://zotero.org/users/6962752/items/BCLV6TZ6"],"uri":["http://zotero.org/users/6962752/items/BCLV6TZ6"],"itemData":{"id":946,"type":"article-journal","abstract":"This cases series of 13 pugs with lung lobe torsion (LLT) is the largest case series of pugs in the literature and the first to compare dogs presenting before and after 12 months of age. Similar to previous case series, the median age of pugs with LLT was 17 months; however six dogs were under 12 months of age (3 of 13 were 11–13 weeks at presentation). There were no differences between the dogs that presented younger or older than 12 months old with respect to sex, neuter status, lung lobe affected, duration and nature of clinical signs, time alive after discharge, and complications. The juvenile onset may suggest that some dogs are inherently at risk of LLT. This is intriguing and important as LLT may not be an intuitive diagnosis in a juvenile brachycephalic animal, and practitioners should be aware of this unusual presentation.","container-title":"Veterinary Record Case Reports","DOI":"https://doi.org/10.1136/vetreccr-2018-000655","ISSN":"2052-6121","issue":"3","language":"en","note":"_eprint: https://bvajournals.onlinelibrary.wiley.com/doi/pdf/10.1136/vetreccr-2018-000655","page":"e000655","source":"Wiley Online Library","title":"Lung lobe torsion in adult and juvenile pugs","volume":"6","author":[{"family":"Holmes","given":"Andrea Claire"},{"family":"Tivers","given":"Mickey"},{"family":"Humm","given":"Karen"},{"family":"Adamantos","given":"Sophie"}],"issued":{"date-parts":[["2018"]]}}}],"schema":"https://github.com/citation-style-language/schema/raw/master/csl-citation.json"} </w:instrText>
      </w:r>
      <w:r w:rsidRPr="001863D4">
        <w:rPr>
          <w:bCs/>
          <w:color w:val="000000" w:themeColor="text1"/>
        </w:rPr>
        <w:fldChar w:fldCharType="separate"/>
      </w:r>
      <w:r w:rsidR="00266630" w:rsidRPr="001863D4">
        <w:rPr>
          <w:color w:val="000000" w:themeColor="text1"/>
          <w:vertAlign w:val="superscript"/>
        </w:rPr>
        <w:t>1–3,6,24,29,30</w:t>
      </w:r>
      <w:r w:rsidRPr="001863D4">
        <w:rPr>
          <w:bCs/>
          <w:color w:val="000000" w:themeColor="text1"/>
        </w:rPr>
        <w:fldChar w:fldCharType="end"/>
      </w:r>
      <w:r w:rsidRPr="001863D4">
        <w:rPr>
          <w:bCs/>
          <w:color w:val="000000" w:themeColor="text1"/>
        </w:rPr>
        <w:t xml:space="preserve"> </w:t>
      </w:r>
      <w:r w:rsidR="000004EF" w:rsidRPr="001863D4">
        <w:rPr>
          <w:bCs/>
          <w:color w:val="000000" w:themeColor="text1"/>
        </w:rPr>
        <w:t>In this study the o</w:t>
      </w:r>
      <w:r w:rsidR="00753E2F" w:rsidRPr="001863D4">
        <w:rPr>
          <w:bCs/>
          <w:color w:val="000000" w:themeColor="text1"/>
        </w:rPr>
        <w:t xml:space="preserve">utcome </w:t>
      </w:r>
      <w:r w:rsidR="000004EF" w:rsidRPr="001863D4">
        <w:rPr>
          <w:bCs/>
          <w:color w:val="000000" w:themeColor="text1"/>
        </w:rPr>
        <w:t xml:space="preserve">following surgical management of </w:t>
      </w:r>
      <w:r w:rsidR="00753E2F" w:rsidRPr="001863D4">
        <w:rPr>
          <w:bCs/>
          <w:color w:val="000000" w:themeColor="text1"/>
        </w:rPr>
        <w:t xml:space="preserve">LLT was poor </w:t>
      </w:r>
      <w:r w:rsidR="00F15494" w:rsidRPr="001863D4">
        <w:rPr>
          <w:bCs/>
          <w:color w:val="000000" w:themeColor="text1"/>
        </w:rPr>
        <w:t xml:space="preserve">for </w:t>
      </w:r>
      <w:r w:rsidR="005B0C7E" w:rsidRPr="001863D4">
        <w:rPr>
          <w:bCs/>
          <w:color w:val="000000" w:themeColor="text1"/>
        </w:rPr>
        <w:t xml:space="preserve">seven </w:t>
      </w:r>
      <w:r w:rsidRPr="001863D4">
        <w:rPr>
          <w:bCs/>
          <w:color w:val="000000" w:themeColor="text1"/>
        </w:rPr>
        <w:t xml:space="preserve">of the </w:t>
      </w:r>
      <w:r w:rsidR="005B0C7E" w:rsidRPr="001863D4">
        <w:rPr>
          <w:bCs/>
          <w:color w:val="000000" w:themeColor="text1"/>
        </w:rPr>
        <w:t xml:space="preserve">ten </w:t>
      </w:r>
      <w:r w:rsidR="00F15494" w:rsidRPr="001863D4">
        <w:rPr>
          <w:bCs/>
          <w:color w:val="000000" w:themeColor="text1"/>
        </w:rPr>
        <w:t>cases.</w:t>
      </w:r>
      <w:r w:rsidR="00753E2F" w:rsidRPr="001863D4">
        <w:rPr>
          <w:bCs/>
          <w:color w:val="000000" w:themeColor="text1"/>
        </w:rPr>
        <w:t xml:space="preserve"> </w:t>
      </w:r>
      <w:r w:rsidR="00F15494" w:rsidRPr="001863D4">
        <w:rPr>
          <w:bCs/>
          <w:color w:val="000000" w:themeColor="text1"/>
        </w:rPr>
        <w:t>This</w:t>
      </w:r>
      <w:r w:rsidR="000004EF" w:rsidRPr="001863D4">
        <w:rPr>
          <w:bCs/>
          <w:color w:val="000000" w:themeColor="text1"/>
        </w:rPr>
        <w:t xml:space="preserve"> appear</w:t>
      </w:r>
      <w:r w:rsidR="005C5241" w:rsidRPr="001863D4">
        <w:rPr>
          <w:bCs/>
          <w:color w:val="000000" w:themeColor="text1"/>
        </w:rPr>
        <w:t>s</w:t>
      </w:r>
      <w:r w:rsidR="000004EF" w:rsidRPr="001863D4">
        <w:rPr>
          <w:bCs/>
          <w:color w:val="000000" w:themeColor="text1"/>
        </w:rPr>
        <w:t xml:space="preserve"> higher than previous</w:t>
      </w:r>
      <w:r w:rsidRPr="001863D4">
        <w:rPr>
          <w:bCs/>
          <w:color w:val="000000" w:themeColor="text1"/>
        </w:rPr>
        <w:t xml:space="preserve">ly reported. </w:t>
      </w:r>
      <w:r w:rsidR="000004EF" w:rsidRPr="001863D4">
        <w:rPr>
          <w:bCs/>
          <w:color w:val="000000" w:themeColor="text1"/>
        </w:rPr>
        <w:t>We could speculate that the high mortality</w:t>
      </w:r>
      <w:r w:rsidR="0082202A" w:rsidRPr="001863D4">
        <w:rPr>
          <w:bCs/>
          <w:color w:val="000000" w:themeColor="text1"/>
        </w:rPr>
        <w:t xml:space="preserve"> </w:t>
      </w:r>
      <w:r w:rsidR="00D330F9" w:rsidRPr="001863D4">
        <w:rPr>
          <w:bCs/>
          <w:color w:val="000000" w:themeColor="text1"/>
        </w:rPr>
        <w:t xml:space="preserve">rate </w:t>
      </w:r>
      <w:r w:rsidR="0082202A" w:rsidRPr="001863D4">
        <w:rPr>
          <w:bCs/>
          <w:color w:val="000000" w:themeColor="text1"/>
        </w:rPr>
        <w:t xml:space="preserve">was associated </w:t>
      </w:r>
      <w:r w:rsidR="003657C4" w:rsidRPr="001863D4">
        <w:rPr>
          <w:bCs/>
          <w:color w:val="000000" w:themeColor="text1"/>
        </w:rPr>
        <w:t>with</w:t>
      </w:r>
      <w:r w:rsidR="000004EF" w:rsidRPr="001863D4">
        <w:rPr>
          <w:bCs/>
          <w:color w:val="000000" w:themeColor="text1"/>
        </w:rPr>
        <w:t xml:space="preserve"> </w:t>
      </w:r>
      <w:r w:rsidR="0082202A" w:rsidRPr="001863D4">
        <w:rPr>
          <w:bCs/>
          <w:color w:val="000000" w:themeColor="text1"/>
        </w:rPr>
        <w:t>t</w:t>
      </w:r>
      <w:r w:rsidR="005F1B0F" w:rsidRPr="001863D4">
        <w:rPr>
          <w:bCs/>
          <w:color w:val="000000" w:themeColor="text1"/>
        </w:rPr>
        <w:t>he higher proportion of secondary</w:t>
      </w:r>
      <w:r w:rsidR="0082202A" w:rsidRPr="001863D4">
        <w:rPr>
          <w:bCs/>
          <w:color w:val="000000" w:themeColor="text1"/>
        </w:rPr>
        <w:t xml:space="preserve"> </w:t>
      </w:r>
      <w:r w:rsidR="00D330F9" w:rsidRPr="001863D4">
        <w:rPr>
          <w:bCs/>
          <w:color w:val="000000" w:themeColor="text1"/>
        </w:rPr>
        <w:t xml:space="preserve">LLT </w:t>
      </w:r>
      <w:r w:rsidR="0082202A" w:rsidRPr="001863D4">
        <w:rPr>
          <w:bCs/>
          <w:color w:val="000000" w:themeColor="text1"/>
        </w:rPr>
        <w:t xml:space="preserve">in the present study, </w:t>
      </w:r>
      <w:r w:rsidR="00137C46" w:rsidRPr="001863D4">
        <w:rPr>
          <w:bCs/>
          <w:color w:val="000000" w:themeColor="text1"/>
        </w:rPr>
        <w:t xml:space="preserve">a factor </w:t>
      </w:r>
      <w:r w:rsidR="0082202A" w:rsidRPr="001863D4">
        <w:rPr>
          <w:bCs/>
          <w:color w:val="000000" w:themeColor="text1"/>
        </w:rPr>
        <w:t xml:space="preserve">previously shown to correlate </w:t>
      </w:r>
      <w:r w:rsidR="00137C46" w:rsidRPr="001863D4">
        <w:rPr>
          <w:bCs/>
          <w:color w:val="000000" w:themeColor="text1"/>
        </w:rPr>
        <w:t>with</w:t>
      </w:r>
      <w:r w:rsidR="0082202A" w:rsidRPr="001863D4">
        <w:rPr>
          <w:bCs/>
          <w:color w:val="000000" w:themeColor="text1"/>
        </w:rPr>
        <w:t xml:space="preserve"> </w:t>
      </w:r>
      <w:r w:rsidR="004705A7" w:rsidRPr="001863D4">
        <w:rPr>
          <w:bCs/>
          <w:color w:val="000000" w:themeColor="text1"/>
        </w:rPr>
        <w:t xml:space="preserve">worse </w:t>
      </w:r>
      <w:r w:rsidR="0082202A" w:rsidRPr="001863D4">
        <w:rPr>
          <w:bCs/>
          <w:color w:val="000000" w:themeColor="text1"/>
        </w:rPr>
        <w:t>outcome in dogs</w:t>
      </w:r>
      <w:r w:rsidR="00825529" w:rsidRPr="001863D4">
        <w:rPr>
          <w:bCs/>
          <w:color w:val="000000" w:themeColor="text1"/>
        </w:rPr>
        <w:t>,</w:t>
      </w:r>
      <w:r w:rsidR="004715D2" w:rsidRPr="001863D4">
        <w:rPr>
          <w:bCs/>
          <w:color w:val="000000" w:themeColor="text1"/>
        </w:rPr>
        <w:fldChar w:fldCharType="begin"/>
      </w:r>
      <w:r w:rsidR="00F915F1" w:rsidRPr="001863D4">
        <w:rPr>
          <w:bCs/>
          <w:color w:val="000000" w:themeColor="text1"/>
        </w:rPr>
        <w:instrText xml:space="preserve"> ADDIN ZOTERO_ITEM CSL_CITATION {"citationID":"I8rNoNdT","properties":{"formattedCitation":"\\super 6\\nosupersub{}","plainCitation":"6","noteIndex":0},"citationItems":[{"id":413,"uris":["http://zotero.org/users/6962752/items/93WWC92A"],"uri":["http://zotero.org/users/6962752/items/93WWC92A"],"itemData":{"id":413,"type":"article-journal","abstract":"Objective To report outcomes of dogs treated for lung lobe torsion (LLT) and to determine prognostic factors for survival. Study design Retrospective multicenter study from four veterinary teaching hospitals. Animals Dogs (n = 80) with LLT. Methods Medical records were reviewed for clinical and histopathological findings. Long-term outcome was assessed with an owner questionnaire. Lung lobe torsion was classified as idiopathic or secondary on the basis of the etiology. Results The most represented breeds were pugs (47.5%) and sighthounds (16.2%). The cause of the LLT was considered primary in 77%, secondary in 21%, and unknown in 2% of dogs. Postoperative complications were recorded in 14% of dogs. Overall, 95% of dogs survived to discharge, and median follow-up was 1095 days (range, 7-3809). Owners assessed outcomes and quality of life as excellent in 93% and 89% of dogs, respectively. Primary LLT was associated with a longer survival (median not reached in the study) compared with secondary LLT (921 days; range, 7-2073; P = .001). Conclusion Overall long-term survival after lung lobectomy for LLT was excellent. Primary LLT was associated with longer survival compared with secondary LLT. Long-term owner evaluation of clinical outcome for dogs undergoing lung lobectomy for LLT was considered excellent. Clinical impact Dogs with primary LLT undergoing lung lobectomy have a longer survival time compared with dogs with secondary LLT and have an excellent postoperative outcome.","container-title":"Veterinary Surgery","DOI":"https://doi.org/10.1111/vsu.13406","ISSN":"1532-950X","issue":"4","journalAbbreviation":"Vet Surg","language":"en","note":"_eprint: https://onlinelibrary.wiley.com/doi/pdf/10.1111/vsu.13406","page":"659-667","source":"Wiley Online Library","title":"Long-term survival after treatment of idiopathic lung lobe torsion in 80 cases","volume":"49","author":[{"family":"Rossanese","given":"Matteo"},{"family":"Wustefeld‐Janssens","given":"Brandan"},{"family":"Price","given":"Cleo"},{"family":"Mielke","given":"Ben"},{"family":"Woods","given":"Samantha"},{"family":"Kulendra","given":"Nicola"},{"family":"Chanoit","given":"Guillaume"}],"issued":{"date-parts":[["2020"]]}}}],"schema":"https://github.com/citation-style-language/schema/raw/master/csl-citation.json"} </w:instrText>
      </w:r>
      <w:r w:rsidR="004715D2" w:rsidRPr="001863D4">
        <w:rPr>
          <w:bCs/>
          <w:color w:val="000000" w:themeColor="text1"/>
        </w:rPr>
        <w:fldChar w:fldCharType="separate"/>
      </w:r>
      <w:r w:rsidR="00E20E0A" w:rsidRPr="001863D4">
        <w:rPr>
          <w:color w:val="000000" w:themeColor="text1"/>
          <w:vertAlign w:val="superscript"/>
        </w:rPr>
        <w:t>6</w:t>
      </w:r>
      <w:r w:rsidR="004715D2" w:rsidRPr="001863D4">
        <w:rPr>
          <w:bCs/>
          <w:color w:val="000000" w:themeColor="text1"/>
        </w:rPr>
        <w:fldChar w:fldCharType="end"/>
      </w:r>
      <w:r w:rsidR="0082202A" w:rsidRPr="001863D4">
        <w:rPr>
          <w:bCs/>
          <w:color w:val="000000" w:themeColor="text1"/>
        </w:rPr>
        <w:t xml:space="preserve"> </w:t>
      </w:r>
      <w:r w:rsidR="00825529" w:rsidRPr="001863D4">
        <w:rPr>
          <w:bCs/>
          <w:color w:val="000000" w:themeColor="text1"/>
        </w:rPr>
        <w:t xml:space="preserve">as well as </w:t>
      </w:r>
      <w:r w:rsidR="00D330F9" w:rsidRPr="001863D4">
        <w:rPr>
          <w:bCs/>
          <w:color w:val="000000" w:themeColor="text1"/>
        </w:rPr>
        <w:t xml:space="preserve">with </w:t>
      </w:r>
      <w:r w:rsidR="000004EF" w:rsidRPr="001863D4">
        <w:rPr>
          <w:bCs/>
          <w:color w:val="000000" w:themeColor="text1"/>
        </w:rPr>
        <w:t xml:space="preserve">a </w:t>
      </w:r>
      <w:r w:rsidR="00825529" w:rsidRPr="001863D4">
        <w:rPr>
          <w:bCs/>
          <w:color w:val="000000" w:themeColor="text1"/>
        </w:rPr>
        <w:t>higher rate of complications.</w:t>
      </w:r>
      <w:r w:rsidR="0024783B" w:rsidRPr="001863D4">
        <w:rPr>
          <w:bCs/>
          <w:color w:val="000000" w:themeColor="text1"/>
        </w:rPr>
        <w:fldChar w:fldCharType="begin"/>
      </w:r>
      <w:r w:rsidR="00266630" w:rsidRPr="001863D4">
        <w:rPr>
          <w:bCs/>
          <w:color w:val="000000" w:themeColor="text1"/>
        </w:rPr>
        <w:instrText xml:space="preserve"> ADDIN ZOTERO_ITEM CSL_CITATION {"citationID":"bxNnvswS","properties":{"formattedCitation":"\\super 1,6,11,13,24\\nosupersub{}","plainCitation":"1,6,11,13,24","noteIndex":0},"citationItems":[{"id":415,"uris":["http://zotero.org/users/6962752/items/K5EMMS4N"],"uri":["http://zotero.org/users/6962752/items/K5EMMS4N"],"itemData":{"id":415,"type":"article-journal","abstract":"Objective To report outcomes and risk factors for mortality in dogs that underwent surgical management of lung lobe torsion. Study design Retrospective case series from 5 veterinary teaching hospitals (2005–2017). Animals Fifty dogs with 52 instances of lung lobe torsion. Methods Data collected from medical records included signalment, clinical findings, results of clinicopathologic testing and diagnostic imaging, surgical treatment, lung lobe affected, intraoperative and postoperative complications, histopathologic and microbiologic findings, and outcome. Follow-up was obtained from medical records and telephone contact with primary care veterinarians. Results Fifty-two instances of lung lobe torsion were identified in 50 dogs, with a median follow-up of 453 days (range, 0–3075). Forty-six (92%) dogs survived to discharge. Dogs with concurrent torsion of the right cranial and middle lung lobes were less likely to survive (2/4) than those with torsion of the left cranial lung lobe (22/22). No other risk factors for mortality prior to hospital discharge were identified. Overall median survival time after hospital discharge was 1369 days. Four dogs had &gt;1 episode of lung lobe torsion. Conclusion The percentage of dogs surviving to discharge after surgical treatment of lung lobe torsion was higher than previously reported. The short- and long-term prognosis was excellent with surgical treatment of lung lobe torsion. Clinical significance Surgery should be recommended when lung lobe torsion is suspected because of the high survival to discharge rate and excellent long-term prognosis.","container-title":"Veterinary Surgery","DOI":"https://doi.org/10.1111/vsu.13108","ISSN":"1532-950X","issue":"8","journalAbbreviation":"Vet Surg","language":"en","note":"_eprint: https://onlinelibrary.wiley.com/doi/pdf/10.1111/vsu.13108","page":"1002-1008","source":"Wiley Online Library","title":"Lung lobe torsion in dogs: 52 cases (2005–2017)","title-short":"Lung lobe torsion in dogs","volume":"47","author":[{"family":"Park","given":"Karen M."},{"family":"Grimes","given":"Janet A."},{"family":"Wallace","given":"Mandy L."},{"family":"Sterman","given":"Allyson A."},{"family":"Mankin","given":"Kelley M. Thieman"},{"family":"Campbell","given":"Bonnie G."},{"family":"Flannery","given":"Erin E."},{"family":"Milovancev","given":"Milan"},{"family":"Mathews","given":"Kyle G."},{"family":"Schmiedt","given":"Chad W."}],"issued":{"date-parts":[["2018"]]}}},{"id":413,"uris":["http://zotero.org/users/6962752/items/93WWC92A"],"uri":["http://zotero.org/users/6962752/items/93WWC92A"],"itemData":{"id":413,"type":"article-journal","abstract":"Objective To report outcomes of dogs treated for lung lobe torsion (LLT) and to determine prognostic factors for survival. Study design Retrospective multicenter study from four veterinary teaching hospitals. Animals Dogs (n = 80) with LLT. Methods Medical records were reviewed for clinical and histopathological findings. Long-term outcome was assessed with an owner questionnaire. Lung lobe torsion was classified as idiopathic or secondary on the basis of the etiology. Results The most represented breeds were pugs (47.5%) and sighthounds (16.2%). The cause of the LLT was considered primary in 77%, secondary in 21%, and unknown in 2% of dogs. Postoperative complications were recorded in 14% of dogs. Overall, 95% of dogs survived to discharge, and median follow-up was 1095 days (range, 7-3809). Owners assessed outcomes and quality of life as excellent in 93% and 89% of dogs, respectively. Primary LLT was associated with a longer survival (median not reached in the study) compared with secondary LLT (921 days; range, 7-2073; P = .001). Conclusion Overall long-term survival after lung lobectomy for LLT was excellent. Primary LLT was associated with longer survival compared with secondary LLT. Long-term owner evaluation of clinical outcome for dogs undergoing lung lobectomy for LLT was considered excellent. Clinical impact Dogs with primary LLT undergoing lung lobectomy have a longer survival time compared with dogs with secondary LLT and have an excellent postoperative outcome.","container-title":"Veterinary Surgery","DOI":"https://doi.org/10.1111/vsu.13406","ISSN":"1532-950X","issue":"4","journalAbbreviation":"Vet Surg","language":"en","note":"_eprint: https://onlinelibrary.wiley.com/doi/pdf/10.1111/vsu.13406","page":"659-667","source":"Wiley Online Library","title":"Long-term survival after treatment of idiopathic lung lobe torsion in 80 cases","volume":"49","author":[{"family":"Rossanese","given":"Matteo"},{"family":"Wustefeld‐Janssens","given":"Brandan"},{"family":"Price","given":"Cleo"},{"family":"Mielke","given":"Ben"},{"family":"Woods","given":"Samantha"},{"family":"Kulendra","given":"Nicola"},{"family":"Chanoit","given":"Guillaume"}],"issued":{"date-parts":[["2020"]]}}},{"id":383,"uris":["http://zotero.org/users/6962752/items/NBS4BEXQ"],"uri":["http://zotero.org/users/6962752/items/NBS4BEXQ"],"itemData":{"id":383,"type":"article-journal","abstract":"A three-year-old male British shorthair cat that had exhibited progressive lethargy and intermittent dyspnoea for 14 days was referred for evaluation of acute respiratory deterioration. Clinical findings included rapid and shallow breathing, pale mucous membranes, sound suppression on the right side, and a subcutaneous haematoma in the right epigastric area. Serum biochemistry analysis showed leukocytosis and thrombocytosis. Radiographs revealed hydropneumothorax, a broken eighth right rib, atelectatic right cranial lung lobe (RCrL), and consolidation of the right middle lobe (RML). Doppler examination revealed sonographic changes in the echotexture of both lobes and venous flow was absent in the twisted RML. Furthermore, bronchoscopy showed proximal narrowing of the cat’s RML bronchus. Exploratory surgery via medial sternotomy confirmed torsion of the RML and identified deteriorated gas-containing lesions in the collapsed RCrL. Both lung lobes were removed by standard lobectomy, and postoperative recovery was without major complications. Histopathological examination diagnosed multiple bullae and blebs, with significant subpleural haemorrhages in the atelectatic RCrL, whereas tissue congestion with haemorrhages, necrosis, and thrombosis typical for lung lobe torsion were observed in the RML. No other underlying aetiology was apparent. Two months post-operatively, the cat presented with similar acute onset of dyspnoea and spontaneous pneumothorax and was euthanised at the owner’s request. The autopsy revealed identical new emphysematous changes in the contra-lateral lung lobes that had been absent at the time of surgery. Emphysematous lesions, regardless of their origin, should be considered in the etiopathology of lung lobe torsion.","container-title":"Veterinarni Medicina","DOI":"10.17221/8586-VETMED","issue":"12","journalAbbreviation":"Vet Med (Praha)","page":"706-711","source":"Semantic Scholar","title":"Emphysematous lesions in the right cranial lung lobe and torsion of the right medial lung lobe in a British shorthair cat: a case report.","title-short":"Emphysematous lesions in the right cranial lung lobe and torsion of the right medial lung lobe in a British shorthair cat","volume":"60","author":[{"family":"Dokic","given":"Z."},{"family":"Pirog","given":"W."}],"issued":{"date-parts":[["2015"]]}}},{"id":392,"uris":["http://zotero.org/users/6962752/items/M4TNRZYU"],"uri":["http://zotero.org/users/6962752/items/M4TNRZYU"],"itemData":{"id":392,"type":"article-journal","container-title":"American Animal Hospital Association (USA)","ISSN":"0587-2871","issue":"30","journalAbbreviation":"J Am Anim Hosp Assoc","language":"English","page":"351–354","source":"agris.fao.org","title":"Chylothorax associated with lung lobe torsion and a peritoneopericardial diaphragmatic hernia in a cat","author":[{"family":"Kerpsack","given":"S. J."},{"family":"McLouglin","given":"M. A."},{"family":"Graves","given":"T. K."},{"family":"Smeak","given":"D. D."},{"family":"Biller","given":"D."},{"family":"Leake","given":"L."}],"issued":{"date-parts":[["1994"]]}}},{"id":435,"uris":["http://zotero.org/users/6962752/items/DFYUV3MF"],"uri":["http://zotero.org/users/6962752/items/DFYUV3MF"],"itemData":{"id":435,"type":"article-journal","abstract":"The objectives of this retrospective case series study were to describe a group of 66 dogs with lung lobe torsion (LLT) and to investigate the incidence of complications and risk factors for mortality and overall outcome in this population. Sixty-six dogs with LLT from 3 independent academic institutions were investigated. Information on signalment, history, clinical findings, and interventions was obtained. Associations with mortality outcome were examined via logistic regression. Dogs with a depressed mentation at presentation were 21 times more likely to die than dogs with normal mentation [P = 0.008, 95% confidence interval (CI) = 1.949 to 579.904]. The overall odds of mortality were increased by 18% for each unit change in Acute Patient Physiologic and Laboratory Evaluation (APPLEfast) score (P = 0.04, 95% CI = 0.998 to 1.44). No other clinical abnormalities correlated with outcome.","container-title":"The Canadian Veterinary Journal = La Revue Veterinaire Canadienne","ISSN":"0008-5286","issue":"2","journalAbbreviation":"Can Vet J","language":"eng","note":"PMID: 30705452\nPMCID: PMC6340258","page":"167-173","source":"PubMed","title":"Evaluation of risk factors for mortality in dogs with lung lobe torsion: A retrospective study of 66 dogs (2000-2015)","title-short":"Evaluation of risk factors for mortality in dogs with lung lobe torsion","volume":"60","author":[{"family":"Wainberg","given":"Shannon H."},{"family":"Brisson","given":"Brigitte A."},{"family":"Reabel","given":"Stephanie N."},{"family":"Hay","given":"Jennifer"},{"family":"Hayes","given":"Galina"},{"family":"Shmon","given":"Cindy L."},{"family":"Murphy","given":"Kim"},{"family":"Sears","given":"William"}],"issued":{"date-parts":[["2019",2]]}}}],"schema":"https://github.com/citation-style-language/schema/raw/master/csl-citation.json"} </w:instrText>
      </w:r>
      <w:r w:rsidR="0024783B" w:rsidRPr="001863D4">
        <w:rPr>
          <w:bCs/>
          <w:color w:val="000000" w:themeColor="text1"/>
        </w:rPr>
        <w:fldChar w:fldCharType="separate"/>
      </w:r>
      <w:r w:rsidR="00266630" w:rsidRPr="001863D4">
        <w:rPr>
          <w:color w:val="000000" w:themeColor="text1"/>
          <w:vertAlign w:val="superscript"/>
        </w:rPr>
        <w:t>1,6,11,13,24</w:t>
      </w:r>
      <w:r w:rsidR="0024783B" w:rsidRPr="001863D4">
        <w:rPr>
          <w:bCs/>
          <w:color w:val="000000" w:themeColor="text1"/>
        </w:rPr>
        <w:fldChar w:fldCharType="end"/>
      </w:r>
      <w:r w:rsidR="00825529" w:rsidRPr="001863D4">
        <w:rPr>
          <w:bCs/>
          <w:color w:val="000000" w:themeColor="text1"/>
        </w:rPr>
        <w:t xml:space="preserve"> </w:t>
      </w:r>
      <w:r w:rsidRPr="001863D4">
        <w:rPr>
          <w:bCs/>
          <w:color w:val="000000" w:themeColor="text1"/>
        </w:rPr>
        <w:t>Another possibility is that cat</w:t>
      </w:r>
      <w:r w:rsidR="00366FDB" w:rsidRPr="001863D4">
        <w:rPr>
          <w:bCs/>
          <w:color w:val="000000" w:themeColor="text1"/>
        </w:rPr>
        <w:t>s</w:t>
      </w:r>
      <w:r w:rsidRPr="001863D4">
        <w:rPr>
          <w:bCs/>
          <w:color w:val="000000" w:themeColor="text1"/>
        </w:rPr>
        <w:t xml:space="preserve"> treated for LLT have not been </w:t>
      </w:r>
      <w:r w:rsidR="005C5241" w:rsidRPr="001863D4">
        <w:rPr>
          <w:bCs/>
          <w:color w:val="000000" w:themeColor="text1"/>
        </w:rPr>
        <w:t xml:space="preserve">previously </w:t>
      </w:r>
      <w:r w:rsidRPr="001863D4">
        <w:rPr>
          <w:bCs/>
          <w:color w:val="000000" w:themeColor="text1"/>
        </w:rPr>
        <w:t>reported if the final outcome was poor</w:t>
      </w:r>
      <w:r w:rsidR="00AB57E5" w:rsidRPr="001863D4">
        <w:rPr>
          <w:bCs/>
          <w:color w:val="000000" w:themeColor="text1"/>
        </w:rPr>
        <w:t>.</w:t>
      </w:r>
    </w:p>
    <w:p w14:paraId="310DBDE7" w14:textId="77777777" w:rsidR="00AB57E5" w:rsidRPr="001863D4" w:rsidRDefault="00AB57E5" w:rsidP="003657C4">
      <w:pPr>
        <w:spacing w:line="480" w:lineRule="auto"/>
        <w:jc w:val="both"/>
        <w:rPr>
          <w:bCs/>
          <w:color w:val="000000" w:themeColor="text1"/>
        </w:rPr>
      </w:pPr>
    </w:p>
    <w:p w14:paraId="3BED50CC" w14:textId="227E4D5D" w:rsidR="003657C4" w:rsidRPr="001863D4" w:rsidRDefault="00D330F9" w:rsidP="003657C4">
      <w:pPr>
        <w:spacing w:line="480" w:lineRule="auto"/>
        <w:jc w:val="both"/>
        <w:rPr>
          <w:bCs/>
          <w:color w:val="000000" w:themeColor="text1"/>
        </w:rPr>
      </w:pPr>
      <w:r w:rsidRPr="001863D4">
        <w:rPr>
          <w:bCs/>
          <w:color w:val="000000" w:themeColor="text1"/>
        </w:rPr>
        <w:t xml:space="preserve">The </w:t>
      </w:r>
      <w:r w:rsidR="00D435AD" w:rsidRPr="001863D4">
        <w:rPr>
          <w:bCs/>
          <w:color w:val="000000" w:themeColor="text1"/>
        </w:rPr>
        <w:t xml:space="preserve">owner perceived </w:t>
      </w:r>
      <w:r w:rsidRPr="001863D4">
        <w:rPr>
          <w:bCs/>
          <w:color w:val="000000" w:themeColor="text1"/>
        </w:rPr>
        <w:t xml:space="preserve">outcome for the </w:t>
      </w:r>
      <w:r w:rsidR="006B30BF" w:rsidRPr="001863D4">
        <w:rPr>
          <w:bCs/>
          <w:color w:val="000000" w:themeColor="text1"/>
        </w:rPr>
        <w:t>three</w:t>
      </w:r>
      <w:r w:rsidRPr="001863D4">
        <w:rPr>
          <w:bCs/>
          <w:color w:val="000000" w:themeColor="text1"/>
        </w:rPr>
        <w:t xml:space="preserve"> cats that </w:t>
      </w:r>
      <w:r w:rsidR="00D435AD" w:rsidRPr="001863D4">
        <w:rPr>
          <w:bCs/>
          <w:color w:val="000000" w:themeColor="text1"/>
        </w:rPr>
        <w:t>survived</w:t>
      </w:r>
      <w:r w:rsidRPr="001863D4">
        <w:rPr>
          <w:bCs/>
          <w:color w:val="000000" w:themeColor="text1"/>
        </w:rPr>
        <w:t xml:space="preserve"> long term was considered good to excellent. T</w:t>
      </w:r>
      <w:r w:rsidR="00804F1B" w:rsidRPr="001863D4">
        <w:rPr>
          <w:bCs/>
          <w:color w:val="000000" w:themeColor="text1"/>
        </w:rPr>
        <w:t xml:space="preserve">wo </w:t>
      </w:r>
      <w:r w:rsidR="00013EE5" w:rsidRPr="001863D4">
        <w:rPr>
          <w:bCs/>
          <w:color w:val="000000" w:themeColor="text1"/>
        </w:rPr>
        <w:t xml:space="preserve">had </w:t>
      </w:r>
      <w:r w:rsidR="005B0C7E" w:rsidRPr="001863D4">
        <w:rPr>
          <w:bCs/>
          <w:color w:val="000000" w:themeColor="text1"/>
        </w:rPr>
        <w:t xml:space="preserve">idiopathic </w:t>
      </w:r>
      <w:r w:rsidR="00AB57E5" w:rsidRPr="001863D4">
        <w:rPr>
          <w:bCs/>
          <w:color w:val="000000" w:themeColor="text1"/>
        </w:rPr>
        <w:t>LLT</w:t>
      </w:r>
      <w:r w:rsidR="007E06F5" w:rsidRPr="001863D4">
        <w:rPr>
          <w:bCs/>
          <w:color w:val="000000" w:themeColor="text1"/>
        </w:rPr>
        <w:t>:</w:t>
      </w:r>
      <w:r w:rsidRPr="001863D4">
        <w:rPr>
          <w:bCs/>
          <w:color w:val="000000" w:themeColor="text1"/>
        </w:rPr>
        <w:t xml:space="preserve"> their good outcome is consistent with a recent study that revealed that </w:t>
      </w:r>
      <w:r w:rsidRPr="001863D4">
        <w:rPr>
          <w:color w:val="000000" w:themeColor="text1"/>
        </w:rPr>
        <w:t xml:space="preserve">dogs undergoing lung lobectomy for </w:t>
      </w:r>
      <w:r w:rsidRPr="001863D4">
        <w:rPr>
          <w:bCs/>
          <w:color w:val="000000" w:themeColor="text1"/>
        </w:rPr>
        <w:t xml:space="preserve">idiopathic </w:t>
      </w:r>
      <w:r w:rsidRPr="001863D4">
        <w:rPr>
          <w:color w:val="000000" w:themeColor="text1"/>
        </w:rPr>
        <w:t>LLT have a better prognosis and outcome, with a longer survival time compared with dogs experiencing secondary LLT.</w:t>
      </w:r>
      <w:r w:rsidRPr="001863D4">
        <w:rPr>
          <w:color w:val="000000" w:themeColor="text1"/>
          <w:vertAlign w:val="superscript"/>
        </w:rPr>
        <w:t>6</w:t>
      </w:r>
      <w:r w:rsidRPr="001863D4">
        <w:rPr>
          <w:color w:val="000000" w:themeColor="text1"/>
        </w:rPr>
        <w:t xml:space="preserve"> The other cat </w:t>
      </w:r>
      <w:r w:rsidR="00013EE5" w:rsidRPr="001863D4">
        <w:rPr>
          <w:bCs/>
          <w:color w:val="000000" w:themeColor="text1"/>
        </w:rPr>
        <w:t>had</w:t>
      </w:r>
      <w:r w:rsidRPr="001863D4">
        <w:rPr>
          <w:bCs/>
          <w:color w:val="000000" w:themeColor="text1"/>
        </w:rPr>
        <w:t xml:space="preserve"> a</w:t>
      </w:r>
      <w:r w:rsidR="00013EE5" w:rsidRPr="001863D4">
        <w:rPr>
          <w:bCs/>
          <w:color w:val="000000" w:themeColor="text1"/>
        </w:rPr>
        <w:t xml:space="preserve"> pyothorax</w:t>
      </w:r>
      <w:r w:rsidRPr="001863D4">
        <w:rPr>
          <w:bCs/>
          <w:color w:val="000000" w:themeColor="text1"/>
        </w:rPr>
        <w:t>, which is</w:t>
      </w:r>
      <w:r w:rsidR="00C06B6B" w:rsidRPr="001863D4">
        <w:rPr>
          <w:color w:val="000000" w:themeColor="text1"/>
        </w:rPr>
        <w:t xml:space="preserve"> </w:t>
      </w:r>
      <w:r w:rsidR="00824A40" w:rsidRPr="001863D4">
        <w:rPr>
          <w:color w:val="000000" w:themeColor="text1"/>
        </w:rPr>
        <w:t xml:space="preserve">usually </w:t>
      </w:r>
      <w:r w:rsidR="00C06B6B" w:rsidRPr="001863D4">
        <w:rPr>
          <w:color w:val="000000" w:themeColor="text1"/>
        </w:rPr>
        <w:t>associated with a good outcome</w:t>
      </w:r>
      <w:r w:rsidRPr="001863D4">
        <w:rPr>
          <w:color w:val="000000" w:themeColor="text1"/>
        </w:rPr>
        <w:t xml:space="preserve"> in cats</w:t>
      </w:r>
      <w:r w:rsidR="00824A40" w:rsidRPr="001863D4">
        <w:rPr>
          <w:color w:val="000000" w:themeColor="text1"/>
        </w:rPr>
        <w:t xml:space="preserve">, including cases treated surgically, and </w:t>
      </w:r>
      <w:r w:rsidR="00110B1F" w:rsidRPr="001863D4">
        <w:rPr>
          <w:color w:val="000000" w:themeColor="text1"/>
        </w:rPr>
        <w:t xml:space="preserve">has been described previously in a cat </w:t>
      </w:r>
      <w:r w:rsidR="00824A40" w:rsidRPr="001863D4">
        <w:rPr>
          <w:color w:val="000000" w:themeColor="text1"/>
        </w:rPr>
        <w:t>in conjunction with LLT</w:t>
      </w:r>
      <w:r w:rsidR="00110B1F" w:rsidRPr="001863D4">
        <w:rPr>
          <w:color w:val="000000" w:themeColor="text1"/>
        </w:rPr>
        <w:t xml:space="preserve"> with good long-term outcome</w:t>
      </w:r>
      <w:r w:rsidR="00824A40" w:rsidRPr="001863D4">
        <w:rPr>
          <w:color w:val="000000" w:themeColor="text1"/>
        </w:rPr>
        <w:t>.</w:t>
      </w:r>
      <w:r w:rsidR="00110B1F" w:rsidRPr="001863D4">
        <w:rPr>
          <w:color w:val="000000" w:themeColor="text1"/>
        </w:rPr>
        <w:fldChar w:fldCharType="begin"/>
      </w:r>
      <w:r w:rsidR="00946CBF" w:rsidRPr="001863D4">
        <w:rPr>
          <w:color w:val="000000" w:themeColor="text1"/>
        </w:rPr>
        <w:instrText xml:space="preserve"> ADDIN ZOTERO_ITEM CSL_CITATION {"citationID":"MoZL4Q9w","properties":{"formattedCitation":"\\super 10,31\\nosupersub{}","plainCitation":"10,31","noteIndex":0},"citationItems":[{"id":412,"uris":["http://zotero.org/users/6962752/items/YKNLTLG6"],"uri":["http://zotero.org/users/6962752/items/YKNLTLG6"],"itemData":{"id":412,"type":"article-journal","container-title":"Veterinary Radiology","DOI":"https://doi.org/10.1111/j.1740-8261.1976.tb00578.x","ISSN":"1740-8261","issue":"6","journalAbbreviation":"Vet Radiol Ultrasound","language":"en","note":"_eprint: https://onlinelibrary.wiley.com/doi/pdf/10.1111/j.1740-8261.1976.tb00578.x","page":"219-223","source":"Wiley Online Library","title":"Lung Lobe Torsion in the Cat","volume":"17","author":[{"family":"Brown","given":"Nancy O."},{"family":"Zontine","given":"William J."}],"issued":{"date-parts":[["1976"]]}}},{"id":975,"uris":["http://zotero.org/users/6962752/items/QZNRJR5V"],"uri":["http://zotero.org/users/6962752/items/QZNRJR5V"],"itemData":{"id":975,"type":"article-journal","abstract":"Objectives The aims of this retrospective study were to report the short- and long-term outcome in cats treated for pyothorax and to identify prognostic indicators as well as determine recurrence rate. Methods Medical records from April 2009 to August 2018 were retrospectively reviewed. Cases were included if a diagnosis of pyothorax was confirmed via cytology and/or culture of pleural fluid. Cats diagnosed with or suspected of having other thoracic diseases and cats with no evidence of pleural effusion were excluded from the study. Results Fifty-five cats met the inclusion criteria. Eighty five percent (n=47) cats underwent medical management with thoracostomy tubes, pleural lavage and broad-spectrum antibiotics. Fifteen percent (n=5) cases failed medical treatment and underwent thoracotomy. Twenty eight percent (n=13) did not survive to hospital discharge. Short-term survival (14 days) was achieved in 72% (n=34). Long-term follow-up was available for 31 of 34 with a long-term survival rate of 68% (n=30). The recurrence rate was 6% (n=2). Conclusion For cats with pyothorax that survive to discharge the prognosis is excellent and the condition is associated with a low recurrence rate.","container-title":"Journal of Small Animal Practice","DOI":"10.1111/jsap.13327","ISSN":"1748-5827","issue":"8","language":"en","note":"_eprint: https://onlinelibrary.wiley.com/doi/pdf/10.1111/jsap.13327","page":"669-676","source":"Wiley Online Library","title":"Short- and long-term outcome in cats diagnosed with pyothorax: 47 cases (2009-2018)","title-short":"Short- and long-term outcome in cats diagnosed with pyothorax","volume":"62","author":[{"family":"Krämer","given":"F."},{"family":"Rainer","given":"J."},{"family":"Bali","given":"M. S."}],"issued":{"date-parts":[["2021"]]}}}],"schema":"https://github.com/citation-style-language/schema/raw/master/csl-citation.json"} </w:instrText>
      </w:r>
      <w:r w:rsidR="00110B1F" w:rsidRPr="001863D4">
        <w:rPr>
          <w:color w:val="000000" w:themeColor="text1"/>
        </w:rPr>
        <w:fldChar w:fldCharType="separate"/>
      </w:r>
      <w:r w:rsidR="00266630" w:rsidRPr="001863D4">
        <w:rPr>
          <w:color w:val="000000" w:themeColor="text1"/>
          <w:vertAlign w:val="superscript"/>
        </w:rPr>
        <w:t>10,31</w:t>
      </w:r>
      <w:r w:rsidR="00110B1F" w:rsidRPr="001863D4">
        <w:rPr>
          <w:color w:val="000000" w:themeColor="text1"/>
        </w:rPr>
        <w:fldChar w:fldCharType="end"/>
      </w:r>
      <w:r w:rsidR="00C06B6B" w:rsidRPr="001863D4">
        <w:rPr>
          <w:color w:val="000000" w:themeColor="text1"/>
        </w:rPr>
        <w:t xml:space="preserve"> </w:t>
      </w:r>
    </w:p>
    <w:p w14:paraId="2E9B2B81" w14:textId="72F95047" w:rsidR="00AB57E5" w:rsidRPr="001863D4" w:rsidRDefault="00AB57E5" w:rsidP="00013EE5">
      <w:pPr>
        <w:spacing w:line="480" w:lineRule="auto"/>
        <w:jc w:val="both"/>
        <w:rPr>
          <w:bCs/>
          <w:color w:val="000000" w:themeColor="text1"/>
        </w:rPr>
      </w:pPr>
    </w:p>
    <w:p w14:paraId="6189BAE3" w14:textId="3482395E" w:rsidR="00BD7CA1" w:rsidRPr="001863D4" w:rsidRDefault="00BD7CA1" w:rsidP="00013EE5">
      <w:pPr>
        <w:spacing w:line="480" w:lineRule="auto"/>
        <w:jc w:val="both"/>
        <w:rPr>
          <w:b/>
          <w:color w:val="000000" w:themeColor="text1"/>
        </w:rPr>
      </w:pPr>
      <w:r w:rsidRPr="001863D4">
        <w:rPr>
          <w:b/>
          <w:color w:val="000000" w:themeColor="text1"/>
        </w:rPr>
        <w:t>Conclusion</w:t>
      </w:r>
    </w:p>
    <w:p w14:paraId="2BC6DA3D" w14:textId="16FCDFB6" w:rsidR="004401E4" w:rsidRPr="001863D4" w:rsidRDefault="00FF4030" w:rsidP="004401E4">
      <w:pPr>
        <w:spacing w:line="480" w:lineRule="auto"/>
        <w:jc w:val="both"/>
        <w:rPr>
          <w:bCs/>
          <w:color w:val="000000" w:themeColor="text1"/>
        </w:rPr>
      </w:pPr>
      <w:r w:rsidRPr="001863D4">
        <w:rPr>
          <w:bCs/>
          <w:color w:val="000000" w:themeColor="text1"/>
        </w:rPr>
        <w:lastRenderedPageBreak/>
        <w:t xml:space="preserve">In this study, </w:t>
      </w:r>
      <w:r w:rsidR="003160FA" w:rsidRPr="001863D4">
        <w:rPr>
          <w:bCs/>
          <w:color w:val="000000" w:themeColor="text1"/>
        </w:rPr>
        <w:t>LLT</w:t>
      </w:r>
      <w:r w:rsidR="00D330F9" w:rsidRPr="001863D4">
        <w:rPr>
          <w:bCs/>
          <w:color w:val="000000" w:themeColor="text1"/>
        </w:rPr>
        <w:t xml:space="preserve"> in cats</w:t>
      </w:r>
      <w:r w:rsidR="003160FA" w:rsidRPr="001863D4">
        <w:rPr>
          <w:bCs/>
          <w:color w:val="000000" w:themeColor="text1"/>
        </w:rPr>
        <w:t xml:space="preserve"> </w:t>
      </w:r>
      <w:r w:rsidR="009C3D7D" w:rsidRPr="001863D4">
        <w:rPr>
          <w:color w:val="000000" w:themeColor="text1"/>
        </w:rPr>
        <w:t xml:space="preserve">secondary to underlying thoracic pathology appears to have high rates of complications and poor outcomes. </w:t>
      </w:r>
      <w:r w:rsidR="009C3D7D" w:rsidRPr="001863D4">
        <w:rPr>
          <w:bCs/>
          <w:color w:val="000000" w:themeColor="text1"/>
        </w:rPr>
        <w:t>Preoperative chylothorax was commonly seen and resulted in a poor prognosis in all cases</w:t>
      </w:r>
      <w:r w:rsidR="00D330F9" w:rsidRPr="001863D4">
        <w:rPr>
          <w:bCs/>
          <w:color w:val="000000" w:themeColor="text1"/>
        </w:rPr>
        <w:t xml:space="preserve">. </w:t>
      </w:r>
      <w:r w:rsidR="009C3D7D" w:rsidRPr="001863D4">
        <w:rPr>
          <w:bCs/>
          <w:color w:val="000000" w:themeColor="text1"/>
        </w:rPr>
        <w:t>O</w:t>
      </w:r>
      <w:r w:rsidR="00D82DCC" w:rsidRPr="001863D4">
        <w:rPr>
          <w:bCs/>
          <w:color w:val="000000" w:themeColor="text1"/>
        </w:rPr>
        <w:t xml:space="preserve">f those cats surviving </w:t>
      </w:r>
      <w:r w:rsidR="00244BF2" w:rsidRPr="001863D4">
        <w:rPr>
          <w:bCs/>
          <w:color w:val="000000" w:themeColor="text1"/>
        </w:rPr>
        <w:t>t</w:t>
      </w:r>
      <w:r w:rsidR="00D82DCC" w:rsidRPr="001863D4">
        <w:rPr>
          <w:bCs/>
          <w:color w:val="000000" w:themeColor="text1"/>
        </w:rPr>
        <w:t xml:space="preserve">o follow up, outcomes </w:t>
      </w:r>
      <w:r w:rsidR="005C5241" w:rsidRPr="001863D4">
        <w:rPr>
          <w:bCs/>
          <w:color w:val="000000" w:themeColor="text1"/>
        </w:rPr>
        <w:t>were</w:t>
      </w:r>
      <w:r w:rsidR="00D82DCC" w:rsidRPr="001863D4">
        <w:rPr>
          <w:bCs/>
          <w:color w:val="000000" w:themeColor="text1"/>
        </w:rPr>
        <w:t xml:space="preserve"> good. </w:t>
      </w:r>
      <w:r w:rsidR="00D330F9" w:rsidRPr="001863D4">
        <w:rPr>
          <w:bCs/>
          <w:color w:val="000000" w:themeColor="text1"/>
        </w:rPr>
        <w:t xml:space="preserve">Whilst it is uncommon in cats, LLT should be considered as a differential diagnosis in cats presenting with clinical signs of lower respiratory tract or pleural space disease. </w:t>
      </w:r>
    </w:p>
    <w:p w14:paraId="401773EE" w14:textId="6470A877" w:rsidR="00856C1D" w:rsidRPr="001863D4" w:rsidRDefault="00856C1D" w:rsidP="004401E4">
      <w:pPr>
        <w:spacing w:line="480" w:lineRule="auto"/>
        <w:jc w:val="both"/>
        <w:rPr>
          <w:bCs/>
          <w:color w:val="000000" w:themeColor="text1"/>
        </w:rPr>
      </w:pPr>
    </w:p>
    <w:p w14:paraId="35D126A8" w14:textId="77777777" w:rsidR="00856C1D" w:rsidRPr="001863D4" w:rsidRDefault="00856C1D" w:rsidP="00856C1D">
      <w:pPr>
        <w:spacing w:line="480" w:lineRule="auto"/>
        <w:jc w:val="both"/>
        <w:rPr>
          <w:b/>
          <w:bCs/>
          <w:color w:val="000000" w:themeColor="text1"/>
        </w:rPr>
      </w:pPr>
      <w:r w:rsidRPr="001863D4">
        <w:rPr>
          <w:b/>
          <w:bCs/>
          <w:color w:val="000000" w:themeColor="text1"/>
        </w:rPr>
        <w:t>Conflict of interest</w:t>
      </w:r>
    </w:p>
    <w:p w14:paraId="33C4D0AD" w14:textId="77777777" w:rsidR="00856C1D" w:rsidRPr="001863D4" w:rsidRDefault="00856C1D" w:rsidP="00856C1D">
      <w:pPr>
        <w:spacing w:line="480" w:lineRule="auto"/>
        <w:jc w:val="both"/>
        <w:rPr>
          <w:color w:val="000000" w:themeColor="text1"/>
        </w:rPr>
      </w:pPr>
      <w:r w:rsidRPr="001863D4">
        <w:rPr>
          <w:color w:val="000000" w:themeColor="text1"/>
        </w:rPr>
        <w:t>The authors declared no potential conflicts of interest with respect to the research, authorship, and/or publication of this article.</w:t>
      </w:r>
    </w:p>
    <w:p w14:paraId="208647EE" w14:textId="77777777" w:rsidR="00856C1D" w:rsidRPr="001863D4" w:rsidRDefault="00856C1D" w:rsidP="00856C1D">
      <w:pPr>
        <w:spacing w:line="480" w:lineRule="auto"/>
        <w:jc w:val="both"/>
        <w:rPr>
          <w:color w:val="000000" w:themeColor="text1"/>
        </w:rPr>
      </w:pPr>
    </w:p>
    <w:p w14:paraId="5A822916" w14:textId="77777777" w:rsidR="00856C1D" w:rsidRPr="001863D4" w:rsidRDefault="00856C1D" w:rsidP="00856C1D">
      <w:pPr>
        <w:spacing w:line="480" w:lineRule="auto"/>
        <w:jc w:val="both"/>
        <w:rPr>
          <w:b/>
          <w:bCs/>
          <w:color w:val="000000" w:themeColor="text1"/>
        </w:rPr>
      </w:pPr>
      <w:r w:rsidRPr="001863D4">
        <w:rPr>
          <w:b/>
          <w:bCs/>
          <w:color w:val="000000" w:themeColor="text1"/>
        </w:rPr>
        <w:t>Funding</w:t>
      </w:r>
    </w:p>
    <w:p w14:paraId="4E6F109A" w14:textId="77777777" w:rsidR="00856C1D" w:rsidRPr="001863D4" w:rsidRDefault="00856C1D" w:rsidP="00856C1D">
      <w:pPr>
        <w:spacing w:line="480" w:lineRule="auto"/>
        <w:jc w:val="both"/>
        <w:rPr>
          <w:color w:val="000000" w:themeColor="text1"/>
        </w:rPr>
      </w:pPr>
      <w:r w:rsidRPr="001863D4">
        <w:rPr>
          <w:color w:val="000000" w:themeColor="text1"/>
        </w:rPr>
        <w:t>The authors received no financial support for the research, authorship, and/or publication of this article.</w:t>
      </w:r>
    </w:p>
    <w:p w14:paraId="15DCB518" w14:textId="77777777" w:rsidR="00856C1D" w:rsidRPr="001863D4" w:rsidRDefault="00856C1D" w:rsidP="00856C1D">
      <w:pPr>
        <w:spacing w:line="480" w:lineRule="auto"/>
        <w:jc w:val="both"/>
        <w:rPr>
          <w:color w:val="000000" w:themeColor="text1"/>
        </w:rPr>
      </w:pPr>
    </w:p>
    <w:p w14:paraId="4F1C28B1" w14:textId="77777777" w:rsidR="00856C1D" w:rsidRPr="001863D4" w:rsidRDefault="00856C1D" w:rsidP="00856C1D">
      <w:pPr>
        <w:spacing w:line="480" w:lineRule="auto"/>
        <w:jc w:val="both"/>
        <w:rPr>
          <w:b/>
          <w:bCs/>
          <w:color w:val="000000" w:themeColor="text1"/>
        </w:rPr>
      </w:pPr>
      <w:r w:rsidRPr="001863D4">
        <w:rPr>
          <w:b/>
          <w:bCs/>
          <w:color w:val="000000" w:themeColor="text1"/>
        </w:rPr>
        <w:t>Ethical Approval</w:t>
      </w:r>
    </w:p>
    <w:p w14:paraId="11D8A102" w14:textId="779E5038" w:rsidR="00856C1D" w:rsidRPr="001863D4" w:rsidRDefault="00856C1D" w:rsidP="00856C1D">
      <w:pPr>
        <w:spacing w:line="480" w:lineRule="auto"/>
        <w:jc w:val="both"/>
        <w:rPr>
          <w:color w:val="000000" w:themeColor="text1"/>
        </w:rPr>
      </w:pPr>
      <w:r w:rsidRPr="001863D4">
        <w:rPr>
          <w:color w:val="000000" w:themeColor="text1"/>
        </w:rPr>
        <w:t xml:space="preserve">The work described in this manuscript involved the use of non-experimental (owned or unowned) animals. Established internationally recognised high standards (‘best practice’) of veterinary clinical care for the individual patient were always followed and/or this work involved the use of cadavers. Ethical approval from a committee was therefore not </w:t>
      </w:r>
      <w:r w:rsidRPr="001863D4">
        <w:rPr>
          <w:color w:val="000000" w:themeColor="text1"/>
        </w:rPr>
        <w:lastRenderedPageBreak/>
        <w:t>specifically required for publication in JFMS. Although not required, where ethical approval was still obtained, it is stated in the manuscript.</w:t>
      </w:r>
    </w:p>
    <w:p w14:paraId="0F787393" w14:textId="77777777" w:rsidR="00856C1D" w:rsidRPr="001863D4" w:rsidRDefault="00856C1D" w:rsidP="00856C1D">
      <w:pPr>
        <w:spacing w:line="480" w:lineRule="auto"/>
        <w:jc w:val="both"/>
        <w:rPr>
          <w:color w:val="000000" w:themeColor="text1"/>
        </w:rPr>
      </w:pPr>
    </w:p>
    <w:p w14:paraId="3EA587FE" w14:textId="77777777" w:rsidR="00856C1D" w:rsidRPr="001863D4" w:rsidRDefault="00856C1D" w:rsidP="00856C1D">
      <w:pPr>
        <w:spacing w:line="480" w:lineRule="auto"/>
        <w:jc w:val="both"/>
        <w:rPr>
          <w:b/>
          <w:bCs/>
          <w:color w:val="000000" w:themeColor="text1"/>
        </w:rPr>
      </w:pPr>
      <w:r w:rsidRPr="001863D4">
        <w:rPr>
          <w:b/>
          <w:bCs/>
          <w:color w:val="000000" w:themeColor="text1"/>
        </w:rPr>
        <w:t xml:space="preserve">Informed Consent </w:t>
      </w:r>
    </w:p>
    <w:p w14:paraId="6F5EF2F0" w14:textId="77777777" w:rsidR="00856C1D" w:rsidRPr="001863D4" w:rsidRDefault="00856C1D" w:rsidP="00856C1D">
      <w:pPr>
        <w:spacing w:line="480" w:lineRule="auto"/>
        <w:jc w:val="both"/>
        <w:rPr>
          <w:color w:val="000000" w:themeColor="text1"/>
        </w:rPr>
      </w:pPr>
      <w:r w:rsidRPr="001863D4">
        <w:rPr>
          <w:color w:val="000000" w:themeColor="text1"/>
        </w:rPr>
        <w:t>Informed consent (either verbal or written) was obtained from the owner or legal custodian of all animal(s) described in this work (either experimental or non-experimental animals) for the procedure(s) undertaken (either prospective or retrospective studies). No animals or people are identifiable within this publication, and therefore additional informed consent for publication was not required.</w:t>
      </w:r>
    </w:p>
    <w:p w14:paraId="50FBC2FB" w14:textId="77777777" w:rsidR="00856C1D" w:rsidRPr="001863D4" w:rsidRDefault="00856C1D" w:rsidP="004401E4">
      <w:pPr>
        <w:spacing w:line="480" w:lineRule="auto"/>
        <w:jc w:val="both"/>
        <w:rPr>
          <w:color w:val="000000" w:themeColor="text1"/>
        </w:rPr>
      </w:pPr>
    </w:p>
    <w:p w14:paraId="634A7253" w14:textId="77777777" w:rsidR="004401E4" w:rsidRPr="001863D4" w:rsidRDefault="004401E4" w:rsidP="004401E4">
      <w:pPr>
        <w:spacing w:line="480" w:lineRule="auto"/>
        <w:jc w:val="both"/>
        <w:rPr>
          <w:color w:val="000000" w:themeColor="text1"/>
        </w:rPr>
      </w:pPr>
    </w:p>
    <w:p w14:paraId="63A3E68A" w14:textId="5CA28EBB" w:rsidR="00C265F8" w:rsidRPr="001863D4" w:rsidRDefault="00C265F8" w:rsidP="00FE5FA5">
      <w:pPr>
        <w:spacing w:line="480" w:lineRule="auto"/>
        <w:jc w:val="both"/>
        <w:rPr>
          <w:bCs/>
          <w:color w:val="000000" w:themeColor="text1"/>
        </w:rPr>
      </w:pPr>
      <w:r w:rsidRPr="001863D4">
        <w:rPr>
          <w:b/>
          <w:color w:val="000000" w:themeColor="text1"/>
        </w:rPr>
        <w:t xml:space="preserve">References </w:t>
      </w:r>
    </w:p>
    <w:p w14:paraId="0B39314F" w14:textId="77777777" w:rsidR="00946CBF" w:rsidRPr="001863D4" w:rsidRDefault="00BC5C81" w:rsidP="00946CBF">
      <w:pPr>
        <w:pStyle w:val="Bibliography"/>
        <w:spacing w:line="480" w:lineRule="auto"/>
        <w:rPr>
          <w:rFonts w:ascii="Times New Roman" w:hAnsi="Times New Roman" w:cs="Times New Roman"/>
          <w:color w:val="000000" w:themeColor="text1"/>
        </w:rPr>
      </w:pPr>
      <w:r w:rsidRPr="001863D4">
        <w:rPr>
          <w:color w:val="000000" w:themeColor="text1"/>
        </w:rPr>
        <w:t xml:space="preserve"> </w:t>
      </w:r>
      <w:r w:rsidR="003724B0" w:rsidRPr="001863D4">
        <w:rPr>
          <w:color w:val="000000" w:themeColor="text1"/>
        </w:rPr>
        <w:fldChar w:fldCharType="begin"/>
      </w:r>
      <w:r w:rsidR="00946CBF" w:rsidRPr="001863D4">
        <w:rPr>
          <w:color w:val="000000" w:themeColor="text1"/>
        </w:rPr>
        <w:instrText xml:space="preserve"> ADDIN ZOTERO_BIBL {"uncited":[],"omitted":[],"custom":[]} CSL_BIBLIOGRAPHY </w:instrText>
      </w:r>
      <w:r w:rsidR="003724B0" w:rsidRPr="001863D4">
        <w:rPr>
          <w:color w:val="000000" w:themeColor="text1"/>
        </w:rPr>
        <w:fldChar w:fldCharType="separate"/>
      </w:r>
      <w:r w:rsidR="00946CBF" w:rsidRPr="001863D4">
        <w:rPr>
          <w:rFonts w:ascii="Times New Roman" w:hAnsi="Times New Roman" w:cs="Times New Roman"/>
          <w:color w:val="000000" w:themeColor="text1"/>
        </w:rPr>
        <w:t xml:space="preserve">1. </w:t>
      </w:r>
      <w:r w:rsidR="00946CBF" w:rsidRPr="001863D4">
        <w:rPr>
          <w:rFonts w:ascii="Times New Roman" w:hAnsi="Times New Roman" w:cs="Times New Roman"/>
          <w:color w:val="000000" w:themeColor="text1"/>
        </w:rPr>
        <w:tab/>
        <w:t xml:space="preserve">Park KM, Grimes JA, Wallace ML, et al. Lung lobe torsion in dogs: 52 cases (2005–2017). </w:t>
      </w:r>
      <w:r w:rsidR="00946CBF" w:rsidRPr="001863D4">
        <w:rPr>
          <w:rFonts w:ascii="Times New Roman" w:hAnsi="Times New Roman" w:cs="Times New Roman"/>
          <w:i/>
          <w:iCs/>
          <w:color w:val="000000" w:themeColor="text1"/>
        </w:rPr>
        <w:t>Vet Surg</w:t>
      </w:r>
      <w:r w:rsidR="00946CBF" w:rsidRPr="001863D4">
        <w:rPr>
          <w:rFonts w:ascii="Times New Roman" w:hAnsi="Times New Roman" w:cs="Times New Roman"/>
          <w:color w:val="000000" w:themeColor="text1"/>
        </w:rPr>
        <w:t xml:space="preserve"> 2018; 47: 1002–1008.</w:t>
      </w:r>
    </w:p>
    <w:p w14:paraId="2C256590" w14:textId="77777777" w:rsidR="00946CBF" w:rsidRPr="001863D4" w:rsidRDefault="00946CBF" w:rsidP="00946CBF">
      <w:pPr>
        <w:pStyle w:val="Bibliography"/>
        <w:spacing w:line="480" w:lineRule="auto"/>
        <w:rPr>
          <w:rFonts w:ascii="Times New Roman" w:hAnsi="Times New Roman" w:cs="Times New Roman"/>
          <w:color w:val="000000" w:themeColor="text1"/>
        </w:rPr>
      </w:pPr>
      <w:r w:rsidRPr="001863D4">
        <w:rPr>
          <w:rFonts w:ascii="Times New Roman" w:hAnsi="Times New Roman" w:cs="Times New Roman"/>
          <w:color w:val="000000" w:themeColor="text1"/>
        </w:rPr>
        <w:t xml:space="preserve">2. </w:t>
      </w:r>
      <w:r w:rsidRPr="001863D4">
        <w:rPr>
          <w:rFonts w:ascii="Times New Roman" w:hAnsi="Times New Roman" w:cs="Times New Roman"/>
          <w:color w:val="000000" w:themeColor="text1"/>
        </w:rPr>
        <w:tab/>
        <w:t xml:space="preserve">Benavides KL, Rozanski EA, Oura TJ. Lung lobe torsion in 35 dogs and 4 cats. </w:t>
      </w:r>
      <w:r w:rsidRPr="001863D4">
        <w:rPr>
          <w:rFonts w:ascii="Times New Roman" w:hAnsi="Times New Roman" w:cs="Times New Roman"/>
          <w:i/>
          <w:iCs/>
          <w:color w:val="000000" w:themeColor="text1"/>
        </w:rPr>
        <w:t>Can Vet J</w:t>
      </w:r>
      <w:r w:rsidRPr="001863D4">
        <w:rPr>
          <w:rFonts w:ascii="Times New Roman" w:hAnsi="Times New Roman" w:cs="Times New Roman"/>
          <w:color w:val="000000" w:themeColor="text1"/>
        </w:rPr>
        <w:t xml:space="preserve"> 2019; 60: 60–66.</w:t>
      </w:r>
    </w:p>
    <w:p w14:paraId="31B61231" w14:textId="77777777" w:rsidR="00946CBF" w:rsidRPr="001863D4" w:rsidRDefault="00946CBF" w:rsidP="00946CBF">
      <w:pPr>
        <w:pStyle w:val="Bibliography"/>
        <w:spacing w:line="480" w:lineRule="auto"/>
        <w:rPr>
          <w:rFonts w:ascii="Times New Roman" w:hAnsi="Times New Roman" w:cs="Times New Roman"/>
          <w:color w:val="000000" w:themeColor="text1"/>
        </w:rPr>
      </w:pPr>
      <w:r w:rsidRPr="001863D4">
        <w:rPr>
          <w:rFonts w:ascii="Times New Roman" w:hAnsi="Times New Roman" w:cs="Times New Roman"/>
          <w:color w:val="000000" w:themeColor="text1"/>
        </w:rPr>
        <w:t xml:space="preserve">3. </w:t>
      </w:r>
      <w:r w:rsidRPr="001863D4">
        <w:rPr>
          <w:rFonts w:ascii="Times New Roman" w:hAnsi="Times New Roman" w:cs="Times New Roman"/>
          <w:color w:val="000000" w:themeColor="text1"/>
        </w:rPr>
        <w:tab/>
        <w:t xml:space="preserve">Neath PJ, Brockman DJ, King LG. Lung lobe torsion in dogs: 22 cases (1981–1999). </w:t>
      </w:r>
      <w:r w:rsidRPr="001863D4">
        <w:rPr>
          <w:rFonts w:ascii="Times New Roman" w:hAnsi="Times New Roman" w:cs="Times New Roman"/>
          <w:i/>
          <w:iCs/>
          <w:color w:val="000000" w:themeColor="text1"/>
        </w:rPr>
        <w:t>J Am Vet Med Assoc</w:t>
      </w:r>
      <w:r w:rsidRPr="001863D4">
        <w:rPr>
          <w:rFonts w:ascii="Times New Roman" w:hAnsi="Times New Roman" w:cs="Times New Roman"/>
          <w:color w:val="000000" w:themeColor="text1"/>
        </w:rPr>
        <w:t xml:space="preserve"> 2000; 217: 1041–1044.</w:t>
      </w:r>
    </w:p>
    <w:p w14:paraId="30E4A337" w14:textId="77777777" w:rsidR="00946CBF" w:rsidRPr="001863D4" w:rsidRDefault="00946CBF" w:rsidP="00946CBF">
      <w:pPr>
        <w:pStyle w:val="Bibliography"/>
        <w:spacing w:line="480" w:lineRule="auto"/>
        <w:rPr>
          <w:rFonts w:ascii="Times New Roman" w:hAnsi="Times New Roman" w:cs="Times New Roman"/>
          <w:color w:val="000000" w:themeColor="text1"/>
        </w:rPr>
      </w:pPr>
      <w:r w:rsidRPr="001863D4">
        <w:rPr>
          <w:rFonts w:ascii="Times New Roman" w:hAnsi="Times New Roman" w:cs="Times New Roman"/>
          <w:color w:val="000000" w:themeColor="text1"/>
        </w:rPr>
        <w:lastRenderedPageBreak/>
        <w:t xml:space="preserve">4. </w:t>
      </w:r>
      <w:r w:rsidRPr="001863D4">
        <w:rPr>
          <w:rFonts w:ascii="Times New Roman" w:hAnsi="Times New Roman" w:cs="Times New Roman"/>
          <w:color w:val="000000" w:themeColor="text1"/>
        </w:rPr>
        <w:tab/>
        <w:t xml:space="preserve">Hoover JP, Henry GA, Panciera RJ. Bronchial cartilage dysplasia with multifocal lobar bullous emphysema and lung torsions in a pup. </w:t>
      </w:r>
      <w:r w:rsidRPr="001863D4">
        <w:rPr>
          <w:rFonts w:ascii="Times New Roman" w:hAnsi="Times New Roman" w:cs="Times New Roman"/>
          <w:i/>
          <w:iCs/>
          <w:color w:val="000000" w:themeColor="text1"/>
        </w:rPr>
        <w:t>J Am Vet Med Assoc</w:t>
      </w:r>
      <w:r w:rsidRPr="001863D4">
        <w:rPr>
          <w:rFonts w:ascii="Times New Roman" w:hAnsi="Times New Roman" w:cs="Times New Roman"/>
          <w:color w:val="000000" w:themeColor="text1"/>
        </w:rPr>
        <w:t xml:space="preserve"> 1992; 201: 599–602.</w:t>
      </w:r>
    </w:p>
    <w:p w14:paraId="4E563E69" w14:textId="77777777" w:rsidR="00946CBF" w:rsidRPr="001863D4" w:rsidRDefault="00946CBF" w:rsidP="00946CBF">
      <w:pPr>
        <w:pStyle w:val="Bibliography"/>
        <w:spacing w:line="480" w:lineRule="auto"/>
        <w:rPr>
          <w:rFonts w:ascii="Times New Roman" w:hAnsi="Times New Roman" w:cs="Times New Roman"/>
          <w:color w:val="000000" w:themeColor="text1"/>
        </w:rPr>
      </w:pPr>
      <w:r w:rsidRPr="001863D4">
        <w:rPr>
          <w:rFonts w:ascii="Times New Roman" w:hAnsi="Times New Roman" w:cs="Times New Roman"/>
          <w:color w:val="000000" w:themeColor="text1"/>
        </w:rPr>
        <w:t xml:space="preserve">5. </w:t>
      </w:r>
      <w:r w:rsidRPr="001863D4">
        <w:rPr>
          <w:rFonts w:ascii="Times New Roman" w:hAnsi="Times New Roman" w:cs="Times New Roman"/>
          <w:color w:val="000000" w:themeColor="text1"/>
        </w:rPr>
        <w:tab/>
        <w:t xml:space="preserve">d’Anjou M-A, Tidwell AS, Hecht S. Radiographic diagnosis of lung lobe torsion. </w:t>
      </w:r>
      <w:r w:rsidRPr="001863D4">
        <w:rPr>
          <w:rFonts w:ascii="Times New Roman" w:hAnsi="Times New Roman" w:cs="Times New Roman"/>
          <w:i/>
          <w:iCs/>
          <w:color w:val="000000" w:themeColor="text1"/>
        </w:rPr>
        <w:t>Vet Radiol Ultrasound</w:t>
      </w:r>
      <w:r w:rsidRPr="001863D4">
        <w:rPr>
          <w:rFonts w:ascii="Times New Roman" w:hAnsi="Times New Roman" w:cs="Times New Roman"/>
          <w:color w:val="000000" w:themeColor="text1"/>
        </w:rPr>
        <w:t xml:space="preserve"> 2005; 46: 478–484.</w:t>
      </w:r>
    </w:p>
    <w:p w14:paraId="5DA51C48" w14:textId="77777777" w:rsidR="00946CBF" w:rsidRPr="001863D4" w:rsidRDefault="00946CBF" w:rsidP="00946CBF">
      <w:pPr>
        <w:pStyle w:val="Bibliography"/>
        <w:spacing w:line="480" w:lineRule="auto"/>
        <w:rPr>
          <w:rFonts w:ascii="Times New Roman" w:hAnsi="Times New Roman" w:cs="Times New Roman"/>
          <w:color w:val="000000" w:themeColor="text1"/>
        </w:rPr>
      </w:pPr>
      <w:r w:rsidRPr="001863D4">
        <w:rPr>
          <w:rFonts w:ascii="Times New Roman" w:hAnsi="Times New Roman" w:cs="Times New Roman"/>
          <w:color w:val="000000" w:themeColor="text1"/>
        </w:rPr>
        <w:t xml:space="preserve">6. </w:t>
      </w:r>
      <w:r w:rsidRPr="001863D4">
        <w:rPr>
          <w:rFonts w:ascii="Times New Roman" w:hAnsi="Times New Roman" w:cs="Times New Roman"/>
          <w:color w:val="000000" w:themeColor="text1"/>
        </w:rPr>
        <w:tab/>
        <w:t xml:space="preserve">Rossanese M, Wustefeld‐Janssens B, Price C, et al. Long-term survival after treatment of idiopathic lung lobe torsion in 80 cases. </w:t>
      </w:r>
      <w:r w:rsidRPr="001863D4">
        <w:rPr>
          <w:rFonts w:ascii="Times New Roman" w:hAnsi="Times New Roman" w:cs="Times New Roman"/>
          <w:i/>
          <w:iCs/>
          <w:color w:val="000000" w:themeColor="text1"/>
        </w:rPr>
        <w:t>Vet Surg</w:t>
      </w:r>
      <w:r w:rsidRPr="001863D4">
        <w:rPr>
          <w:rFonts w:ascii="Times New Roman" w:hAnsi="Times New Roman" w:cs="Times New Roman"/>
          <w:color w:val="000000" w:themeColor="text1"/>
        </w:rPr>
        <w:t xml:space="preserve"> 2020; 49: 659–667.</w:t>
      </w:r>
    </w:p>
    <w:p w14:paraId="223AE3B4" w14:textId="77777777" w:rsidR="00946CBF" w:rsidRPr="001863D4" w:rsidRDefault="00946CBF" w:rsidP="00946CBF">
      <w:pPr>
        <w:pStyle w:val="Bibliography"/>
        <w:spacing w:line="480" w:lineRule="auto"/>
        <w:rPr>
          <w:rFonts w:ascii="Times New Roman" w:hAnsi="Times New Roman" w:cs="Times New Roman"/>
          <w:color w:val="000000" w:themeColor="text1"/>
        </w:rPr>
      </w:pPr>
      <w:r w:rsidRPr="001863D4">
        <w:rPr>
          <w:rFonts w:ascii="Times New Roman" w:hAnsi="Times New Roman" w:cs="Times New Roman"/>
          <w:color w:val="000000" w:themeColor="text1"/>
        </w:rPr>
        <w:t xml:space="preserve">7. </w:t>
      </w:r>
      <w:r w:rsidRPr="001863D4">
        <w:rPr>
          <w:rFonts w:ascii="Times New Roman" w:hAnsi="Times New Roman" w:cs="Times New Roman"/>
          <w:color w:val="000000" w:themeColor="text1"/>
        </w:rPr>
        <w:tab/>
        <w:t xml:space="preserve">Millard RP, Myers JR, Novo RE. Spontaneous Lung Lobe Torsion in a Cat. </w:t>
      </w:r>
      <w:r w:rsidRPr="001863D4">
        <w:rPr>
          <w:rFonts w:ascii="Times New Roman" w:hAnsi="Times New Roman" w:cs="Times New Roman"/>
          <w:i/>
          <w:iCs/>
          <w:color w:val="000000" w:themeColor="text1"/>
        </w:rPr>
        <w:t>J Vet Intern Med</w:t>
      </w:r>
      <w:r w:rsidRPr="001863D4">
        <w:rPr>
          <w:rFonts w:ascii="Times New Roman" w:hAnsi="Times New Roman" w:cs="Times New Roman"/>
          <w:color w:val="000000" w:themeColor="text1"/>
        </w:rPr>
        <w:t xml:space="preserve"> 2008; 22: 671–673.</w:t>
      </w:r>
    </w:p>
    <w:p w14:paraId="483E394C" w14:textId="77777777" w:rsidR="00946CBF" w:rsidRPr="001863D4" w:rsidRDefault="00946CBF" w:rsidP="00946CBF">
      <w:pPr>
        <w:pStyle w:val="Bibliography"/>
        <w:spacing w:line="480" w:lineRule="auto"/>
        <w:rPr>
          <w:rFonts w:ascii="Times New Roman" w:hAnsi="Times New Roman" w:cs="Times New Roman"/>
          <w:color w:val="000000" w:themeColor="text1"/>
        </w:rPr>
      </w:pPr>
      <w:r w:rsidRPr="001863D4">
        <w:rPr>
          <w:rFonts w:ascii="Times New Roman" w:hAnsi="Times New Roman" w:cs="Times New Roman"/>
          <w:color w:val="000000" w:themeColor="text1"/>
        </w:rPr>
        <w:t xml:space="preserve">8. </w:t>
      </w:r>
      <w:r w:rsidRPr="001863D4">
        <w:rPr>
          <w:rFonts w:ascii="Times New Roman" w:hAnsi="Times New Roman" w:cs="Times New Roman"/>
          <w:color w:val="000000" w:themeColor="text1"/>
        </w:rPr>
        <w:tab/>
        <w:t xml:space="preserve">Dye T, Teague H, Poundstone M. Lung lobe torsion in a cat with chronic feline asthma. </w:t>
      </w:r>
      <w:r w:rsidRPr="001863D4">
        <w:rPr>
          <w:rFonts w:ascii="Times New Roman" w:hAnsi="Times New Roman" w:cs="Times New Roman"/>
          <w:i/>
          <w:iCs/>
          <w:color w:val="000000" w:themeColor="text1"/>
        </w:rPr>
        <w:t>J Am Anim Hosp Assoc</w:t>
      </w:r>
      <w:r w:rsidRPr="001863D4">
        <w:rPr>
          <w:rFonts w:ascii="Times New Roman" w:hAnsi="Times New Roman" w:cs="Times New Roman"/>
          <w:color w:val="000000" w:themeColor="text1"/>
        </w:rPr>
        <w:t xml:space="preserve"> 1998; 34: 493–495.</w:t>
      </w:r>
    </w:p>
    <w:p w14:paraId="1628E856" w14:textId="77777777" w:rsidR="00946CBF" w:rsidRPr="001863D4" w:rsidRDefault="00946CBF" w:rsidP="00946CBF">
      <w:pPr>
        <w:pStyle w:val="Bibliography"/>
        <w:spacing w:line="480" w:lineRule="auto"/>
        <w:rPr>
          <w:rFonts w:ascii="Times New Roman" w:hAnsi="Times New Roman" w:cs="Times New Roman"/>
          <w:color w:val="000000" w:themeColor="text1"/>
        </w:rPr>
      </w:pPr>
      <w:r w:rsidRPr="001863D4">
        <w:rPr>
          <w:rFonts w:ascii="Times New Roman" w:hAnsi="Times New Roman" w:cs="Times New Roman"/>
          <w:color w:val="000000" w:themeColor="text1"/>
        </w:rPr>
        <w:t xml:space="preserve">9. </w:t>
      </w:r>
      <w:r w:rsidRPr="001863D4">
        <w:rPr>
          <w:rFonts w:ascii="Times New Roman" w:hAnsi="Times New Roman" w:cs="Times New Roman"/>
          <w:color w:val="000000" w:themeColor="text1"/>
        </w:rPr>
        <w:tab/>
        <w:t xml:space="preserve">Mclane MJ, Buote NJ. Lung lobe torsion associated with chylothorax in a cat. </w:t>
      </w:r>
      <w:r w:rsidRPr="001863D4">
        <w:rPr>
          <w:rFonts w:ascii="Times New Roman" w:hAnsi="Times New Roman" w:cs="Times New Roman"/>
          <w:i/>
          <w:iCs/>
          <w:color w:val="000000" w:themeColor="text1"/>
        </w:rPr>
        <w:t>J Feline Med Surg</w:t>
      </w:r>
      <w:r w:rsidRPr="001863D4">
        <w:rPr>
          <w:rFonts w:ascii="Times New Roman" w:hAnsi="Times New Roman" w:cs="Times New Roman"/>
          <w:color w:val="000000" w:themeColor="text1"/>
        </w:rPr>
        <w:t xml:space="preserve"> 2011; 13: 135–138.</w:t>
      </w:r>
    </w:p>
    <w:p w14:paraId="3A65E8E9" w14:textId="77777777" w:rsidR="00946CBF" w:rsidRPr="001863D4" w:rsidRDefault="00946CBF" w:rsidP="00946CBF">
      <w:pPr>
        <w:pStyle w:val="Bibliography"/>
        <w:spacing w:line="480" w:lineRule="auto"/>
        <w:rPr>
          <w:rFonts w:ascii="Times New Roman" w:hAnsi="Times New Roman" w:cs="Times New Roman"/>
          <w:color w:val="000000" w:themeColor="text1"/>
        </w:rPr>
      </w:pPr>
      <w:r w:rsidRPr="001863D4">
        <w:rPr>
          <w:rFonts w:ascii="Times New Roman" w:hAnsi="Times New Roman" w:cs="Times New Roman"/>
          <w:color w:val="000000" w:themeColor="text1"/>
        </w:rPr>
        <w:t xml:space="preserve">10. </w:t>
      </w:r>
      <w:r w:rsidRPr="001863D4">
        <w:rPr>
          <w:rFonts w:ascii="Times New Roman" w:hAnsi="Times New Roman" w:cs="Times New Roman"/>
          <w:color w:val="000000" w:themeColor="text1"/>
        </w:rPr>
        <w:tab/>
        <w:t xml:space="preserve">Brown NO, Zontine WJ. Lung Lobe Torsion in the Cat. </w:t>
      </w:r>
      <w:r w:rsidRPr="001863D4">
        <w:rPr>
          <w:rFonts w:ascii="Times New Roman" w:hAnsi="Times New Roman" w:cs="Times New Roman"/>
          <w:i/>
          <w:iCs/>
          <w:color w:val="000000" w:themeColor="text1"/>
        </w:rPr>
        <w:t>Vet Radiol Ultrasound</w:t>
      </w:r>
      <w:r w:rsidRPr="001863D4">
        <w:rPr>
          <w:rFonts w:ascii="Times New Roman" w:hAnsi="Times New Roman" w:cs="Times New Roman"/>
          <w:color w:val="000000" w:themeColor="text1"/>
        </w:rPr>
        <w:t xml:space="preserve"> 1976; 17: 219–223.</w:t>
      </w:r>
    </w:p>
    <w:p w14:paraId="72A4F8ED" w14:textId="77777777" w:rsidR="00946CBF" w:rsidRPr="001863D4" w:rsidRDefault="00946CBF" w:rsidP="00946CBF">
      <w:pPr>
        <w:pStyle w:val="Bibliography"/>
        <w:spacing w:line="480" w:lineRule="auto"/>
        <w:rPr>
          <w:rFonts w:ascii="Times New Roman" w:hAnsi="Times New Roman" w:cs="Times New Roman"/>
          <w:color w:val="000000" w:themeColor="text1"/>
        </w:rPr>
      </w:pPr>
      <w:r w:rsidRPr="001863D4">
        <w:rPr>
          <w:rFonts w:ascii="Times New Roman" w:hAnsi="Times New Roman" w:cs="Times New Roman"/>
          <w:color w:val="000000" w:themeColor="text1"/>
        </w:rPr>
        <w:lastRenderedPageBreak/>
        <w:t xml:space="preserve">11. </w:t>
      </w:r>
      <w:r w:rsidRPr="001863D4">
        <w:rPr>
          <w:rFonts w:ascii="Times New Roman" w:hAnsi="Times New Roman" w:cs="Times New Roman"/>
          <w:color w:val="000000" w:themeColor="text1"/>
        </w:rPr>
        <w:tab/>
        <w:t xml:space="preserve">Kerpsack SJ, McLouglin MA, Graves TK, et al. Chylothorax associated with lung lobe torsion and a peritoneopericardial diaphragmatic hernia in a cat. </w:t>
      </w:r>
      <w:r w:rsidRPr="001863D4">
        <w:rPr>
          <w:rFonts w:ascii="Times New Roman" w:hAnsi="Times New Roman" w:cs="Times New Roman"/>
          <w:i/>
          <w:iCs/>
          <w:color w:val="000000" w:themeColor="text1"/>
        </w:rPr>
        <w:t>J Am Anim Hosp Assoc</w:t>
      </w:r>
      <w:r w:rsidRPr="001863D4">
        <w:rPr>
          <w:rFonts w:ascii="Times New Roman" w:hAnsi="Times New Roman" w:cs="Times New Roman"/>
          <w:color w:val="000000" w:themeColor="text1"/>
        </w:rPr>
        <w:t xml:space="preserve"> 1994; 351–354.</w:t>
      </w:r>
    </w:p>
    <w:p w14:paraId="3DEE8479" w14:textId="77777777" w:rsidR="00946CBF" w:rsidRPr="001863D4" w:rsidRDefault="00946CBF" w:rsidP="00946CBF">
      <w:pPr>
        <w:pStyle w:val="Bibliography"/>
        <w:spacing w:line="480" w:lineRule="auto"/>
        <w:rPr>
          <w:rFonts w:ascii="Times New Roman" w:hAnsi="Times New Roman" w:cs="Times New Roman"/>
          <w:color w:val="000000" w:themeColor="text1"/>
        </w:rPr>
      </w:pPr>
      <w:r w:rsidRPr="001863D4">
        <w:rPr>
          <w:rFonts w:ascii="Times New Roman" w:hAnsi="Times New Roman" w:cs="Times New Roman"/>
          <w:color w:val="000000" w:themeColor="text1"/>
        </w:rPr>
        <w:t xml:space="preserve">12. </w:t>
      </w:r>
      <w:r w:rsidRPr="001863D4">
        <w:rPr>
          <w:rFonts w:ascii="Times New Roman" w:hAnsi="Times New Roman" w:cs="Times New Roman"/>
          <w:color w:val="000000" w:themeColor="text1"/>
        </w:rPr>
        <w:tab/>
        <w:t xml:space="preserve">Sweeney JT, Oura TJ, Wulster KB, et al. What Is Your Diagnosis? </w:t>
      </w:r>
      <w:r w:rsidRPr="001863D4">
        <w:rPr>
          <w:rFonts w:ascii="Times New Roman" w:hAnsi="Times New Roman" w:cs="Times New Roman"/>
          <w:i/>
          <w:iCs/>
          <w:color w:val="000000" w:themeColor="text1"/>
        </w:rPr>
        <w:t>J Am Vet Med Assoc</w:t>
      </w:r>
      <w:r w:rsidRPr="001863D4">
        <w:rPr>
          <w:rFonts w:ascii="Times New Roman" w:hAnsi="Times New Roman" w:cs="Times New Roman"/>
          <w:color w:val="000000" w:themeColor="text1"/>
        </w:rPr>
        <w:t xml:space="preserve"> 2016; 248: 1235–1237.</w:t>
      </w:r>
    </w:p>
    <w:p w14:paraId="025CF0D9" w14:textId="77777777" w:rsidR="00946CBF" w:rsidRPr="001863D4" w:rsidRDefault="00946CBF" w:rsidP="00946CBF">
      <w:pPr>
        <w:pStyle w:val="Bibliography"/>
        <w:spacing w:line="480" w:lineRule="auto"/>
        <w:rPr>
          <w:rFonts w:ascii="Times New Roman" w:hAnsi="Times New Roman" w:cs="Times New Roman"/>
          <w:color w:val="000000" w:themeColor="text1"/>
        </w:rPr>
      </w:pPr>
      <w:r w:rsidRPr="001863D4">
        <w:rPr>
          <w:rFonts w:ascii="Times New Roman" w:hAnsi="Times New Roman" w:cs="Times New Roman"/>
          <w:color w:val="000000" w:themeColor="text1"/>
        </w:rPr>
        <w:t xml:space="preserve">13. </w:t>
      </w:r>
      <w:r w:rsidRPr="001863D4">
        <w:rPr>
          <w:rFonts w:ascii="Times New Roman" w:hAnsi="Times New Roman" w:cs="Times New Roman"/>
          <w:color w:val="000000" w:themeColor="text1"/>
        </w:rPr>
        <w:tab/>
        <w:t xml:space="preserve">Dokic Z, Pirog W. Emphysematous lesions in the right cranial lung lobe and torsion of the right medial lung lobe in a British shorthair cat: a case report. </w:t>
      </w:r>
      <w:r w:rsidRPr="001863D4">
        <w:rPr>
          <w:rFonts w:ascii="Times New Roman" w:hAnsi="Times New Roman" w:cs="Times New Roman"/>
          <w:i/>
          <w:iCs/>
          <w:color w:val="000000" w:themeColor="text1"/>
        </w:rPr>
        <w:t>Vet Med (Praha)</w:t>
      </w:r>
      <w:r w:rsidRPr="001863D4">
        <w:rPr>
          <w:rFonts w:ascii="Times New Roman" w:hAnsi="Times New Roman" w:cs="Times New Roman"/>
          <w:color w:val="000000" w:themeColor="text1"/>
        </w:rPr>
        <w:t xml:space="preserve"> 2015; 60: 706–711.</w:t>
      </w:r>
    </w:p>
    <w:p w14:paraId="429074F9" w14:textId="77777777" w:rsidR="00946CBF" w:rsidRPr="001863D4" w:rsidRDefault="00946CBF" w:rsidP="00946CBF">
      <w:pPr>
        <w:pStyle w:val="Bibliography"/>
        <w:spacing w:line="480" w:lineRule="auto"/>
        <w:rPr>
          <w:rFonts w:ascii="Times New Roman" w:hAnsi="Times New Roman" w:cs="Times New Roman"/>
          <w:color w:val="000000" w:themeColor="text1"/>
        </w:rPr>
      </w:pPr>
      <w:r w:rsidRPr="001863D4">
        <w:rPr>
          <w:rFonts w:ascii="Times New Roman" w:hAnsi="Times New Roman" w:cs="Times New Roman"/>
          <w:color w:val="000000" w:themeColor="text1"/>
        </w:rPr>
        <w:t xml:space="preserve">14. </w:t>
      </w:r>
      <w:r w:rsidRPr="001863D4">
        <w:rPr>
          <w:rFonts w:ascii="Times New Roman" w:hAnsi="Times New Roman" w:cs="Times New Roman"/>
          <w:color w:val="000000" w:themeColor="text1"/>
        </w:rPr>
        <w:tab/>
        <w:t xml:space="preserve">Hambrook LE, Kudnig ST. Lung lobe torsion in association with a chronic diaphragmatic hernia and haemorrhagic pleural effusion in a cat. </w:t>
      </w:r>
      <w:r w:rsidRPr="001863D4">
        <w:rPr>
          <w:rFonts w:ascii="Times New Roman" w:hAnsi="Times New Roman" w:cs="Times New Roman"/>
          <w:i/>
          <w:iCs/>
          <w:color w:val="000000" w:themeColor="text1"/>
        </w:rPr>
        <w:t>J Feline Med Surg</w:t>
      </w:r>
      <w:r w:rsidRPr="001863D4">
        <w:rPr>
          <w:rFonts w:ascii="Times New Roman" w:hAnsi="Times New Roman" w:cs="Times New Roman"/>
          <w:color w:val="000000" w:themeColor="text1"/>
        </w:rPr>
        <w:t xml:space="preserve"> 2012; 14: 219–223.</w:t>
      </w:r>
    </w:p>
    <w:p w14:paraId="3AE43A85" w14:textId="77777777" w:rsidR="00946CBF" w:rsidRPr="001863D4" w:rsidRDefault="00946CBF" w:rsidP="00946CBF">
      <w:pPr>
        <w:pStyle w:val="Bibliography"/>
        <w:spacing w:line="480" w:lineRule="auto"/>
        <w:rPr>
          <w:rFonts w:ascii="Times New Roman" w:hAnsi="Times New Roman" w:cs="Times New Roman"/>
          <w:color w:val="000000" w:themeColor="text1"/>
        </w:rPr>
      </w:pPr>
      <w:r w:rsidRPr="001863D4">
        <w:rPr>
          <w:rFonts w:ascii="Times New Roman" w:hAnsi="Times New Roman" w:cs="Times New Roman"/>
          <w:color w:val="000000" w:themeColor="text1"/>
        </w:rPr>
        <w:t xml:space="preserve">15. </w:t>
      </w:r>
      <w:r w:rsidRPr="001863D4">
        <w:rPr>
          <w:rFonts w:ascii="Times New Roman" w:hAnsi="Times New Roman" w:cs="Times New Roman"/>
          <w:color w:val="000000" w:themeColor="text1"/>
        </w:rPr>
        <w:tab/>
        <w:t xml:space="preserve">Schultz RM, Peters J, Zwingenberger A. Radiography, computed tomography and virtual bronchoscopy in four dogs and two cats with lung lobe torsion. </w:t>
      </w:r>
      <w:r w:rsidRPr="001863D4">
        <w:rPr>
          <w:rFonts w:ascii="Times New Roman" w:hAnsi="Times New Roman" w:cs="Times New Roman"/>
          <w:i/>
          <w:iCs/>
          <w:color w:val="000000" w:themeColor="text1"/>
        </w:rPr>
        <w:t>J Small Anim Pract</w:t>
      </w:r>
      <w:r w:rsidRPr="001863D4">
        <w:rPr>
          <w:rFonts w:ascii="Times New Roman" w:hAnsi="Times New Roman" w:cs="Times New Roman"/>
          <w:color w:val="000000" w:themeColor="text1"/>
        </w:rPr>
        <w:t xml:space="preserve"> 2009; 50: 360–363.</w:t>
      </w:r>
    </w:p>
    <w:p w14:paraId="60A5C46D" w14:textId="77777777" w:rsidR="00946CBF" w:rsidRPr="001863D4" w:rsidRDefault="00946CBF" w:rsidP="00946CBF">
      <w:pPr>
        <w:pStyle w:val="Bibliography"/>
        <w:spacing w:line="480" w:lineRule="auto"/>
        <w:rPr>
          <w:rFonts w:ascii="Times New Roman" w:hAnsi="Times New Roman" w:cs="Times New Roman"/>
          <w:color w:val="000000" w:themeColor="text1"/>
        </w:rPr>
      </w:pPr>
      <w:r w:rsidRPr="001863D4">
        <w:rPr>
          <w:rFonts w:ascii="Times New Roman" w:hAnsi="Times New Roman" w:cs="Times New Roman"/>
          <w:color w:val="000000" w:themeColor="text1"/>
        </w:rPr>
        <w:t xml:space="preserve">16. </w:t>
      </w:r>
      <w:r w:rsidRPr="001863D4">
        <w:rPr>
          <w:rFonts w:ascii="Times New Roman" w:hAnsi="Times New Roman" w:cs="Times New Roman"/>
          <w:color w:val="000000" w:themeColor="text1"/>
        </w:rPr>
        <w:tab/>
        <w:t xml:space="preserve">Brenner OJ, Ettinger SN, Stefanacci JD. What is your diagnosis? Chronic fibrosing pleuritis, pleural effusion, and lobar consolidation. </w:t>
      </w:r>
      <w:r w:rsidRPr="001863D4">
        <w:rPr>
          <w:rFonts w:ascii="Times New Roman" w:hAnsi="Times New Roman" w:cs="Times New Roman"/>
          <w:i/>
          <w:iCs/>
          <w:color w:val="000000" w:themeColor="text1"/>
        </w:rPr>
        <w:t>J Am Vet Med Assoc</w:t>
      </w:r>
      <w:r w:rsidRPr="001863D4">
        <w:rPr>
          <w:rFonts w:ascii="Times New Roman" w:hAnsi="Times New Roman" w:cs="Times New Roman"/>
          <w:color w:val="000000" w:themeColor="text1"/>
        </w:rPr>
        <w:t xml:space="preserve"> 2000; 216: 1555–1556.</w:t>
      </w:r>
    </w:p>
    <w:p w14:paraId="526D67B5" w14:textId="77777777" w:rsidR="00946CBF" w:rsidRPr="001863D4" w:rsidRDefault="00946CBF" w:rsidP="00946CBF">
      <w:pPr>
        <w:pStyle w:val="Bibliography"/>
        <w:spacing w:line="480" w:lineRule="auto"/>
        <w:rPr>
          <w:rFonts w:ascii="Times New Roman" w:hAnsi="Times New Roman" w:cs="Times New Roman"/>
          <w:color w:val="000000" w:themeColor="text1"/>
        </w:rPr>
      </w:pPr>
      <w:r w:rsidRPr="001863D4">
        <w:rPr>
          <w:rFonts w:ascii="Times New Roman" w:hAnsi="Times New Roman" w:cs="Times New Roman"/>
          <w:color w:val="000000" w:themeColor="text1"/>
        </w:rPr>
        <w:lastRenderedPageBreak/>
        <w:t xml:space="preserve">17. </w:t>
      </w:r>
      <w:r w:rsidRPr="001863D4">
        <w:rPr>
          <w:rFonts w:ascii="Times New Roman" w:hAnsi="Times New Roman" w:cs="Times New Roman"/>
          <w:color w:val="000000" w:themeColor="text1"/>
        </w:rPr>
        <w:tab/>
        <w:t xml:space="preserve">Buss D, Pyle R, Chacko S. Pulmonary torsion and complete heart block in a cat. Clinico-pathologic conference. </w:t>
      </w:r>
      <w:r w:rsidRPr="001863D4">
        <w:rPr>
          <w:rFonts w:ascii="Times New Roman" w:hAnsi="Times New Roman" w:cs="Times New Roman"/>
          <w:i/>
          <w:iCs/>
          <w:color w:val="000000" w:themeColor="text1"/>
        </w:rPr>
        <w:t>J Am Vet Med Assoc</w:t>
      </w:r>
      <w:r w:rsidRPr="001863D4">
        <w:rPr>
          <w:rFonts w:ascii="Times New Roman" w:hAnsi="Times New Roman" w:cs="Times New Roman"/>
          <w:color w:val="000000" w:themeColor="text1"/>
        </w:rPr>
        <w:t xml:space="preserve"> 1972; 161: 402–410.</w:t>
      </w:r>
    </w:p>
    <w:p w14:paraId="4A3069FD" w14:textId="77777777" w:rsidR="00946CBF" w:rsidRPr="001863D4" w:rsidRDefault="00946CBF" w:rsidP="00946CBF">
      <w:pPr>
        <w:pStyle w:val="Bibliography"/>
        <w:spacing w:line="480" w:lineRule="auto"/>
        <w:rPr>
          <w:rFonts w:ascii="Times New Roman" w:hAnsi="Times New Roman" w:cs="Times New Roman"/>
          <w:color w:val="000000" w:themeColor="text1"/>
        </w:rPr>
      </w:pPr>
      <w:r w:rsidRPr="001863D4">
        <w:rPr>
          <w:rFonts w:ascii="Times New Roman" w:hAnsi="Times New Roman" w:cs="Times New Roman"/>
          <w:color w:val="000000" w:themeColor="text1"/>
        </w:rPr>
        <w:t xml:space="preserve">18. </w:t>
      </w:r>
      <w:r w:rsidRPr="001863D4">
        <w:rPr>
          <w:rFonts w:ascii="Times New Roman" w:hAnsi="Times New Roman" w:cs="Times New Roman"/>
          <w:color w:val="000000" w:themeColor="text1"/>
        </w:rPr>
        <w:tab/>
        <w:t xml:space="preserve">Coady MRM, Atilla A, Stillion J. Bilateral lung lobe torsions in a cat. </w:t>
      </w:r>
      <w:r w:rsidRPr="001863D4">
        <w:rPr>
          <w:rFonts w:ascii="Times New Roman" w:hAnsi="Times New Roman" w:cs="Times New Roman"/>
          <w:i/>
          <w:iCs/>
          <w:color w:val="000000" w:themeColor="text1"/>
        </w:rPr>
        <w:t>Can Vet J</w:t>
      </w:r>
      <w:r w:rsidRPr="001863D4">
        <w:rPr>
          <w:rFonts w:ascii="Times New Roman" w:hAnsi="Times New Roman" w:cs="Times New Roman"/>
          <w:color w:val="000000" w:themeColor="text1"/>
        </w:rPr>
        <w:t xml:space="preserve"> 2020; 61: 161–165.</w:t>
      </w:r>
    </w:p>
    <w:p w14:paraId="3E5EE394" w14:textId="77777777" w:rsidR="00946CBF" w:rsidRPr="001863D4" w:rsidRDefault="00946CBF" w:rsidP="00946CBF">
      <w:pPr>
        <w:pStyle w:val="Bibliography"/>
        <w:spacing w:line="480" w:lineRule="auto"/>
        <w:rPr>
          <w:rFonts w:ascii="Times New Roman" w:hAnsi="Times New Roman" w:cs="Times New Roman"/>
          <w:color w:val="000000" w:themeColor="text1"/>
        </w:rPr>
      </w:pPr>
      <w:r w:rsidRPr="001863D4">
        <w:rPr>
          <w:rFonts w:ascii="Times New Roman" w:hAnsi="Times New Roman" w:cs="Times New Roman"/>
          <w:color w:val="000000" w:themeColor="text1"/>
        </w:rPr>
        <w:t xml:space="preserve">19. </w:t>
      </w:r>
      <w:r w:rsidRPr="001863D4">
        <w:rPr>
          <w:rFonts w:ascii="Times New Roman" w:hAnsi="Times New Roman" w:cs="Times New Roman"/>
          <w:color w:val="000000" w:themeColor="text1"/>
        </w:rPr>
        <w:tab/>
        <w:t xml:space="preserve">Dai J, Xie D, Wang H, et al. Predictors of survival in lung torsion: A systematic review and pooled analysis. </w:t>
      </w:r>
      <w:r w:rsidRPr="001863D4">
        <w:rPr>
          <w:rFonts w:ascii="Times New Roman" w:hAnsi="Times New Roman" w:cs="Times New Roman"/>
          <w:i/>
          <w:iCs/>
          <w:color w:val="000000" w:themeColor="text1"/>
        </w:rPr>
        <w:t>J Thorac Cardiovasc Surg</w:t>
      </w:r>
      <w:r w:rsidRPr="001863D4">
        <w:rPr>
          <w:rFonts w:ascii="Times New Roman" w:hAnsi="Times New Roman" w:cs="Times New Roman"/>
          <w:color w:val="000000" w:themeColor="text1"/>
        </w:rPr>
        <w:t xml:space="preserve"> 2016; 152: 737-745.e3.</w:t>
      </w:r>
    </w:p>
    <w:p w14:paraId="594D8858" w14:textId="77777777" w:rsidR="00946CBF" w:rsidRPr="001863D4" w:rsidRDefault="00946CBF" w:rsidP="00946CBF">
      <w:pPr>
        <w:pStyle w:val="Bibliography"/>
        <w:spacing w:line="480" w:lineRule="auto"/>
        <w:rPr>
          <w:rFonts w:ascii="Times New Roman" w:hAnsi="Times New Roman" w:cs="Times New Roman"/>
          <w:color w:val="000000" w:themeColor="text1"/>
        </w:rPr>
      </w:pPr>
      <w:r w:rsidRPr="001863D4">
        <w:rPr>
          <w:rFonts w:ascii="Times New Roman" w:hAnsi="Times New Roman" w:cs="Times New Roman"/>
          <w:color w:val="000000" w:themeColor="text1"/>
        </w:rPr>
        <w:t xml:space="preserve">20. </w:t>
      </w:r>
      <w:r w:rsidRPr="001863D4">
        <w:rPr>
          <w:rFonts w:ascii="Times New Roman" w:hAnsi="Times New Roman" w:cs="Times New Roman"/>
          <w:color w:val="000000" w:themeColor="text1"/>
        </w:rPr>
        <w:tab/>
        <w:t xml:space="preserve">Moser ES, Proto AV. Lung torsion: case report and literature review. </w:t>
      </w:r>
      <w:r w:rsidRPr="001863D4">
        <w:rPr>
          <w:rFonts w:ascii="Times New Roman" w:hAnsi="Times New Roman" w:cs="Times New Roman"/>
          <w:i/>
          <w:iCs/>
          <w:color w:val="000000" w:themeColor="text1"/>
        </w:rPr>
        <w:t>Radiology</w:t>
      </w:r>
      <w:r w:rsidRPr="001863D4">
        <w:rPr>
          <w:rFonts w:ascii="Times New Roman" w:hAnsi="Times New Roman" w:cs="Times New Roman"/>
          <w:color w:val="000000" w:themeColor="text1"/>
        </w:rPr>
        <w:t xml:space="preserve"> 1987; 162: 639–643.</w:t>
      </w:r>
    </w:p>
    <w:p w14:paraId="0E74812C" w14:textId="77777777" w:rsidR="00946CBF" w:rsidRPr="001863D4" w:rsidRDefault="00946CBF" w:rsidP="00946CBF">
      <w:pPr>
        <w:pStyle w:val="Bibliography"/>
        <w:spacing w:line="480" w:lineRule="auto"/>
        <w:rPr>
          <w:rFonts w:ascii="Times New Roman" w:hAnsi="Times New Roman" w:cs="Times New Roman"/>
          <w:color w:val="000000" w:themeColor="text1"/>
        </w:rPr>
      </w:pPr>
      <w:r w:rsidRPr="001863D4">
        <w:rPr>
          <w:rFonts w:ascii="Times New Roman" w:hAnsi="Times New Roman" w:cs="Times New Roman"/>
          <w:color w:val="000000" w:themeColor="text1"/>
        </w:rPr>
        <w:t xml:space="preserve">21. </w:t>
      </w:r>
      <w:r w:rsidRPr="001863D4">
        <w:rPr>
          <w:rFonts w:ascii="Times New Roman" w:hAnsi="Times New Roman" w:cs="Times New Roman"/>
          <w:color w:val="000000" w:themeColor="text1"/>
        </w:rPr>
        <w:tab/>
        <w:t xml:space="preserve">Raynaud C, Lenoir S, Caliandro R, et al. Spontaneous Middle Lobe Torsion Secondary to Pleural Effusion. </w:t>
      </w:r>
      <w:r w:rsidRPr="001863D4">
        <w:rPr>
          <w:rFonts w:ascii="Times New Roman" w:hAnsi="Times New Roman" w:cs="Times New Roman"/>
          <w:i/>
          <w:iCs/>
          <w:color w:val="000000" w:themeColor="text1"/>
        </w:rPr>
        <w:t>Chest</w:t>
      </w:r>
      <w:r w:rsidRPr="001863D4">
        <w:rPr>
          <w:rFonts w:ascii="Times New Roman" w:hAnsi="Times New Roman" w:cs="Times New Roman"/>
          <w:color w:val="000000" w:themeColor="text1"/>
        </w:rPr>
        <w:t xml:space="preserve"> 2009; 136: 281–283.</w:t>
      </w:r>
    </w:p>
    <w:p w14:paraId="268C295C" w14:textId="77777777" w:rsidR="00946CBF" w:rsidRPr="001863D4" w:rsidRDefault="00946CBF" w:rsidP="00946CBF">
      <w:pPr>
        <w:pStyle w:val="Bibliography"/>
        <w:spacing w:line="480" w:lineRule="auto"/>
        <w:rPr>
          <w:rFonts w:ascii="Times New Roman" w:hAnsi="Times New Roman" w:cs="Times New Roman"/>
          <w:color w:val="000000" w:themeColor="text1"/>
        </w:rPr>
      </w:pPr>
      <w:r w:rsidRPr="001863D4">
        <w:rPr>
          <w:rFonts w:ascii="Times New Roman" w:hAnsi="Times New Roman" w:cs="Times New Roman"/>
          <w:color w:val="000000" w:themeColor="text1"/>
        </w:rPr>
        <w:t xml:space="preserve">22. </w:t>
      </w:r>
      <w:r w:rsidRPr="001863D4">
        <w:rPr>
          <w:rFonts w:ascii="Times New Roman" w:hAnsi="Times New Roman" w:cs="Times New Roman"/>
          <w:color w:val="000000" w:themeColor="text1"/>
        </w:rPr>
        <w:tab/>
        <w:t xml:space="preserve">Kita Y, Go T, Nii K, et al. Spontaneous torsion of the right upper lung lobe: a case report. </w:t>
      </w:r>
      <w:r w:rsidRPr="001863D4">
        <w:rPr>
          <w:rFonts w:ascii="Times New Roman" w:hAnsi="Times New Roman" w:cs="Times New Roman"/>
          <w:i/>
          <w:iCs/>
          <w:color w:val="000000" w:themeColor="text1"/>
        </w:rPr>
        <w:t>Surgical Case Reports</w:t>
      </w:r>
      <w:r w:rsidRPr="001863D4">
        <w:rPr>
          <w:rFonts w:ascii="Times New Roman" w:hAnsi="Times New Roman" w:cs="Times New Roman"/>
          <w:color w:val="000000" w:themeColor="text1"/>
        </w:rPr>
        <w:t xml:space="preserve"> 2017; 3: 37.</w:t>
      </w:r>
    </w:p>
    <w:p w14:paraId="6A1B86FC" w14:textId="77777777" w:rsidR="00946CBF" w:rsidRPr="001863D4" w:rsidRDefault="00946CBF" w:rsidP="00946CBF">
      <w:pPr>
        <w:pStyle w:val="Bibliography"/>
        <w:spacing w:line="480" w:lineRule="auto"/>
        <w:rPr>
          <w:rFonts w:ascii="Times New Roman" w:hAnsi="Times New Roman" w:cs="Times New Roman"/>
          <w:color w:val="000000" w:themeColor="text1"/>
        </w:rPr>
      </w:pPr>
      <w:r w:rsidRPr="001863D4">
        <w:rPr>
          <w:rFonts w:ascii="Times New Roman" w:hAnsi="Times New Roman" w:cs="Times New Roman"/>
          <w:color w:val="000000" w:themeColor="text1"/>
        </w:rPr>
        <w:t xml:space="preserve">23. </w:t>
      </w:r>
      <w:r w:rsidRPr="001863D4">
        <w:rPr>
          <w:rFonts w:ascii="Times New Roman" w:hAnsi="Times New Roman" w:cs="Times New Roman"/>
          <w:color w:val="000000" w:themeColor="text1"/>
        </w:rPr>
        <w:tab/>
        <w:t xml:space="preserve">Belmudes A, Gory G, Cauvin E, et al. Lung lobe torsion in 15 dogs: Peripheral band sign on ultrasound. </w:t>
      </w:r>
      <w:r w:rsidRPr="001863D4">
        <w:rPr>
          <w:rFonts w:ascii="Times New Roman" w:hAnsi="Times New Roman" w:cs="Times New Roman"/>
          <w:i/>
          <w:iCs/>
          <w:color w:val="000000" w:themeColor="text1"/>
        </w:rPr>
        <w:t>Vet Radiol Ultrasound</w:t>
      </w:r>
      <w:r w:rsidRPr="001863D4">
        <w:rPr>
          <w:rFonts w:ascii="Times New Roman" w:hAnsi="Times New Roman" w:cs="Times New Roman"/>
          <w:color w:val="000000" w:themeColor="text1"/>
        </w:rPr>
        <w:t xml:space="preserve"> 2021; 62: 116–125.</w:t>
      </w:r>
    </w:p>
    <w:p w14:paraId="3D166636" w14:textId="77777777" w:rsidR="00946CBF" w:rsidRPr="001863D4" w:rsidRDefault="00946CBF" w:rsidP="00946CBF">
      <w:pPr>
        <w:pStyle w:val="Bibliography"/>
        <w:spacing w:line="480" w:lineRule="auto"/>
        <w:rPr>
          <w:rFonts w:ascii="Times New Roman" w:hAnsi="Times New Roman" w:cs="Times New Roman"/>
          <w:color w:val="000000" w:themeColor="text1"/>
        </w:rPr>
      </w:pPr>
      <w:r w:rsidRPr="001863D4">
        <w:rPr>
          <w:rFonts w:ascii="Times New Roman" w:hAnsi="Times New Roman" w:cs="Times New Roman"/>
          <w:color w:val="000000" w:themeColor="text1"/>
        </w:rPr>
        <w:t xml:space="preserve">24. </w:t>
      </w:r>
      <w:r w:rsidRPr="001863D4">
        <w:rPr>
          <w:rFonts w:ascii="Times New Roman" w:hAnsi="Times New Roman" w:cs="Times New Roman"/>
          <w:color w:val="000000" w:themeColor="text1"/>
        </w:rPr>
        <w:tab/>
        <w:t xml:space="preserve">Wainberg SH, Brisson BA, Reabel SN, et al. Evaluation of risk factors for mortality in dogs with lung lobe torsion: A retrospective study of 66 dogs (2000-2015). </w:t>
      </w:r>
      <w:r w:rsidRPr="001863D4">
        <w:rPr>
          <w:rFonts w:ascii="Times New Roman" w:hAnsi="Times New Roman" w:cs="Times New Roman"/>
          <w:i/>
          <w:iCs/>
          <w:color w:val="000000" w:themeColor="text1"/>
        </w:rPr>
        <w:t>Can Vet J</w:t>
      </w:r>
      <w:r w:rsidRPr="001863D4">
        <w:rPr>
          <w:rFonts w:ascii="Times New Roman" w:hAnsi="Times New Roman" w:cs="Times New Roman"/>
          <w:color w:val="000000" w:themeColor="text1"/>
        </w:rPr>
        <w:t xml:space="preserve"> 2019; 60: 167–173.</w:t>
      </w:r>
    </w:p>
    <w:p w14:paraId="1F5BF857" w14:textId="77777777" w:rsidR="00946CBF" w:rsidRPr="001863D4" w:rsidRDefault="00946CBF" w:rsidP="00946CBF">
      <w:pPr>
        <w:pStyle w:val="Bibliography"/>
        <w:spacing w:line="480" w:lineRule="auto"/>
        <w:rPr>
          <w:rFonts w:ascii="Times New Roman" w:hAnsi="Times New Roman" w:cs="Times New Roman"/>
          <w:color w:val="000000" w:themeColor="text1"/>
        </w:rPr>
      </w:pPr>
      <w:r w:rsidRPr="001863D4">
        <w:rPr>
          <w:rFonts w:ascii="Times New Roman" w:hAnsi="Times New Roman" w:cs="Times New Roman"/>
          <w:color w:val="000000" w:themeColor="text1"/>
        </w:rPr>
        <w:lastRenderedPageBreak/>
        <w:t xml:space="preserve">25. </w:t>
      </w:r>
      <w:r w:rsidRPr="001863D4">
        <w:rPr>
          <w:rFonts w:ascii="Times New Roman" w:hAnsi="Times New Roman" w:cs="Times New Roman"/>
          <w:color w:val="000000" w:themeColor="text1"/>
        </w:rPr>
        <w:tab/>
        <w:t xml:space="preserve">Tobias K, Johnston S. Lung Lobe Torsion. In: </w:t>
      </w:r>
      <w:r w:rsidRPr="001863D4">
        <w:rPr>
          <w:rFonts w:ascii="Times New Roman" w:hAnsi="Times New Roman" w:cs="Times New Roman"/>
          <w:i/>
          <w:iCs/>
          <w:color w:val="000000" w:themeColor="text1"/>
        </w:rPr>
        <w:t>Veterinary Surgery: Small Animal</w:t>
      </w:r>
      <w:r w:rsidRPr="001863D4">
        <w:rPr>
          <w:rFonts w:ascii="Times New Roman" w:hAnsi="Times New Roman" w:cs="Times New Roman"/>
          <w:color w:val="000000" w:themeColor="text1"/>
        </w:rPr>
        <w:t>. St Louis, Missouri: Elsevier, 2017, pp. 1993–4.</w:t>
      </w:r>
    </w:p>
    <w:p w14:paraId="2652E977" w14:textId="77777777" w:rsidR="00946CBF" w:rsidRPr="001863D4" w:rsidRDefault="00946CBF" w:rsidP="00946CBF">
      <w:pPr>
        <w:pStyle w:val="Bibliography"/>
        <w:spacing w:line="480" w:lineRule="auto"/>
        <w:rPr>
          <w:rFonts w:ascii="Times New Roman" w:hAnsi="Times New Roman" w:cs="Times New Roman"/>
          <w:color w:val="000000" w:themeColor="text1"/>
        </w:rPr>
      </w:pPr>
      <w:r w:rsidRPr="001863D4">
        <w:rPr>
          <w:rFonts w:ascii="Times New Roman" w:hAnsi="Times New Roman" w:cs="Times New Roman"/>
          <w:color w:val="000000" w:themeColor="text1"/>
        </w:rPr>
        <w:t xml:space="preserve">26. </w:t>
      </w:r>
      <w:r w:rsidRPr="001863D4">
        <w:rPr>
          <w:rFonts w:ascii="Times New Roman" w:hAnsi="Times New Roman" w:cs="Times New Roman"/>
          <w:color w:val="000000" w:themeColor="text1"/>
        </w:rPr>
        <w:tab/>
        <w:t xml:space="preserve">Smith SA, Tobias AH. Feline arterial thromboembolism: an update. </w:t>
      </w:r>
      <w:r w:rsidRPr="001863D4">
        <w:rPr>
          <w:rFonts w:ascii="Times New Roman" w:hAnsi="Times New Roman" w:cs="Times New Roman"/>
          <w:i/>
          <w:iCs/>
          <w:color w:val="000000" w:themeColor="text1"/>
        </w:rPr>
        <w:t>Vet Clin North Am Small Anim Pract</w:t>
      </w:r>
      <w:r w:rsidRPr="001863D4">
        <w:rPr>
          <w:rFonts w:ascii="Times New Roman" w:hAnsi="Times New Roman" w:cs="Times New Roman"/>
          <w:color w:val="000000" w:themeColor="text1"/>
        </w:rPr>
        <w:t xml:space="preserve"> 2004; 34: 1245–1271.</w:t>
      </w:r>
    </w:p>
    <w:p w14:paraId="55D33520" w14:textId="77777777" w:rsidR="00946CBF" w:rsidRPr="001863D4" w:rsidRDefault="00946CBF" w:rsidP="00946CBF">
      <w:pPr>
        <w:pStyle w:val="Bibliography"/>
        <w:spacing w:line="480" w:lineRule="auto"/>
        <w:rPr>
          <w:rFonts w:ascii="Times New Roman" w:hAnsi="Times New Roman" w:cs="Times New Roman"/>
          <w:color w:val="000000" w:themeColor="text1"/>
        </w:rPr>
      </w:pPr>
      <w:r w:rsidRPr="001863D4">
        <w:rPr>
          <w:rFonts w:ascii="Times New Roman" w:hAnsi="Times New Roman" w:cs="Times New Roman"/>
          <w:color w:val="000000" w:themeColor="text1"/>
        </w:rPr>
        <w:t xml:space="preserve">27. </w:t>
      </w:r>
      <w:r w:rsidRPr="001863D4">
        <w:rPr>
          <w:rFonts w:ascii="Times New Roman" w:hAnsi="Times New Roman" w:cs="Times New Roman"/>
          <w:color w:val="000000" w:themeColor="text1"/>
        </w:rPr>
        <w:tab/>
        <w:t xml:space="preserve">Borgeat K, Wright J, Garrod O, et al. Arterial Thromboembolism in 250 Cats in General Practice: 2004–2012. </w:t>
      </w:r>
      <w:r w:rsidRPr="001863D4">
        <w:rPr>
          <w:rFonts w:ascii="Times New Roman" w:hAnsi="Times New Roman" w:cs="Times New Roman"/>
          <w:i/>
          <w:iCs/>
          <w:color w:val="000000" w:themeColor="text1"/>
        </w:rPr>
        <w:t>J Vet Intern Med</w:t>
      </w:r>
      <w:r w:rsidRPr="001863D4">
        <w:rPr>
          <w:rFonts w:ascii="Times New Roman" w:hAnsi="Times New Roman" w:cs="Times New Roman"/>
          <w:color w:val="000000" w:themeColor="text1"/>
        </w:rPr>
        <w:t xml:space="preserve"> 2014; 28: 102–108.</w:t>
      </w:r>
    </w:p>
    <w:p w14:paraId="22A9DDA0" w14:textId="77777777" w:rsidR="00946CBF" w:rsidRPr="001863D4" w:rsidRDefault="00946CBF" w:rsidP="00946CBF">
      <w:pPr>
        <w:pStyle w:val="Bibliography"/>
        <w:spacing w:line="480" w:lineRule="auto"/>
        <w:rPr>
          <w:rFonts w:ascii="Times New Roman" w:hAnsi="Times New Roman" w:cs="Times New Roman"/>
          <w:color w:val="000000" w:themeColor="text1"/>
        </w:rPr>
      </w:pPr>
      <w:r w:rsidRPr="001863D4">
        <w:rPr>
          <w:rFonts w:ascii="Times New Roman" w:hAnsi="Times New Roman" w:cs="Times New Roman"/>
          <w:color w:val="000000" w:themeColor="text1"/>
        </w:rPr>
        <w:t xml:space="preserve">28. </w:t>
      </w:r>
      <w:r w:rsidRPr="001863D4">
        <w:rPr>
          <w:rFonts w:ascii="Times New Roman" w:hAnsi="Times New Roman" w:cs="Times New Roman"/>
          <w:color w:val="000000" w:themeColor="text1"/>
        </w:rPr>
        <w:tab/>
        <w:t xml:space="preserve">Reimer SB, Kyles AE, Filipowicz DE, et al. Long-term outcome of cats treated conservatively or surgically for peritoneopericardial diaphragmatic hernia: 66 cases (1987-2002). </w:t>
      </w:r>
      <w:r w:rsidRPr="001863D4">
        <w:rPr>
          <w:rFonts w:ascii="Times New Roman" w:hAnsi="Times New Roman" w:cs="Times New Roman"/>
          <w:i/>
          <w:iCs/>
          <w:color w:val="000000" w:themeColor="text1"/>
        </w:rPr>
        <w:t>J Am Vet Med Assoc</w:t>
      </w:r>
      <w:r w:rsidRPr="001863D4">
        <w:rPr>
          <w:rFonts w:ascii="Times New Roman" w:hAnsi="Times New Roman" w:cs="Times New Roman"/>
          <w:color w:val="000000" w:themeColor="text1"/>
        </w:rPr>
        <w:t xml:space="preserve"> 2004; 224: 728–732.</w:t>
      </w:r>
    </w:p>
    <w:p w14:paraId="69A80429" w14:textId="77777777" w:rsidR="00946CBF" w:rsidRPr="001863D4" w:rsidRDefault="00946CBF" w:rsidP="00946CBF">
      <w:pPr>
        <w:pStyle w:val="Bibliography"/>
        <w:spacing w:line="480" w:lineRule="auto"/>
        <w:rPr>
          <w:rFonts w:ascii="Times New Roman" w:hAnsi="Times New Roman" w:cs="Times New Roman"/>
          <w:color w:val="000000" w:themeColor="text1"/>
        </w:rPr>
      </w:pPr>
      <w:r w:rsidRPr="001863D4">
        <w:rPr>
          <w:rFonts w:ascii="Times New Roman" w:hAnsi="Times New Roman" w:cs="Times New Roman"/>
          <w:color w:val="000000" w:themeColor="text1"/>
        </w:rPr>
        <w:t xml:space="preserve">29. </w:t>
      </w:r>
      <w:r w:rsidRPr="001863D4">
        <w:rPr>
          <w:rFonts w:ascii="Times New Roman" w:hAnsi="Times New Roman" w:cs="Times New Roman"/>
          <w:color w:val="000000" w:themeColor="text1"/>
        </w:rPr>
        <w:tab/>
        <w:t xml:space="preserve">Murphy KA, Brisson BA. Evaluation of lung lobe torsion in Pugs: 7 cases (1991–2004). </w:t>
      </w:r>
      <w:r w:rsidRPr="001863D4">
        <w:rPr>
          <w:rFonts w:ascii="Times New Roman" w:hAnsi="Times New Roman" w:cs="Times New Roman"/>
          <w:i/>
          <w:iCs/>
          <w:color w:val="000000" w:themeColor="text1"/>
        </w:rPr>
        <w:t>J Am Vet Med Assoc</w:t>
      </w:r>
      <w:r w:rsidRPr="001863D4">
        <w:rPr>
          <w:rFonts w:ascii="Times New Roman" w:hAnsi="Times New Roman" w:cs="Times New Roman"/>
          <w:color w:val="000000" w:themeColor="text1"/>
        </w:rPr>
        <w:t xml:space="preserve"> 2006; 228: 86–90.</w:t>
      </w:r>
    </w:p>
    <w:p w14:paraId="6DB48C35" w14:textId="77777777" w:rsidR="00946CBF" w:rsidRPr="001863D4" w:rsidRDefault="00946CBF" w:rsidP="00946CBF">
      <w:pPr>
        <w:pStyle w:val="Bibliography"/>
        <w:spacing w:line="480" w:lineRule="auto"/>
        <w:rPr>
          <w:rFonts w:ascii="Times New Roman" w:hAnsi="Times New Roman" w:cs="Times New Roman"/>
          <w:color w:val="000000" w:themeColor="text1"/>
        </w:rPr>
      </w:pPr>
      <w:r w:rsidRPr="001863D4">
        <w:rPr>
          <w:rFonts w:ascii="Times New Roman" w:hAnsi="Times New Roman" w:cs="Times New Roman"/>
          <w:color w:val="000000" w:themeColor="text1"/>
        </w:rPr>
        <w:t xml:space="preserve">30. </w:t>
      </w:r>
      <w:r w:rsidRPr="001863D4">
        <w:rPr>
          <w:rFonts w:ascii="Times New Roman" w:hAnsi="Times New Roman" w:cs="Times New Roman"/>
          <w:color w:val="000000" w:themeColor="text1"/>
        </w:rPr>
        <w:tab/>
        <w:t xml:space="preserve">Holmes AC, Tivers M, Humm K, et al. Lung lobe torsion in adult and juvenile pugs. </w:t>
      </w:r>
      <w:r w:rsidRPr="001863D4">
        <w:rPr>
          <w:rFonts w:ascii="Times New Roman" w:hAnsi="Times New Roman" w:cs="Times New Roman"/>
          <w:i/>
          <w:iCs/>
          <w:color w:val="000000" w:themeColor="text1"/>
        </w:rPr>
        <w:t>Veterinary Record Case Reports</w:t>
      </w:r>
      <w:r w:rsidRPr="001863D4">
        <w:rPr>
          <w:rFonts w:ascii="Times New Roman" w:hAnsi="Times New Roman" w:cs="Times New Roman"/>
          <w:color w:val="000000" w:themeColor="text1"/>
        </w:rPr>
        <w:t xml:space="preserve"> 2018; 6: e000655.</w:t>
      </w:r>
    </w:p>
    <w:p w14:paraId="4273BC00" w14:textId="77777777" w:rsidR="00946CBF" w:rsidRPr="001863D4" w:rsidRDefault="00946CBF" w:rsidP="00946CBF">
      <w:pPr>
        <w:pStyle w:val="Bibliography"/>
        <w:spacing w:line="480" w:lineRule="auto"/>
        <w:rPr>
          <w:rFonts w:ascii="Times New Roman" w:hAnsi="Times New Roman" w:cs="Times New Roman"/>
          <w:color w:val="000000" w:themeColor="text1"/>
        </w:rPr>
      </w:pPr>
      <w:r w:rsidRPr="001863D4">
        <w:rPr>
          <w:rFonts w:ascii="Times New Roman" w:hAnsi="Times New Roman" w:cs="Times New Roman"/>
          <w:color w:val="000000" w:themeColor="text1"/>
        </w:rPr>
        <w:t xml:space="preserve">31. </w:t>
      </w:r>
      <w:r w:rsidRPr="001863D4">
        <w:rPr>
          <w:rFonts w:ascii="Times New Roman" w:hAnsi="Times New Roman" w:cs="Times New Roman"/>
          <w:color w:val="000000" w:themeColor="text1"/>
        </w:rPr>
        <w:tab/>
        <w:t xml:space="preserve">Krämer F, Rainer J, Bali MS. Short- and long-term outcome in cats diagnosed with pyothorax: 47 cases (2009-2018). </w:t>
      </w:r>
      <w:r w:rsidRPr="001863D4">
        <w:rPr>
          <w:rFonts w:ascii="Times New Roman" w:hAnsi="Times New Roman" w:cs="Times New Roman"/>
          <w:i/>
          <w:iCs/>
          <w:color w:val="000000" w:themeColor="text1"/>
        </w:rPr>
        <w:t>Journal of Small Animal Practice</w:t>
      </w:r>
      <w:r w:rsidRPr="001863D4">
        <w:rPr>
          <w:rFonts w:ascii="Times New Roman" w:hAnsi="Times New Roman" w:cs="Times New Roman"/>
          <w:color w:val="000000" w:themeColor="text1"/>
        </w:rPr>
        <w:t xml:space="preserve"> 2021; 62: 669–676.</w:t>
      </w:r>
    </w:p>
    <w:p w14:paraId="5192A593" w14:textId="2401CD0E" w:rsidR="00F52307" w:rsidRPr="001863D4" w:rsidRDefault="003724B0" w:rsidP="00803C02">
      <w:pPr>
        <w:spacing w:line="480" w:lineRule="auto"/>
        <w:jc w:val="both"/>
        <w:rPr>
          <w:color w:val="000000" w:themeColor="text1"/>
        </w:rPr>
      </w:pPr>
      <w:r w:rsidRPr="001863D4">
        <w:rPr>
          <w:color w:val="000000" w:themeColor="text1"/>
        </w:rPr>
        <w:fldChar w:fldCharType="end"/>
      </w:r>
    </w:p>
    <w:p w14:paraId="2B630C38" w14:textId="77777777" w:rsidR="00F52307" w:rsidRPr="001863D4" w:rsidRDefault="00F52307" w:rsidP="00F52307">
      <w:pPr>
        <w:spacing w:line="480" w:lineRule="auto"/>
        <w:jc w:val="both"/>
        <w:rPr>
          <w:b/>
          <w:color w:val="000000" w:themeColor="text1"/>
        </w:rPr>
      </w:pPr>
      <w:r w:rsidRPr="001863D4">
        <w:rPr>
          <w:b/>
          <w:color w:val="000000" w:themeColor="text1"/>
        </w:rPr>
        <w:lastRenderedPageBreak/>
        <w:t>Table 1</w:t>
      </w:r>
    </w:p>
    <w:p w14:paraId="43B1B1B1" w14:textId="00CBE363" w:rsidR="00F52307" w:rsidRPr="001863D4" w:rsidRDefault="00F52307" w:rsidP="00F52307">
      <w:pPr>
        <w:spacing w:line="480" w:lineRule="auto"/>
        <w:jc w:val="both"/>
        <w:rPr>
          <w:bCs/>
          <w:color w:val="000000" w:themeColor="text1"/>
        </w:rPr>
      </w:pPr>
      <w:r w:rsidRPr="001863D4">
        <w:rPr>
          <w:bCs/>
          <w:color w:val="000000" w:themeColor="text1"/>
        </w:rPr>
        <w:t xml:space="preserve">Descriptive analysis of </w:t>
      </w:r>
      <w:r w:rsidR="0045177D" w:rsidRPr="001863D4">
        <w:rPr>
          <w:bCs/>
          <w:color w:val="000000" w:themeColor="text1"/>
        </w:rPr>
        <w:t xml:space="preserve">ten </w:t>
      </w:r>
      <w:r w:rsidRPr="001863D4">
        <w:rPr>
          <w:bCs/>
          <w:color w:val="000000" w:themeColor="text1"/>
        </w:rPr>
        <w:t xml:space="preserve">cats with LLT. Abbreviations: </w:t>
      </w:r>
      <w:r w:rsidR="001E6589" w:rsidRPr="001863D4">
        <w:rPr>
          <w:bCs/>
          <w:color w:val="000000" w:themeColor="text1"/>
        </w:rPr>
        <w:t xml:space="preserve">DCRV, double chambered right ventricle; VSD, ventricular septal defect; SAM, systolic anterior movement; MVR, mitral valve regurgitation; DLVOTO, dynamic left ventricular outflow tract obstruction; CHF, chronic heart failure; </w:t>
      </w:r>
      <w:r w:rsidRPr="001863D4">
        <w:rPr>
          <w:bCs/>
          <w:color w:val="000000" w:themeColor="text1"/>
        </w:rPr>
        <w:t xml:space="preserve">ATE, aortic thromboembolism; CPA, cardiopulmonary arrest; TDL, thoracic duct ligation; </w:t>
      </w:r>
      <w:r w:rsidR="009D6BB4" w:rsidRPr="001863D4">
        <w:rPr>
          <w:bCs/>
          <w:color w:val="000000" w:themeColor="text1"/>
        </w:rPr>
        <w:t>S</w:t>
      </w:r>
      <w:r w:rsidRPr="001863D4">
        <w:rPr>
          <w:bCs/>
          <w:color w:val="000000" w:themeColor="text1"/>
        </w:rPr>
        <w:t xml:space="preserve">P, </w:t>
      </w:r>
      <w:r w:rsidR="009D6BB4" w:rsidRPr="001863D4">
        <w:rPr>
          <w:bCs/>
          <w:color w:val="000000" w:themeColor="text1"/>
        </w:rPr>
        <w:t xml:space="preserve">subtotal </w:t>
      </w:r>
      <w:r w:rsidRPr="001863D4">
        <w:rPr>
          <w:bCs/>
          <w:color w:val="000000" w:themeColor="text1"/>
        </w:rPr>
        <w:t>pericardiectomy; CCA, cisterna chyli ablation; y, years; m, months; d, days; h, hours; M, male; F, female; N, neutered; DSH, domestic shorthair; DLH, domestic longhair</w:t>
      </w:r>
    </w:p>
    <w:p w14:paraId="4F76DA05" w14:textId="77777777" w:rsidR="00F52307" w:rsidRPr="001863D4" w:rsidRDefault="00F52307" w:rsidP="00F52307">
      <w:pPr>
        <w:spacing w:line="480" w:lineRule="auto"/>
        <w:jc w:val="both"/>
        <w:rPr>
          <w:bCs/>
          <w:color w:val="000000" w:themeColor="text1"/>
        </w:rPr>
      </w:pPr>
    </w:p>
    <w:p w14:paraId="543B1064" w14:textId="77777777" w:rsidR="00F52307" w:rsidRPr="001863D4" w:rsidRDefault="00F52307" w:rsidP="00803C02">
      <w:pPr>
        <w:spacing w:line="480" w:lineRule="auto"/>
        <w:jc w:val="both"/>
        <w:rPr>
          <w:color w:val="000000" w:themeColor="text1"/>
        </w:rPr>
      </w:pPr>
    </w:p>
    <w:p w14:paraId="70BC844C" w14:textId="56F1AC28" w:rsidR="00BF07F0" w:rsidRPr="001863D4" w:rsidRDefault="00A102F5" w:rsidP="00803C02">
      <w:pPr>
        <w:spacing w:line="480" w:lineRule="auto"/>
        <w:jc w:val="both"/>
        <w:rPr>
          <w:b/>
          <w:bCs/>
          <w:color w:val="000000" w:themeColor="text1"/>
        </w:rPr>
      </w:pPr>
      <w:r w:rsidRPr="001863D4">
        <w:rPr>
          <w:b/>
          <w:bCs/>
          <w:color w:val="000000" w:themeColor="text1"/>
        </w:rPr>
        <w:t>Figure 1</w:t>
      </w:r>
    </w:p>
    <w:p w14:paraId="661F4D0B" w14:textId="073AA9B7" w:rsidR="00A102F5" w:rsidRPr="001863D4" w:rsidRDefault="00A102F5" w:rsidP="00803C02">
      <w:pPr>
        <w:spacing w:line="480" w:lineRule="auto"/>
        <w:jc w:val="both"/>
        <w:rPr>
          <w:color w:val="000000" w:themeColor="text1"/>
        </w:rPr>
      </w:pPr>
      <w:r w:rsidRPr="001863D4">
        <w:rPr>
          <w:color w:val="000000" w:themeColor="text1"/>
        </w:rPr>
        <w:t>CT, dorsal, pre contrast image of the thorax (</w:t>
      </w:r>
      <w:r w:rsidR="003D7BE6" w:rsidRPr="001863D4">
        <w:rPr>
          <w:color w:val="000000" w:themeColor="text1"/>
        </w:rPr>
        <w:t>c</w:t>
      </w:r>
      <w:r w:rsidRPr="001863D4">
        <w:rPr>
          <w:color w:val="000000" w:themeColor="text1"/>
        </w:rPr>
        <w:t xml:space="preserve">ase </w:t>
      </w:r>
      <w:r w:rsidR="0045177D" w:rsidRPr="001863D4">
        <w:rPr>
          <w:color w:val="000000" w:themeColor="text1"/>
        </w:rPr>
        <w:t>nine</w:t>
      </w:r>
      <w:r w:rsidRPr="001863D4">
        <w:rPr>
          <w:color w:val="000000" w:themeColor="text1"/>
        </w:rPr>
        <w:t>). Note the proximal aspect of the left cranial bronchus visible, abruptly terminating (arrow). Aerated bronchus is noted more distally within the lobe (arrowhead). There is consolidation of the affected lobe (asterisk). R, right; L, left</w:t>
      </w:r>
    </w:p>
    <w:p w14:paraId="1210674C" w14:textId="77777777" w:rsidR="00A102F5" w:rsidRPr="001863D4" w:rsidRDefault="00A102F5" w:rsidP="00803C02">
      <w:pPr>
        <w:spacing w:line="480" w:lineRule="auto"/>
        <w:jc w:val="both"/>
        <w:rPr>
          <w:color w:val="000000" w:themeColor="text1"/>
        </w:rPr>
      </w:pPr>
    </w:p>
    <w:p w14:paraId="20AD3589" w14:textId="255C5682" w:rsidR="00A102F5" w:rsidRPr="001863D4" w:rsidRDefault="00A102F5" w:rsidP="00803C02">
      <w:pPr>
        <w:spacing w:line="480" w:lineRule="auto"/>
        <w:jc w:val="both"/>
        <w:rPr>
          <w:b/>
          <w:bCs/>
          <w:color w:val="000000" w:themeColor="text1"/>
        </w:rPr>
      </w:pPr>
      <w:r w:rsidRPr="001863D4">
        <w:rPr>
          <w:b/>
          <w:bCs/>
          <w:color w:val="000000" w:themeColor="text1"/>
        </w:rPr>
        <w:t>Figure 2</w:t>
      </w:r>
    </w:p>
    <w:p w14:paraId="0353B477" w14:textId="182A6998" w:rsidR="00A102F5" w:rsidRPr="001863D4" w:rsidRDefault="00A102F5" w:rsidP="00803C02">
      <w:pPr>
        <w:spacing w:line="480" w:lineRule="auto"/>
        <w:jc w:val="both"/>
        <w:rPr>
          <w:color w:val="000000" w:themeColor="text1"/>
        </w:rPr>
      </w:pPr>
      <w:r w:rsidRPr="001863D4">
        <w:rPr>
          <w:color w:val="000000" w:themeColor="text1"/>
        </w:rPr>
        <w:t>CT, transverse, pre contrast image of the thorax (</w:t>
      </w:r>
      <w:r w:rsidR="003D7BE6" w:rsidRPr="001863D4">
        <w:rPr>
          <w:color w:val="000000" w:themeColor="text1"/>
        </w:rPr>
        <w:t>c</w:t>
      </w:r>
      <w:r w:rsidRPr="001863D4">
        <w:rPr>
          <w:color w:val="000000" w:themeColor="text1"/>
        </w:rPr>
        <w:t xml:space="preserve">ase </w:t>
      </w:r>
      <w:r w:rsidR="0045177D" w:rsidRPr="001863D4">
        <w:rPr>
          <w:color w:val="000000" w:themeColor="text1"/>
        </w:rPr>
        <w:t>nine</w:t>
      </w:r>
      <w:r w:rsidRPr="001863D4">
        <w:rPr>
          <w:color w:val="000000" w:themeColor="text1"/>
        </w:rPr>
        <w:t>). The cranioventral aspect of the left cranial lobe has a vesicular gas pattern (arrow). R, right; L, left</w:t>
      </w:r>
    </w:p>
    <w:p w14:paraId="0B210BC7" w14:textId="69889BE8" w:rsidR="00A102F5" w:rsidRPr="001863D4" w:rsidRDefault="00A102F5" w:rsidP="00803C02">
      <w:pPr>
        <w:spacing w:line="480" w:lineRule="auto"/>
        <w:jc w:val="both"/>
        <w:rPr>
          <w:color w:val="000000" w:themeColor="text1"/>
        </w:rPr>
      </w:pPr>
    </w:p>
    <w:p w14:paraId="11B806A5" w14:textId="77777777" w:rsidR="00A102F5" w:rsidRPr="001863D4" w:rsidRDefault="00A102F5" w:rsidP="00A102F5">
      <w:pPr>
        <w:spacing w:line="480" w:lineRule="auto"/>
        <w:jc w:val="both"/>
        <w:rPr>
          <w:b/>
          <w:color w:val="000000" w:themeColor="text1"/>
        </w:rPr>
      </w:pPr>
      <w:r w:rsidRPr="001863D4">
        <w:rPr>
          <w:b/>
          <w:color w:val="000000" w:themeColor="text1"/>
        </w:rPr>
        <w:lastRenderedPageBreak/>
        <w:t>Figure 3</w:t>
      </w:r>
    </w:p>
    <w:p w14:paraId="5BE396D8" w14:textId="07398A9D" w:rsidR="00A102F5" w:rsidRPr="001863D4" w:rsidRDefault="00A102F5" w:rsidP="00A102F5">
      <w:pPr>
        <w:spacing w:line="480" w:lineRule="auto"/>
        <w:jc w:val="both"/>
        <w:rPr>
          <w:bCs/>
          <w:color w:val="000000" w:themeColor="text1"/>
        </w:rPr>
      </w:pPr>
      <w:r w:rsidRPr="001863D4">
        <w:rPr>
          <w:bCs/>
          <w:color w:val="000000" w:themeColor="text1"/>
        </w:rPr>
        <w:t xml:space="preserve">Image of virtual bronchoscopy from case </w:t>
      </w:r>
      <w:r w:rsidR="0045177D" w:rsidRPr="001863D4">
        <w:rPr>
          <w:bCs/>
          <w:color w:val="000000" w:themeColor="text1"/>
        </w:rPr>
        <w:t>four</w:t>
      </w:r>
      <w:r w:rsidRPr="001863D4">
        <w:rPr>
          <w:bCs/>
          <w:color w:val="000000" w:themeColor="text1"/>
        </w:rPr>
        <w:t>, demonstrating the oval shaped, collapsed right cranial lobar bronchus (arrowhead) and the normal patent right middle and caudal bronchi (arrow) consistent with a right cranial lung lobe torsion. R, Right</w:t>
      </w:r>
    </w:p>
    <w:p w14:paraId="0DDF58BF" w14:textId="77777777" w:rsidR="007F31DE" w:rsidRDefault="007F31DE" w:rsidP="00803C02">
      <w:pPr>
        <w:spacing w:line="480" w:lineRule="auto"/>
        <w:jc w:val="both"/>
        <w:rPr>
          <w:color w:val="000000" w:themeColor="text1"/>
        </w:rPr>
        <w:sectPr w:rsidR="007F31DE" w:rsidSect="006977C7">
          <w:pgSz w:w="11906" w:h="16838"/>
          <w:pgMar w:top="2835" w:right="1701" w:bottom="2835" w:left="1701" w:header="708" w:footer="708" w:gutter="0"/>
          <w:lnNumType w:countBy="1" w:restart="continuous"/>
          <w:cols w:space="708"/>
          <w:docGrid w:linePitch="360"/>
        </w:sectPr>
      </w:pPr>
    </w:p>
    <w:tbl>
      <w:tblPr>
        <w:tblStyle w:val="TableGrid"/>
        <w:tblW w:w="16499" w:type="dxa"/>
        <w:tblInd w:w="-2669" w:type="dxa"/>
        <w:tblLayout w:type="fixed"/>
        <w:tblLook w:val="04A0" w:firstRow="1" w:lastRow="0" w:firstColumn="1" w:lastColumn="0" w:noHBand="0" w:noVBand="1"/>
      </w:tblPr>
      <w:tblGrid>
        <w:gridCol w:w="454"/>
        <w:gridCol w:w="510"/>
        <w:gridCol w:w="624"/>
        <w:gridCol w:w="397"/>
        <w:gridCol w:w="567"/>
        <w:gridCol w:w="964"/>
        <w:gridCol w:w="1304"/>
        <w:gridCol w:w="1531"/>
        <w:gridCol w:w="1077"/>
        <w:gridCol w:w="850"/>
        <w:gridCol w:w="993"/>
        <w:gridCol w:w="850"/>
        <w:gridCol w:w="851"/>
        <w:gridCol w:w="992"/>
        <w:gridCol w:w="1134"/>
        <w:gridCol w:w="850"/>
        <w:gridCol w:w="709"/>
        <w:gridCol w:w="709"/>
        <w:gridCol w:w="1133"/>
      </w:tblGrid>
      <w:tr w:rsidR="007F31DE" w:rsidRPr="0099206C" w14:paraId="3D5C16B5" w14:textId="77777777" w:rsidTr="007F31DE">
        <w:trPr>
          <w:trHeight w:val="320"/>
        </w:trPr>
        <w:tc>
          <w:tcPr>
            <w:tcW w:w="454" w:type="dxa"/>
            <w:noWrap/>
            <w:hideMark/>
          </w:tcPr>
          <w:p w14:paraId="073FBF41" w14:textId="77777777" w:rsidR="007F31DE" w:rsidRPr="0099206C" w:rsidRDefault="007F31DE" w:rsidP="003C753E">
            <w:pPr>
              <w:rPr>
                <w:b/>
                <w:bCs/>
                <w:sz w:val="10"/>
                <w:szCs w:val="10"/>
              </w:rPr>
            </w:pPr>
            <w:r w:rsidRPr="0099206C">
              <w:rPr>
                <w:b/>
                <w:bCs/>
                <w:sz w:val="10"/>
                <w:szCs w:val="10"/>
              </w:rPr>
              <w:lastRenderedPageBreak/>
              <w:t xml:space="preserve">Case </w:t>
            </w:r>
          </w:p>
        </w:tc>
        <w:tc>
          <w:tcPr>
            <w:tcW w:w="510" w:type="dxa"/>
            <w:noWrap/>
            <w:hideMark/>
          </w:tcPr>
          <w:p w14:paraId="3398E506" w14:textId="77777777" w:rsidR="007F31DE" w:rsidRPr="0099206C" w:rsidRDefault="007F31DE" w:rsidP="003C753E">
            <w:pPr>
              <w:rPr>
                <w:b/>
                <w:bCs/>
                <w:sz w:val="10"/>
                <w:szCs w:val="10"/>
              </w:rPr>
            </w:pPr>
            <w:r w:rsidRPr="0099206C">
              <w:rPr>
                <w:b/>
                <w:bCs/>
                <w:sz w:val="10"/>
                <w:szCs w:val="10"/>
              </w:rPr>
              <w:t xml:space="preserve">Age </w:t>
            </w:r>
          </w:p>
        </w:tc>
        <w:tc>
          <w:tcPr>
            <w:tcW w:w="624" w:type="dxa"/>
            <w:noWrap/>
            <w:hideMark/>
          </w:tcPr>
          <w:p w14:paraId="0B96EACE" w14:textId="77777777" w:rsidR="007F31DE" w:rsidRPr="0099206C" w:rsidRDefault="007F31DE" w:rsidP="003C753E">
            <w:pPr>
              <w:rPr>
                <w:b/>
                <w:bCs/>
                <w:sz w:val="10"/>
                <w:szCs w:val="10"/>
              </w:rPr>
            </w:pPr>
            <w:r w:rsidRPr="0099206C">
              <w:rPr>
                <w:b/>
                <w:bCs/>
                <w:sz w:val="10"/>
                <w:szCs w:val="10"/>
              </w:rPr>
              <w:t>Breed</w:t>
            </w:r>
          </w:p>
        </w:tc>
        <w:tc>
          <w:tcPr>
            <w:tcW w:w="397" w:type="dxa"/>
            <w:noWrap/>
            <w:hideMark/>
          </w:tcPr>
          <w:p w14:paraId="37BA8939" w14:textId="77777777" w:rsidR="007F31DE" w:rsidRPr="0099206C" w:rsidRDefault="007F31DE" w:rsidP="003C753E">
            <w:pPr>
              <w:rPr>
                <w:b/>
                <w:bCs/>
                <w:sz w:val="10"/>
                <w:szCs w:val="10"/>
              </w:rPr>
            </w:pPr>
            <w:r w:rsidRPr="0099206C">
              <w:rPr>
                <w:b/>
                <w:bCs/>
                <w:sz w:val="10"/>
                <w:szCs w:val="10"/>
              </w:rPr>
              <w:t>Sex</w:t>
            </w:r>
          </w:p>
        </w:tc>
        <w:tc>
          <w:tcPr>
            <w:tcW w:w="567" w:type="dxa"/>
            <w:noWrap/>
            <w:hideMark/>
          </w:tcPr>
          <w:p w14:paraId="0A2F25E1" w14:textId="77777777" w:rsidR="007F31DE" w:rsidRPr="0099206C" w:rsidRDefault="007F31DE" w:rsidP="003C753E">
            <w:pPr>
              <w:rPr>
                <w:b/>
                <w:bCs/>
                <w:sz w:val="10"/>
                <w:szCs w:val="10"/>
              </w:rPr>
            </w:pPr>
            <w:r w:rsidRPr="0099206C">
              <w:rPr>
                <w:b/>
                <w:bCs/>
                <w:sz w:val="10"/>
                <w:szCs w:val="10"/>
              </w:rPr>
              <w:t>Body Weight (kg)</w:t>
            </w:r>
          </w:p>
        </w:tc>
        <w:tc>
          <w:tcPr>
            <w:tcW w:w="964" w:type="dxa"/>
            <w:noWrap/>
            <w:hideMark/>
          </w:tcPr>
          <w:p w14:paraId="4DCCD7DE" w14:textId="77777777" w:rsidR="007F31DE" w:rsidRPr="0099206C" w:rsidRDefault="007F31DE" w:rsidP="003C753E">
            <w:pPr>
              <w:rPr>
                <w:b/>
                <w:bCs/>
                <w:sz w:val="10"/>
                <w:szCs w:val="10"/>
              </w:rPr>
            </w:pPr>
            <w:r w:rsidRPr="0099206C">
              <w:rPr>
                <w:b/>
                <w:bCs/>
                <w:sz w:val="10"/>
                <w:szCs w:val="10"/>
              </w:rPr>
              <w:t>Presenting Signs</w:t>
            </w:r>
          </w:p>
        </w:tc>
        <w:tc>
          <w:tcPr>
            <w:tcW w:w="1304" w:type="dxa"/>
          </w:tcPr>
          <w:p w14:paraId="46824327" w14:textId="77777777" w:rsidR="007F31DE" w:rsidRDefault="007F31DE" w:rsidP="003C753E">
            <w:pPr>
              <w:rPr>
                <w:b/>
                <w:bCs/>
                <w:sz w:val="10"/>
                <w:szCs w:val="10"/>
              </w:rPr>
            </w:pPr>
            <w:r>
              <w:rPr>
                <w:b/>
                <w:bCs/>
                <w:sz w:val="10"/>
                <w:szCs w:val="10"/>
              </w:rPr>
              <w:t>Pre-existing Comorbidities</w:t>
            </w:r>
          </w:p>
        </w:tc>
        <w:tc>
          <w:tcPr>
            <w:tcW w:w="1531" w:type="dxa"/>
            <w:noWrap/>
            <w:hideMark/>
          </w:tcPr>
          <w:p w14:paraId="0E571167" w14:textId="77777777" w:rsidR="007F31DE" w:rsidRPr="0099206C" w:rsidRDefault="007F31DE" w:rsidP="003C753E">
            <w:pPr>
              <w:rPr>
                <w:b/>
                <w:bCs/>
                <w:sz w:val="10"/>
                <w:szCs w:val="10"/>
              </w:rPr>
            </w:pPr>
            <w:r>
              <w:rPr>
                <w:b/>
                <w:bCs/>
                <w:sz w:val="10"/>
                <w:szCs w:val="10"/>
              </w:rPr>
              <w:t>Physical Examination</w:t>
            </w:r>
          </w:p>
        </w:tc>
        <w:tc>
          <w:tcPr>
            <w:tcW w:w="1077" w:type="dxa"/>
            <w:noWrap/>
            <w:hideMark/>
          </w:tcPr>
          <w:p w14:paraId="3D4354EA" w14:textId="77777777" w:rsidR="007F31DE" w:rsidRPr="0099206C" w:rsidRDefault="007F31DE" w:rsidP="003C753E">
            <w:pPr>
              <w:rPr>
                <w:b/>
                <w:bCs/>
                <w:sz w:val="10"/>
                <w:szCs w:val="10"/>
              </w:rPr>
            </w:pPr>
            <w:r w:rsidRPr="0099206C">
              <w:rPr>
                <w:b/>
                <w:bCs/>
                <w:sz w:val="10"/>
                <w:szCs w:val="10"/>
              </w:rPr>
              <w:t>Diagnostic Imaging</w:t>
            </w:r>
          </w:p>
        </w:tc>
        <w:tc>
          <w:tcPr>
            <w:tcW w:w="850" w:type="dxa"/>
            <w:noWrap/>
            <w:hideMark/>
          </w:tcPr>
          <w:p w14:paraId="5B1D6D32" w14:textId="77777777" w:rsidR="007F31DE" w:rsidRPr="0099206C" w:rsidRDefault="007F31DE" w:rsidP="003C753E">
            <w:pPr>
              <w:rPr>
                <w:b/>
                <w:bCs/>
                <w:sz w:val="10"/>
                <w:szCs w:val="10"/>
              </w:rPr>
            </w:pPr>
            <w:r w:rsidRPr="0099206C">
              <w:rPr>
                <w:b/>
                <w:bCs/>
                <w:sz w:val="10"/>
                <w:szCs w:val="10"/>
              </w:rPr>
              <w:t>Lung Lobe Affected</w:t>
            </w:r>
          </w:p>
        </w:tc>
        <w:tc>
          <w:tcPr>
            <w:tcW w:w="993" w:type="dxa"/>
          </w:tcPr>
          <w:p w14:paraId="12F30F5A" w14:textId="77777777" w:rsidR="007F31DE" w:rsidRPr="0099206C" w:rsidRDefault="007F31DE" w:rsidP="003C753E">
            <w:pPr>
              <w:rPr>
                <w:b/>
                <w:bCs/>
                <w:sz w:val="10"/>
                <w:szCs w:val="10"/>
              </w:rPr>
            </w:pPr>
            <w:r>
              <w:rPr>
                <w:b/>
                <w:bCs/>
                <w:sz w:val="10"/>
                <w:szCs w:val="10"/>
              </w:rPr>
              <w:t xml:space="preserve">Concomitant procedures  </w:t>
            </w:r>
          </w:p>
        </w:tc>
        <w:tc>
          <w:tcPr>
            <w:tcW w:w="850" w:type="dxa"/>
            <w:noWrap/>
            <w:hideMark/>
          </w:tcPr>
          <w:p w14:paraId="11A0B0A9" w14:textId="77777777" w:rsidR="007F31DE" w:rsidRPr="0099206C" w:rsidRDefault="007F31DE" w:rsidP="003C753E">
            <w:pPr>
              <w:rPr>
                <w:b/>
                <w:bCs/>
                <w:sz w:val="10"/>
                <w:szCs w:val="10"/>
              </w:rPr>
            </w:pPr>
            <w:r w:rsidRPr="0099206C">
              <w:rPr>
                <w:b/>
                <w:bCs/>
                <w:sz w:val="10"/>
                <w:szCs w:val="10"/>
              </w:rPr>
              <w:t>Surgical Approach</w:t>
            </w:r>
          </w:p>
        </w:tc>
        <w:tc>
          <w:tcPr>
            <w:tcW w:w="851" w:type="dxa"/>
            <w:noWrap/>
            <w:hideMark/>
          </w:tcPr>
          <w:p w14:paraId="5CA60960" w14:textId="77777777" w:rsidR="007F31DE" w:rsidRPr="0099206C" w:rsidRDefault="007F31DE" w:rsidP="003C753E">
            <w:pPr>
              <w:rPr>
                <w:b/>
                <w:bCs/>
                <w:sz w:val="10"/>
                <w:szCs w:val="10"/>
              </w:rPr>
            </w:pPr>
            <w:r>
              <w:rPr>
                <w:b/>
                <w:bCs/>
                <w:sz w:val="10"/>
                <w:szCs w:val="10"/>
              </w:rPr>
              <w:t xml:space="preserve">Suspected </w:t>
            </w:r>
            <w:r w:rsidRPr="0099206C">
              <w:rPr>
                <w:b/>
                <w:bCs/>
                <w:sz w:val="10"/>
                <w:szCs w:val="10"/>
              </w:rPr>
              <w:t>LLT Aetiology</w:t>
            </w:r>
          </w:p>
        </w:tc>
        <w:tc>
          <w:tcPr>
            <w:tcW w:w="992" w:type="dxa"/>
            <w:noWrap/>
            <w:hideMark/>
          </w:tcPr>
          <w:p w14:paraId="68C29ABD" w14:textId="77777777" w:rsidR="007F31DE" w:rsidRPr="0099206C" w:rsidRDefault="007F31DE" w:rsidP="003C753E">
            <w:pPr>
              <w:rPr>
                <w:b/>
                <w:bCs/>
                <w:sz w:val="10"/>
                <w:szCs w:val="10"/>
              </w:rPr>
            </w:pPr>
            <w:r w:rsidRPr="0099206C">
              <w:rPr>
                <w:b/>
                <w:bCs/>
                <w:sz w:val="10"/>
                <w:szCs w:val="10"/>
              </w:rPr>
              <w:t xml:space="preserve"> Complications (intraoperative)</w:t>
            </w:r>
          </w:p>
        </w:tc>
        <w:tc>
          <w:tcPr>
            <w:tcW w:w="1134" w:type="dxa"/>
            <w:noWrap/>
            <w:hideMark/>
          </w:tcPr>
          <w:p w14:paraId="0CB72FF6" w14:textId="77777777" w:rsidR="007F31DE" w:rsidRPr="0099206C" w:rsidRDefault="007F31DE" w:rsidP="003C753E">
            <w:pPr>
              <w:rPr>
                <w:b/>
                <w:bCs/>
                <w:sz w:val="10"/>
                <w:szCs w:val="10"/>
              </w:rPr>
            </w:pPr>
            <w:r w:rsidRPr="0099206C">
              <w:rPr>
                <w:b/>
                <w:bCs/>
                <w:sz w:val="10"/>
                <w:szCs w:val="10"/>
              </w:rPr>
              <w:t>Complications (postoperative)</w:t>
            </w:r>
          </w:p>
        </w:tc>
        <w:tc>
          <w:tcPr>
            <w:tcW w:w="850" w:type="dxa"/>
            <w:noWrap/>
            <w:hideMark/>
          </w:tcPr>
          <w:p w14:paraId="6AB7A809" w14:textId="77777777" w:rsidR="007F31DE" w:rsidRPr="0099206C" w:rsidRDefault="007F31DE" w:rsidP="003C753E">
            <w:pPr>
              <w:rPr>
                <w:b/>
                <w:bCs/>
                <w:sz w:val="10"/>
                <w:szCs w:val="10"/>
              </w:rPr>
            </w:pPr>
            <w:r w:rsidRPr="0099206C">
              <w:rPr>
                <w:b/>
                <w:bCs/>
                <w:sz w:val="10"/>
                <w:szCs w:val="10"/>
              </w:rPr>
              <w:t>Time of Complications</w:t>
            </w:r>
          </w:p>
        </w:tc>
        <w:tc>
          <w:tcPr>
            <w:tcW w:w="709" w:type="dxa"/>
            <w:noWrap/>
            <w:hideMark/>
          </w:tcPr>
          <w:p w14:paraId="22B65FE7" w14:textId="77777777" w:rsidR="007F31DE" w:rsidRPr="0099206C" w:rsidRDefault="007F31DE" w:rsidP="003C753E">
            <w:pPr>
              <w:rPr>
                <w:b/>
                <w:bCs/>
                <w:sz w:val="10"/>
                <w:szCs w:val="10"/>
              </w:rPr>
            </w:pPr>
            <w:r w:rsidRPr="0099206C">
              <w:rPr>
                <w:b/>
                <w:bCs/>
                <w:sz w:val="10"/>
                <w:szCs w:val="10"/>
              </w:rPr>
              <w:t>Survival to discharge</w:t>
            </w:r>
          </w:p>
        </w:tc>
        <w:tc>
          <w:tcPr>
            <w:tcW w:w="709" w:type="dxa"/>
            <w:noWrap/>
            <w:hideMark/>
          </w:tcPr>
          <w:p w14:paraId="4989D358" w14:textId="77777777" w:rsidR="007F31DE" w:rsidRPr="0099206C" w:rsidRDefault="007F31DE" w:rsidP="003C753E">
            <w:pPr>
              <w:rPr>
                <w:b/>
                <w:bCs/>
                <w:sz w:val="10"/>
                <w:szCs w:val="10"/>
              </w:rPr>
            </w:pPr>
            <w:r w:rsidRPr="0099206C">
              <w:rPr>
                <w:b/>
                <w:bCs/>
                <w:sz w:val="10"/>
                <w:szCs w:val="10"/>
              </w:rPr>
              <w:t>Outcome</w:t>
            </w:r>
          </w:p>
        </w:tc>
        <w:tc>
          <w:tcPr>
            <w:tcW w:w="1133" w:type="dxa"/>
            <w:noWrap/>
            <w:hideMark/>
          </w:tcPr>
          <w:p w14:paraId="477DBA2C" w14:textId="77777777" w:rsidR="007F31DE" w:rsidRPr="0099206C" w:rsidRDefault="007F31DE" w:rsidP="003C753E">
            <w:pPr>
              <w:rPr>
                <w:b/>
                <w:bCs/>
                <w:sz w:val="10"/>
                <w:szCs w:val="10"/>
              </w:rPr>
            </w:pPr>
            <w:r w:rsidRPr="0099206C">
              <w:rPr>
                <w:b/>
                <w:bCs/>
                <w:sz w:val="10"/>
                <w:szCs w:val="10"/>
              </w:rPr>
              <w:t>Cause of death</w:t>
            </w:r>
          </w:p>
        </w:tc>
      </w:tr>
      <w:tr w:rsidR="007F31DE" w:rsidRPr="0099206C" w14:paraId="6AE1C144" w14:textId="77777777" w:rsidTr="007F31DE">
        <w:trPr>
          <w:trHeight w:val="320"/>
        </w:trPr>
        <w:tc>
          <w:tcPr>
            <w:tcW w:w="454" w:type="dxa"/>
            <w:noWrap/>
            <w:hideMark/>
          </w:tcPr>
          <w:p w14:paraId="10DFE6BD" w14:textId="77777777" w:rsidR="007F31DE" w:rsidRPr="0099206C" w:rsidRDefault="007F31DE" w:rsidP="003C753E">
            <w:pPr>
              <w:rPr>
                <w:sz w:val="10"/>
                <w:szCs w:val="10"/>
              </w:rPr>
            </w:pPr>
            <w:r w:rsidRPr="0099206C">
              <w:rPr>
                <w:sz w:val="10"/>
                <w:szCs w:val="10"/>
              </w:rPr>
              <w:t>1</w:t>
            </w:r>
          </w:p>
        </w:tc>
        <w:tc>
          <w:tcPr>
            <w:tcW w:w="510" w:type="dxa"/>
            <w:noWrap/>
            <w:hideMark/>
          </w:tcPr>
          <w:p w14:paraId="78A390FC" w14:textId="77777777" w:rsidR="007F31DE" w:rsidRPr="0099206C" w:rsidRDefault="007F31DE" w:rsidP="003C753E">
            <w:pPr>
              <w:rPr>
                <w:sz w:val="10"/>
                <w:szCs w:val="10"/>
              </w:rPr>
            </w:pPr>
            <w:r w:rsidRPr="0099206C">
              <w:rPr>
                <w:sz w:val="10"/>
                <w:szCs w:val="10"/>
              </w:rPr>
              <w:t xml:space="preserve">4y2m </w:t>
            </w:r>
          </w:p>
        </w:tc>
        <w:tc>
          <w:tcPr>
            <w:tcW w:w="624" w:type="dxa"/>
            <w:noWrap/>
            <w:hideMark/>
          </w:tcPr>
          <w:p w14:paraId="35FE19D2" w14:textId="77777777" w:rsidR="007F31DE" w:rsidRPr="0099206C" w:rsidRDefault="007F31DE" w:rsidP="003C753E">
            <w:pPr>
              <w:rPr>
                <w:sz w:val="10"/>
                <w:szCs w:val="10"/>
              </w:rPr>
            </w:pPr>
            <w:r w:rsidRPr="0099206C">
              <w:rPr>
                <w:sz w:val="10"/>
                <w:szCs w:val="10"/>
              </w:rPr>
              <w:t>DSH</w:t>
            </w:r>
          </w:p>
        </w:tc>
        <w:tc>
          <w:tcPr>
            <w:tcW w:w="397" w:type="dxa"/>
            <w:noWrap/>
            <w:hideMark/>
          </w:tcPr>
          <w:p w14:paraId="703153F2" w14:textId="77777777" w:rsidR="007F31DE" w:rsidRPr="0099206C" w:rsidRDefault="007F31DE" w:rsidP="003C753E">
            <w:pPr>
              <w:rPr>
                <w:sz w:val="10"/>
                <w:szCs w:val="10"/>
              </w:rPr>
            </w:pPr>
            <w:r w:rsidRPr="0099206C">
              <w:rPr>
                <w:sz w:val="10"/>
                <w:szCs w:val="10"/>
              </w:rPr>
              <w:t>FN</w:t>
            </w:r>
          </w:p>
        </w:tc>
        <w:tc>
          <w:tcPr>
            <w:tcW w:w="567" w:type="dxa"/>
            <w:noWrap/>
            <w:hideMark/>
          </w:tcPr>
          <w:p w14:paraId="2F6E4FC5" w14:textId="77777777" w:rsidR="007F31DE" w:rsidRPr="0099206C" w:rsidRDefault="007F31DE" w:rsidP="003C753E">
            <w:pPr>
              <w:rPr>
                <w:sz w:val="10"/>
                <w:szCs w:val="10"/>
              </w:rPr>
            </w:pPr>
            <w:r w:rsidRPr="0099206C">
              <w:rPr>
                <w:sz w:val="10"/>
                <w:szCs w:val="10"/>
              </w:rPr>
              <w:t>3.7</w:t>
            </w:r>
          </w:p>
        </w:tc>
        <w:tc>
          <w:tcPr>
            <w:tcW w:w="964" w:type="dxa"/>
            <w:noWrap/>
            <w:hideMark/>
          </w:tcPr>
          <w:p w14:paraId="35F6FEED" w14:textId="77777777" w:rsidR="007F31DE" w:rsidRPr="0099206C" w:rsidRDefault="007F31DE" w:rsidP="003C753E">
            <w:pPr>
              <w:rPr>
                <w:sz w:val="10"/>
                <w:szCs w:val="10"/>
              </w:rPr>
            </w:pPr>
            <w:r w:rsidRPr="0099206C">
              <w:rPr>
                <w:sz w:val="10"/>
                <w:szCs w:val="10"/>
              </w:rPr>
              <w:t>Dyspnoea, tachypnoea</w:t>
            </w:r>
            <w:r>
              <w:rPr>
                <w:sz w:val="10"/>
                <w:szCs w:val="10"/>
              </w:rPr>
              <w:t>, anorexia</w:t>
            </w:r>
          </w:p>
        </w:tc>
        <w:tc>
          <w:tcPr>
            <w:tcW w:w="1304" w:type="dxa"/>
          </w:tcPr>
          <w:p w14:paraId="5F9E9314" w14:textId="77777777" w:rsidR="007F31DE" w:rsidRPr="0099206C" w:rsidRDefault="007F31DE" w:rsidP="003C753E">
            <w:pPr>
              <w:rPr>
                <w:sz w:val="10"/>
                <w:szCs w:val="10"/>
              </w:rPr>
            </w:pPr>
            <w:r>
              <w:rPr>
                <w:sz w:val="10"/>
                <w:szCs w:val="10"/>
              </w:rPr>
              <w:t>-</w:t>
            </w:r>
          </w:p>
        </w:tc>
        <w:tc>
          <w:tcPr>
            <w:tcW w:w="1531" w:type="dxa"/>
            <w:noWrap/>
            <w:hideMark/>
          </w:tcPr>
          <w:p w14:paraId="617D3CF5" w14:textId="77777777" w:rsidR="007F31DE" w:rsidRPr="0099206C" w:rsidRDefault="007F31DE" w:rsidP="003C753E">
            <w:pPr>
              <w:rPr>
                <w:sz w:val="10"/>
                <w:szCs w:val="10"/>
              </w:rPr>
            </w:pPr>
            <w:r w:rsidRPr="0099206C">
              <w:rPr>
                <w:sz w:val="10"/>
                <w:szCs w:val="10"/>
              </w:rPr>
              <w:t>Tach</w:t>
            </w:r>
            <w:r w:rsidRPr="00B74A85">
              <w:rPr>
                <w:sz w:val="10"/>
                <w:szCs w:val="10"/>
              </w:rPr>
              <w:t xml:space="preserve">ypnoea, </w:t>
            </w:r>
            <w:r w:rsidRPr="00B74A85">
              <w:rPr>
                <w:bCs/>
                <w:sz w:val="10"/>
                <w:szCs w:val="10"/>
              </w:rPr>
              <w:t>restrictive respiratory pattern</w:t>
            </w:r>
            <w:r w:rsidRPr="00B74A85">
              <w:rPr>
                <w:sz w:val="10"/>
                <w:szCs w:val="10"/>
              </w:rPr>
              <w:t>, attenuated pulmonary sounds (ge</w:t>
            </w:r>
            <w:r>
              <w:rPr>
                <w:sz w:val="10"/>
                <w:szCs w:val="10"/>
              </w:rPr>
              <w:t>neralised; bilateral)</w:t>
            </w:r>
            <w:r w:rsidRPr="0099206C">
              <w:rPr>
                <w:sz w:val="10"/>
                <w:szCs w:val="10"/>
              </w:rPr>
              <w:t>, pyrexia</w:t>
            </w:r>
          </w:p>
        </w:tc>
        <w:tc>
          <w:tcPr>
            <w:tcW w:w="1077" w:type="dxa"/>
            <w:noWrap/>
            <w:hideMark/>
          </w:tcPr>
          <w:p w14:paraId="1C9862EA" w14:textId="77777777" w:rsidR="007F31DE" w:rsidRPr="0099206C" w:rsidRDefault="007F31DE" w:rsidP="003C753E">
            <w:pPr>
              <w:rPr>
                <w:sz w:val="10"/>
                <w:szCs w:val="10"/>
              </w:rPr>
            </w:pPr>
            <w:r w:rsidRPr="0099206C">
              <w:rPr>
                <w:sz w:val="10"/>
                <w:szCs w:val="10"/>
              </w:rPr>
              <w:t>Radiographs, Ultrasound, CT</w:t>
            </w:r>
          </w:p>
        </w:tc>
        <w:tc>
          <w:tcPr>
            <w:tcW w:w="850" w:type="dxa"/>
            <w:noWrap/>
            <w:hideMark/>
          </w:tcPr>
          <w:p w14:paraId="1D1771AB" w14:textId="77777777" w:rsidR="007F31DE" w:rsidRPr="0099206C" w:rsidRDefault="007F31DE" w:rsidP="003C753E">
            <w:pPr>
              <w:rPr>
                <w:sz w:val="10"/>
                <w:szCs w:val="10"/>
              </w:rPr>
            </w:pPr>
            <w:r w:rsidRPr="0099206C">
              <w:rPr>
                <w:sz w:val="10"/>
                <w:szCs w:val="10"/>
              </w:rPr>
              <w:t>L</w:t>
            </w:r>
            <w:r>
              <w:rPr>
                <w:sz w:val="10"/>
                <w:szCs w:val="10"/>
              </w:rPr>
              <w:t>eft Cranial</w:t>
            </w:r>
          </w:p>
        </w:tc>
        <w:tc>
          <w:tcPr>
            <w:tcW w:w="993" w:type="dxa"/>
          </w:tcPr>
          <w:p w14:paraId="27706B9D" w14:textId="77777777" w:rsidR="007F31DE" w:rsidRPr="0099206C" w:rsidRDefault="007F31DE" w:rsidP="003C753E">
            <w:pPr>
              <w:rPr>
                <w:sz w:val="10"/>
                <w:szCs w:val="10"/>
              </w:rPr>
            </w:pPr>
            <w:r>
              <w:rPr>
                <w:sz w:val="10"/>
                <w:szCs w:val="10"/>
              </w:rPr>
              <w:t>Mediastinum resection</w:t>
            </w:r>
          </w:p>
        </w:tc>
        <w:tc>
          <w:tcPr>
            <w:tcW w:w="850" w:type="dxa"/>
            <w:noWrap/>
            <w:hideMark/>
          </w:tcPr>
          <w:p w14:paraId="1EDD2C3F" w14:textId="77777777" w:rsidR="007F31DE" w:rsidRPr="0099206C" w:rsidRDefault="007F31DE" w:rsidP="003C753E">
            <w:pPr>
              <w:rPr>
                <w:sz w:val="10"/>
                <w:szCs w:val="10"/>
              </w:rPr>
            </w:pPr>
            <w:r w:rsidRPr="0099206C">
              <w:rPr>
                <w:sz w:val="10"/>
                <w:szCs w:val="10"/>
              </w:rPr>
              <w:t>Median Sternotomy</w:t>
            </w:r>
          </w:p>
        </w:tc>
        <w:tc>
          <w:tcPr>
            <w:tcW w:w="851" w:type="dxa"/>
            <w:noWrap/>
            <w:hideMark/>
          </w:tcPr>
          <w:p w14:paraId="25F727EF" w14:textId="77777777" w:rsidR="007F31DE" w:rsidRPr="0099206C" w:rsidRDefault="007F31DE" w:rsidP="003C753E">
            <w:pPr>
              <w:rPr>
                <w:sz w:val="10"/>
                <w:szCs w:val="10"/>
              </w:rPr>
            </w:pPr>
            <w:r w:rsidRPr="0099206C">
              <w:rPr>
                <w:sz w:val="10"/>
                <w:szCs w:val="10"/>
              </w:rPr>
              <w:t>Pyothorax</w:t>
            </w:r>
          </w:p>
        </w:tc>
        <w:tc>
          <w:tcPr>
            <w:tcW w:w="992" w:type="dxa"/>
            <w:noWrap/>
            <w:hideMark/>
          </w:tcPr>
          <w:p w14:paraId="15C3B466" w14:textId="77777777" w:rsidR="007F31DE" w:rsidRPr="0099206C" w:rsidRDefault="007F31DE" w:rsidP="003C753E">
            <w:pPr>
              <w:rPr>
                <w:sz w:val="10"/>
                <w:szCs w:val="10"/>
              </w:rPr>
            </w:pPr>
            <w:r w:rsidRPr="0099206C">
              <w:rPr>
                <w:sz w:val="10"/>
                <w:szCs w:val="10"/>
              </w:rPr>
              <w:t>Hypothermia</w:t>
            </w:r>
          </w:p>
        </w:tc>
        <w:tc>
          <w:tcPr>
            <w:tcW w:w="1134" w:type="dxa"/>
            <w:noWrap/>
            <w:hideMark/>
          </w:tcPr>
          <w:p w14:paraId="0FEC65DB" w14:textId="77777777" w:rsidR="007F31DE" w:rsidRPr="0099206C" w:rsidRDefault="007F31DE" w:rsidP="003C753E">
            <w:pPr>
              <w:rPr>
                <w:sz w:val="10"/>
                <w:szCs w:val="10"/>
              </w:rPr>
            </w:pPr>
            <w:r w:rsidRPr="0099206C">
              <w:rPr>
                <w:sz w:val="10"/>
                <w:szCs w:val="10"/>
              </w:rPr>
              <w:t>Pleural effusion</w:t>
            </w:r>
          </w:p>
        </w:tc>
        <w:tc>
          <w:tcPr>
            <w:tcW w:w="850" w:type="dxa"/>
            <w:noWrap/>
            <w:hideMark/>
          </w:tcPr>
          <w:p w14:paraId="7B0C29E5" w14:textId="77777777" w:rsidR="007F31DE" w:rsidRPr="0099206C" w:rsidRDefault="007F31DE" w:rsidP="003C753E">
            <w:pPr>
              <w:rPr>
                <w:sz w:val="10"/>
                <w:szCs w:val="10"/>
              </w:rPr>
            </w:pPr>
            <w:r w:rsidRPr="0099206C">
              <w:rPr>
                <w:sz w:val="10"/>
                <w:szCs w:val="10"/>
              </w:rPr>
              <w:t>&lt;30h</w:t>
            </w:r>
          </w:p>
        </w:tc>
        <w:tc>
          <w:tcPr>
            <w:tcW w:w="709" w:type="dxa"/>
            <w:noWrap/>
            <w:hideMark/>
          </w:tcPr>
          <w:p w14:paraId="1CB01DE5" w14:textId="77777777" w:rsidR="007F31DE" w:rsidRPr="0099206C" w:rsidRDefault="007F31DE" w:rsidP="003C753E">
            <w:pPr>
              <w:rPr>
                <w:sz w:val="10"/>
                <w:szCs w:val="10"/>
              </w:rPr>
            </w:pPr>
            <w:r w:rsidRPr="0099206C">
              <w:rPr>
                <w:sz w:val="10"/>
                <w:szCs w:val="10"/>
              </w:rPr>
              <w:t>Y</w:t>
            </w:r>
          </w:p>
        </w:tc>
        <w:tc>
          <w:tcPr>
            <w:tcW w:w="709" w:type="dxa"/>
            <w:noWrap/>
            <w:hideMark/>
          </w:tcPr>
          <w:p w14:paraId="2B779CA8" w14:textId="77777777" w:rsidR="007F31DE" w:rsidRPr="0099206C" w:rsidRDefault="007F31DE" w:rsidP="003C753E">
            <w:pPr>
              <w:rPr>
                <w:sz w:val="10"/>
                <w:szCs w:val="10"/>
              </w:rPr>
            </w:pPr>
            <w:r w:rsidRPr="0099206C">
              <w:rPr>
                <w:sz w:val="10"/>
                <w:szCs w:val="10"/>
              </w:rPr>
              <w:t xml:space="preserve">Good, </w:t>
            </w:r>
            <w:r>
              <w:rPr>
                <w:sz w:val="10"/>
                <w:szCs w:val="10"/>
              </w:rPr>
              <w:t>9m</w:t>
            </w:r>
          </w:p>
        </w:tc>
        <w:tc>
          <w:tcPr>
            <w:tcW w:w="1133" w:type="dxa"/>
            <w:noWrap/>
            <w:hideMark/>
          </w:tcPr>
          <w:p w14:paraId="26C190EE" w14:textId="77777777" w:rsidR="007F31DE" w:rsidRPr="0099206C" w:rsidRDefault="007F31DE" w:rsidP="003C753E">
            <w:pPr>
              <w:rPr>
                <w:sz w:val="10"/>
                <w:szCs w:val="10"/>
              </w:rPr>
            </w:pPr>
            <w:r w:rsidRPr="0099206C">
              <w:rPr>
                <w:sz w:val="10"/>
                <w:szCs w:val="10"/>
              </w:rPr>
              <w:t>-</w:t>
            </w:r>
          </w:p>
        </w:tc>
      </w:tr>
      <w:tr w:rsidR="007F31DE" w:rsidRPr="0099206C" w14:paraId="27282803" w14:textId="77777777" w:rsidTr="007F31DE">
        <w:trPr>
          <w:trHeight w:val="340"/>
        </w:trPr>
        <w:tc>
          <w:tcPr>
            <w:tcW w:w="454" w:type="dxa"/>
            <w:noWrap/>
            <w:hideMark/>
          </w:tcPr>
          <w:p w14:paraId="71C0407E" w14:textId="77777777" w:rsidR="007F31DE" w:rsidRPr="0099206C" w:rsidRDefault="007F31DE" w:rsidP="003C753E">
            <w:pPr>
              <w:rPr>
                <w:sz w:val="10"/>
                <w:szCs w:val="10"/>
              </w:rPr>
            </w:pPr>
            <w:r w:rsidRPr="0099206C">
              <w:rPr>
                <w:sz w:val="10"/>
                <w:szCs w:val="10"/>
              </w:rPr>
              <w:t>2</w:t>
            </w:r>
          </w:p>
        </w:tc>
        <w:tc>
          <w:tcPr>
            <w:tcW w:w="510" w:type="dxa"/>
            <w:hideMark/>
          </w:tcPr>
          <w:p w14:paraId="77770619" w14:textId="77777777" w:rsidR="007F31DE" w:rsidRPr="0099206C" w:rsidRDefault="007F31DE" w:rsidP="003C753E">
            <w:pPr>
              <w:rPr>
                <w:sz w:val="10"/>
                <w:szCs w:val="10"/>
              </w:rPr>
            </w:pPr>
            <w:r w:rsidRPr="0099206C">
              <w:rPr>
                <w:sz w:val="10"/>
                <w:szCs w:val="10"/>
              </w:rPr>
              <w:t>7y0m</w:t>
            </w:r>
          </w:p>
        </w:tc>
        <w:tc>
          <w:tcPr>
            <w:tcW w:w="624" w:type="dxa"/>
            <w:hideMark/>
          </w:tcPr>
          <w:p w14:paraId="2C31F5AE" w14:textId="77777777" w:rsidR="007F31DE" w:rsidRPr="0099206C" w:rsidRDefault="007F31DE" w:rsidP="003C753E">
            <w:pPr>
              <w:rPr>
                <w:sz w:val="10"/>
                <w:szCs w:val="10"/>
              </w:rPr>
            </w:pPr>
            <w:r w:rsidRPr="0099206C">
              <w:rPr>
                <w:sz w:val="10"/>
                <w:szCs w:val="10"/>
              </w:rPr>
              <w:t>DSH</w:t>
            </w:r>
          </w:p>
        </w:tc>
        <w:tc>
          <w:tcPr>
            <w:tcW w:w="397" w:type="dxa"/>
            <w:noWrap/>
            <w:hideMark/>
          </w:tcPr>
          <w:p w14:paraId="13AACCC9" w14:textId="77777777" w:rsidR="007F31DE" w:rsidRPr="0099206C" w:rsidRDefault="007F31DE" w:rsidP="003C753E">
            <w:pPr>
              <w:rPr>
                <w:sz w:val="10"/>
                <w:szCs w:val="10"/>
              </w:rPr>
            </w:pPr>
            <w:r w:rsidRPr="0099206C">
              <w:rPr>
                <w:sz w:val="10"/>
                <w:szCs w:val="10"/>
              </w:rPr>
              <w:t>FN</w:t>
            </w:r>
          </w:p>
        </w:tc>
        <w:tc>
          <w:tcPr>
            <w:tcW w:w="567" w:type="dxa"/>
            <w:hideMark/>
          </w:tcPr>
          <w:p w14:paraId="1A7EF3D1" w14:textId="77777777" w:rsidR="007F31DE" w:rsidRPr="0099206C" w:rsidRDefault="007F31DE" w:rsidP="003C753E">
            <w:pPr>
              <w:rPr>
                <w:sz w:val="10"/>
                <w:szCs w:val="10"/>
              </w:rPr>
            </w:pPr>
            <w:r w:rsidRPr="0099206C">
              <w:rPr>
                <w:sz w:val="10"/>
                <w:szCs w:val="10"/>
              </w:rPr>
              <w:t>3.1</w:t>
            </w:r>
          </w:p>
        </w:tc>
        <w:tc>
          <w:tcPr>
            <w:tcW w:w="964" w:type="dxa"/>
            <w:noWrap/>
            <w:hideMark/>
          </w:tcPr>
          <w:p w14:paraId="135C66A1" w14:textId="77777777" w:rsidR="007F31DE" w:rsidRPr="0099206C" w:rsidRDefault="007F31DE" w:rsidP="003C753E">
            <w:pPr>
              <w:rPr>
                <w:sz w:val="10"/>
                <w:szCs w:val="10"/>
              </w:rPr>
            </w:pPr>
            <w:r w:rsidRPr="0099206C">
              <w:rPr>
                <w:sz w:val="10"/>
                <w:szCs w:val="10"/>
              </w:rPr>
              <w:t>Dyspnoea, tachypnoea</w:t>
            </w:r>
          </w:p>
        </w:tc>
        <w:tc>
          <w:tcPr>
            <w:tcW w:w="1304" w:type="dxa"/>
          </w:tcPr>
          <w:p w14:paraId="5AD9EFD3" w14:textId="77777777" w:rsidR="007F31DE" w:rsidRPr="0099206C" w:rsidRDefault="007F31DE" w:rsidP="003C753E">
            <w:pPr>
              <w:rPr>
                <w:sz w:val="10"/>
                <w:szCs w:val="10"/>
              </w:rPr>
            </w:pPr>
            <w:r>
              <w:rPr>
                <w:sz w:val="10"/>
                <w:szCs w:val="10"/>
              </w:rPr>
              <w:t>-</w:t>
            </w:r>
          </w:p>
        </w:tc>
        <w:tc>
          <w:tcPr>
            <w:tcW w:w="1531" w:type="dxa"/>
            <w:noWrap/>
            <w:hideMark/>
          </w:tcPr>
          <w:p w14:paraId="75D25A79" w14:textId="77777777" w:rsidR="007F31DE" w:rsidRPr="0099206C" w:rsidRDefault="007F31DE" w:rsidP="003C753E">
            <w:pPr>
              <w:rPr>
                <w:sz w:val="10"/>
                <w:szCs w:val="10"/>
              </w:rPr>
            </w:pPr>
            <w:r w:rsidRPr="0099206C">
              <w:rPr>
                <w:sz w:val="10"/>
                <w:szCs w:val="10"/>
              </w:rPr>
              <w:t>Tachypnoea</w:t>
            </w:r>
          </w:p>
        </w:tc>
        <w:tc>
          <w:tcPr>
            <w:tcW w:w="1077" w:type="dxa"/>
            <w:noWrap/>
            <w:hideMark/>
          </w:tcPr>
          <w:p w14:paraId="21E5D895" w14:textId="77777777" w:rsidR="007F31DE" w:rsidRPr="0099206C" w:rsidRDefault="007F31DE" w:rsidP="003C753E">
            <w:pPr>
              <w:rPr>
                <w:sz w:val="10"/>
                <w:szCs w:val="10"/>
              </w:rPr>
            </w:pPr>
            <w:r w:rsidRPr="0099206C">
              <w:rPr>
                <w:sz w:val="10"/>
                <w:szCs w:val="10"/>
              </w:rPr>
              <w:t>Ultrasound, Echocardiogram, CT</w:t>
            </w:r>
          </w:p>
        </w:tc>
        <w:tc>
          <w:tcPr>
            <w:tcW w:w="850" w:type="dxa"/>
            <w:noWrap/>
            <w:hideMark/>
          </w:tcPr>
          <w:p w14:paraId="09B29317" w14:textId="77777777" w:rsidR="007F31DE" w:rsidRPr="0099206C" w:rsidRDefault="007F31DE" w:rsidP="003C753E">
            <w:pPr>
              <w:rPr>
                <w:sz w:val="10"/>
                <w:szCs w:val="10"/>
              </w:rPr>
            </w:pPr>
            <w:r>
              <w:rPr>
                <w:sz w:val="10"/>
                <w:szCs w:val="10"/>
              </w:rPr>
              <w:t xml:space="preserve">Right Cranial </w:t>
            </w:r>
          </w:p>
        </w:tc>
        <w:tc>
          <w:tcPr>
            <w:tcW w:w="993" w:type="dxa"/>
          </w:tcPr>
          <w:p w14:paraId="22C18D5C" w14:textId="77777777" w:rsidR="007F31DE" w:rsidRPr="0099206C" w:rsidRDefault="007F31DE" w:rsidP="003C753E">
            <w:pPr>
              <w:rPr>
                <w:sz w:val="10"/>
                <w:szCs w:val="10"/>
              </w:rPr>
            </w:pPr>
            <w:r>
              <w:rPr>
                <w:sz w:val="10"/>
                <w:szCs w:val="10"/>
              </w:rPr>
              <w:t>-</w:t>
            </w:r>
          </w:p>
        </w:tc>
        <w:tc>
          <w:tcPr>
            <w:tcW w:w="850" w:type="dxa"/>
            <w:noWrap/>
            <w:hideMark/>
          </w:tcPr>
          <w:p w14:paraId="7658B824" w14:textId="77777777" w:rsidR="007F31DE" w:rsidRPr="0099206C" w:rsidRDefault="007F31DE" w:rsidP="003C753E">
            <w:pPr>
              <w:rPr>
                <w:sz w:val="10"/>
                <w:szCs w:val="10"/>
              </w:rPr>
            </w:pPr>
            <w:r w:rsidRPr="0099206C">
              <w:rPr>
                <w:sz w:val="10"/>
                <w:szCs w:val="10"/>
              </w:rPr>
              <w:t>R 5th intercostal thoracotomy</w:t>
            </w:r>
          </w:p>
        </w:tc>
        <w:tc>
          <w:tcPr>
            <w:tcW w:w="851" w:type="dxa"/>
            <w:noWrap/>
            <w:hideMark/>
          </w:tcPr>
          <w:p w14:paraId="449D4659" w14:textId="77777777" w:rsidR="007F31DE" w:rsidRPr="0099206C" w:rsidRDefault="007F31DE" w:rsidP="003C753E">
            <w:pPr>
              <w:rPr>
                <w:sz w:val="10"/>
                <w:szCs w:val="10"/>
              </w:rPr>
            </w:pPr>
            <w:r>
              <w:rPr>
                <w:sz w:val="10"/>
                <w:szCs w:val="10"/>
              </w:rPr>
              <w:t>Idiopathic</w:t>
            </w:r>
          </w:p>
        </w:tc>
        <w:tc>
          <w:tcPr>
            <w:tcW w:w="992" w:type="dxa"/>
            <w:noWrap/>
            <w:hideMark/>
          </w:tcPr>
          <w:p w14:paraId="60A0952E" w14:textId="77777777" w:rsidR="007F31DE" w:rsidRPr="0099206C" w:rsidRDefault="007F31DE" w:rsidP="003C753E">
            <w:pPr>
              <w:rPr>
                <w:sz w:val="10"/>
                <w:szCs w:val="10"/>
              </w:rPr>
            </w:pPr>
            <w:r w:rsidRPr="0099206C">
              <w:rPr>
                <w:sz w:val="10"/>
                <w:szCs w:val="10"/>
              </w:rPr>
              <w:t>-</w:t>
            </w:r>
          </w:p>
        </w:tc>
        <w:tc>
          <w:tcPr>
            <w:tcW w:w="1134" w:type="dxa"/>
            <w:noWrap/>
            <w:hideMark/>
          </w:tcPr>
          <w:p w14:paraId="0B87DF2E" w14:textId="77777777" w:rsidR="007F31DE" w:rsidRPr="0099206C" w:rsidRDefault="007F31DE" w:rsidP="003C753E">
            <w:pPr>
              <w:rPr>
                <w:sz w:val="10"/>
                <w:szCs w:val="10"/>
              </w:rPr>
            </w:pPr>
            <w:r w:rsidRPr="0099206C">
              <w:rPr>
                <w:sz w:val="10"/>
                <w:szCs w:val="10"/>
              </w:rPr>
              <w:t>-</w:t>
            </w:r>
          </w:p>
        </w:tc>
        <w:tc>
          <w:tcPr>
            <w:tcW w:w="850" w:type="dxa"/>
            <w:noWrap/>
            <w:hideMark/>
          </w:tcPr>
          <w:p w14:paraId="7689968A" w14:textId="77777777" w:rsidR="007F31DE" w:rsidRPr="0099206C" w:rsidRDefault="007F31DE" w:rsidP="003C753E">
            <w:pPr>
              <w:rPr>
                <w:sz w:val="10"/>
                <w:szCs w:val="10"/>
              </w:rPr>
            </w:pPr>
            <w:r w:rsidRPr="0099206C">
              <w:rPr>
                <w:sz w:val="10"/>
                <w:szCs w:val="10"/>
              </w:rPr>
              <w:t>-</w:t>
            </w:r>
          </w:p>
        </w:tc>
        <w:tc>
          <w:tcPr>
            <w:tcW w:w="709" w:type="dxa"/>
            <w:noWrap/>
            <w:hideMark/>
          </w:tcPr>
          <w:p w14:paraId="17611A21" w14:textId="77777777" w:rsidR="007F31DE" w:rsidRPr="0099206C" w:rsidRDefault="007F31DE" w:rsidP="003C753E">
            <w:pPr>
              <w:rPr>
                <w:sz w:val="10"/>
                <w:szCs w:val="10"/>
              </w:rPr>
            </w:pPr>
            <w:r w:rsidRPr="0099206C">
              <w:rPr>
                <w:sz w:val="10"/>
                <w:szCs w:val="10"/>
              </w:rPr>
              <w:t>Y</w:t>
            </w:r>
          </w:p>
        </w:tc>
        <w:tc>
          <w:tcPr>
            <w:tcW w:w="709" w:type="dxa"/>
            <w:noWrap/>
            <w:hideMark/>
          </w:tcPr>
          <w:p w14:paraId="03343058" w14:textId="77777777" w:rsidR="007F31DE" w:rsidRPr="0099206C" w:rsidRDefault="007F31DE" w:rsidP="003C753E">
            <w:pPr>
              <w:rPr>
                <w:sz w:val="10"/>
                <w:szCs w:val="10"/>
              </w:rPr>
            </w:pPr>
            <w:r w:rsidRPr="0099206C">
              <w:rPr>
                <w:sz w:val="10"/>
                <w:szCs w:val="10"/>
              </w:rPr>
              <w:t>Good, 10m</w:t>
            </w:r>
          </w:p>
        </w:tc>
        <w:tc>
          <w:tcPr>
            <w:tcW w:w="1133" w:type="dxa"/>
            <w:noWrap/>
            <w:hideMark/>
          </w:tcPr>
          <w:p w14:paraId="042F56F8" w14:textId="77777777" w:rsidR="007F31DE" w:rsidRPr="0099206C" w:rsidRDefault="007F31DE" w:rsidP="003C753E">
            <w:pPr>
              <w:rPr>
                <w:sz w:val="10"/>
                <w:szCs w:val="10"/>
              </w:rPr>
            </w:pPr>
            <w:r w:rsidRPr="0099206C">
              <w:rPr>
                <w:sz w:val="10"/>
                <w:szCs w:val="10"/>
              </w:rPr>
              <w:t>-</w:t>
            </w:r>
          </w:p>
        </w:tc>
      </w:tr>
      <w:tr w:rsidR="007F31DE" w:rsidRPr="0099206C" w14:paraId="158C00EA" w14:textId="77777777" w:rsidTr="007F31DE">
        <w:trPr>
          <w:trHeight w:val="320"/>
        </w:trPr>
        <w:tc>
          <w:tcPr>
            <w:tcW w:w="454" w:type="dxa"/>
            <w:noWrap/>
            <w:hideMark/>
          </w:tcPr>
          <w:p w14:paraId="4A93C33C" w14:textId="77777777" w:rsidR="007F31DE" w:rsidRPr="0099206C" w:rsidRDefault="007F31DE" w:rsidP="003C753E">
            <w:pPr>
              <w:rPr>
                <w:sz w:val="10"/>
                <w:szCs w:val="10"/>
              </w:rPr>
            </w:pPr>
            <w:r w:rsidRPr="0099206C">
              <w:rPr>
                <w:sz w:val="10"/>
                <w:szCs w:val="10"/>
              </w:rPr>
              <w:t>3</w:t>
            </w:r>
          </w:p>
        </w:tc>
        <w:tc>
          <w:tcPr>
            <w:tcW w:w="510" w:type="dxa"/>
            <w:noWrap/>
            <w:hideMark/>
          </w:tcPr>
          <w:p w14:paraId="21B5C2AE" w14:textId="77777777" w:rsidR="007F31DE" w:rsidRPr="0099206C" w:rsidRDefault="007F31DE" w:rsidP="003C753E">
            <w:pPr>
              <w:rPr>
                <w:sz w:val="10"/>
                <w:szCs w:val="10"/>
              </w:rPr>
            </w:pPr>
            <w:r w:rsidRPr="0099206C">
              <w:rPr>
                <w:sz w:val="10"/>
                <w:szCs w:val="10"/>
              </w:rPr>
              <w:t>8y0m</w:t>
            </w:r>
          </w:p>
        </w:tc>
        <w:tc>
          <w:tcPr>
            <w:tcW w:w="624" w:type="dxa"/>
            <w:noWrap/>
            <w:hideMark/>
          </w:tcPr>
          <w:p w14:paraId="54FA6254" w14:textId="77777777" w:rsidR="007F31DE" w:rsidRPr="0099206C" w:rsidRDefault="007F31DE" w:rsidP="003C753E">
            <w:pPr>
              <w:rPr>
                <w:sz w:val="10"/>
                <w:szCs w:val="10"/>
              </w:rPr>
            </w:pPr>
            <w:r w:rsidRPr="0099206C">
              <w:rPr>
                <w:sz w:val="10"/>
                <w:szCs w:val="10"/>
              </w:rPr>
              <w:t>DSH</w:t>
            </w:r>
          </w:p>
        </w:tc>
        <w:tc>
          <w:tcPr>
            <w:tcW w:w="397" w:type="dxa"/>
            <w:noWrap/>
            <w:hideMark/>
          </w:tcPr>
          <w:p w14:paraId="249B178B" w14:textId="77777777" w:rsidR="007F31DE" w:rsidRPr="0099206C" w:rsidRDefault="007F31DE" w:rsidP="003C753E">
            <w:pPr>
              <w:rPr>
                <w:sz w:val="10"/>
                <w:szCs w:val="10"/>
              </w:rPr>
            </w:pPr>
            <w:r w:rsidRPr="0099206C">
              <w:rPr>
                <w:sz w:val="10"/>
                <w:szCs w:val="10"/>
              </w:rPr>
              <w:t>F</w:t>
            </w:r>
          </w:p>
        </w:tc>
        <w:tc>
          <w:tcPr>
            <w:tcW w:w="567" w:type="dxa"/>
            <w:noWrap/>
            <w:hideMark/>
          </w:tcPr>
          <w:p w14:paraId="6CE2FFF7" w14:textId="77777777" w:rsidR="007F31DE" w:rsidRPr="0099206C" w:rsidRDefault="007F31DE" w:rsidP="003C753E">
            <w:pPr>
              <w:rPr>
                <w:sz w:val="10"/>
                <w:szCs w:val="10"/>
              </w:rPr>
            </w:pPr>
            <w:r w:rsidRPr="0099206C">
              <w:rPr>
                <w:sz w:val="10"/>
                <w:szCs w:val="10"/>
              </w:rPr>
              <w:t>2.9</w:t>
            </w:r>
          </w:p>
        </w:tc>
        <w:tc>
          <w:tcPr>
            <w:tcW w:w="964" w:type="dxa"/>
            <w:noWrap/>
            <w:hideMark/>
          </w:tcPr>
          <w:p w14:paraId="5B82AA14" w14:textId="77777777" w:rsidR="007F31DE" w:rsidRPr="0099206C" w:rsidRDefault="007F31DE" w:rsidP="003C753E">
            <w:pPr>
              <w:rPr>
                <w:sz w:val="10"/>
                <w:szCs w:val="10"/>
              </w:rPr>
            </w:pPr>
            <w:r w:rsidRPr="0099206C">
              <w:rPr>
                <w:sz w:val="10"/>
                <w:szCs w:val="10"/>
              </w:rPr>
              <w:t>Dyspnoea (single episode), tachycardia</w:t>
            </w:r>
          </w:p>
        </w:tc>
        <w:tc>
          <w:tcPr>
            <w:tcW w:w="1304" w:type="dxa"/>
          </w:tcPr>
          <w:p w14:paraId="3EC3AB24" w14:textId="77777777" w:rsidR="007F31DE" w:rsidRPr="0099206C" w:rsidRDefault="007F31DE" w:rsidP="003C753E">
            <w:pPr>
              <w:rPr>
                <w:sz w:val="10"/>
                <w:szCs w:val="10"/>
              </w:rPr>
            </w:pPr>
            <w:r>
              <w:rPr>
                <w:sz w:val="10"/>
                <w:szCs w:val="10"/>
              </w:rPr>
              <w:t>-</w:t>
            </w:r>
          </w:p>
        </w:tc>
        <w:tc>
          <w:tcPr>
            <w:tcW w:w="1531" w:type="dxa"/>
            <w:noWrap/>
            <w:hideMark/>
          </w:tcPr>
          <w:p w14:paraId="738950CD" w14:textId="77777777" w:rsidR="007F31DE" w:rsidRPr="0099206C" w:rsidRDefault="007F31DE" w:rsidP="003C753E">
            <w:pPr>
              <w:rPr>
                <w:sz w:val="10"/>
                <w:szCs w:val="10"/>
              </w:rPr>
            </w:pPr>
            <w:r w:rsidRPr="0099206C">
              <w:rPr>
                <w:sz w:val="10"/>
                <w:szCs w:val="10"/>
              </w:rPr>
              <w:t>-</w:t>
            </w:r>
          </w:p>
        </w:tc>
        <w:tc>
          <w:tcPr>
            <w:tcW w:w="1077" w:type="dxa"/>
            <w:noWrap/>
            <w:hideMark/>
          </w:tcPr>
          <w:p w14:paraId="75EDC8AC" w14:textId="77777777" w:rsidR="007F31DE" w:rsidRPr="0099206C" w:rsidRDefault="007F31DE" w:rsidP="003C753E">
            <w:pPr>
              <w:rPr>
                <w:sz w:val="10"/>
                <w:szCs w:val="10"/>
              </w:rPr>
            </w:pPr>
            <w:r w:rsidRPr="0099206C">
              <w:rPr>
                <w:sz w:val="10"/>
                <w:szCs w:val="10"/>
              </w:rPr>
              <w:t>Ultrasound, Echocardiogram, CT</w:t>
            </w:r>
          </w:p>
        </w:tc>
        <w:tc>
          <w:tcPr>
            <w:tcW w:w="850" w:type="dxa"/>
            <w:noWrap/>
            <w:hideMark/>
          </w:tcPr>
          <w:p w14:paraId="3E386698" w14:textId="77777777" w:rsidR="007F31DE" w:rsidRPr="0099206C" w:rsidRDefault="007F31DE" w:rsidP="003C753E">
            <w:pPr>
              <w:rPr>
                <w:sz w:val="10"/>
                <w:szCs w:val="10"/>
              </w:rPr>
            </w:pPr>
            <w:r>
              <w:rPr>
                <w:sz w:val="10"/>
                <w:szCs w:val="10"/>
              </w:rPr>
              <w:t>Right Middle</w:t>
            </w:r>
          </w:p>
        </w:tc>
        <w:tc>
          <w:tcPr>
            <w:tcW w:w="993" w:type="dxa"/>
          </w:tcPr>
          <w:p w14:paraId="14C4B5A8" w14:textId="77777777" w:rsidR="007F31DE" w:rsidRPr="0099206C" w:rsidRDefault="007F31DE" w:rsidP="003C753E">
            <w:pPr>
              <w:rPr>
                <w:sz w:val="10"/>
                <w:szCs w:val="10"/>
              </w:rPr>
            </w:pPr>
            <w:r>
              <w:rPr>
                <w:sz w:val="10"/>
                <w:szCs w:val="10"/>
              </w:rPr>
              <w:t>-</w:t>
            </w:r>
          </w:p>
        </w:tc>
        <w:tc>
          <w:tcPr>
            <w:tcW w:w="850" w:type="dxa"/>
            <w:noWrap/>
            <w:hideMark/>
          </w:tcPr>
          <w:p w14:paraId="597998BD" w14:textId="77777777" w:rsidR="007F31DE" w:rsidRPr="0099206C" w:rsidRDefault="007F31DE" w:rsidP="003C753E">
            <w:pPr>
              <w:rPr>
                <w:sz w:val="10"/>
                <w:szCs w:val="10"/>
              </w:rPr>
            </w:pPr>
            <w:r w:rsidRPr="0099206C">
              <w:rPr>
                <w:sz w:val="10"/>
                <w:szCs w:val="10"/>
              </w:rPr>
              <w:t>R 5th intercostal thoracotomy</w:t>
            </w:r>
          </w:p>
        </w:tc>
        <w:tc>
          <w:tcPr>
            <w:tcW w:w="851" w:type="dxa"/>
            <w:noWrap/>
            <w:hideMark/>
          </w:tcPr>
          <w:p w14:paraId="28E57908" w14:textId="77777777" w:rsidR="007F31DE" w:rsidRPr="0099206C" w:rsidRDefault="007F31DE" w:rsidP="003C753E">
            <w:pPr>
              <w:rPr>
                <w:sz w:val="10"/>
                <w:szCs w:val="10"/>
              </w:rPr>
            </w:pPr>
            <w:r w:rsidRPr="0099206C">
              <w:rPr>
                <w:sz w:val="10"/>
                <w:szCs w:val="10"/>
              </w:rPr>
              <w:t xml:space="preserve"> </w:t>
            </w:r>
            <w:r>
              <w:rPr>
                <w:sz w:val="10"/>
                <w:szCs w:val="10"/>
              </w:rPr>
              <w:t>Idiopathic</w:t>
            </w:r>
          </w:p>
        </w:tc>
        <w:tc>
          <w:tcPr>
            <w:tcW w:w="992" w:type="dxa"/>
            <w:noWrap/>
            <w:hideMark/>
          </w:tcPr>
          <w:p w14:paraId="0660F0BE" w14:textId="77777777" w:rsidR="007F31DE" w:rsidRPr="0099206C" w:rsidRDefault="007F31DE" w:rsidP="003C753E">
            <w:pPr>
              <w:rPr>
                <w:sz w:val="10"/>
                <w:szCs w:val="10"/>
              </w:rPr>
            </w:pPr>
            <w:r w:rsidRPr="0099206C">
              <w:rPr>
                <w:sz w:val="10"/>
                <w:szCs w:val="10"/>
              </w:rPr>
              <w:t>-</w:t>
            </w:r>
          </w:p>
        </w:tc>
        <w:tc>
          <w:tcPr>
            <w:tcW w:w="1134" w:type="dxa"/>
            <w:noWrap/>
            <w:hideMark/>
          </w:tcPr>
          <w:p w14:paraId="50004B6A" w14:textId="77777777" w:rsidR="007F31DE" w:rsidRPr="0099206C" w:rsidRDefault="007F31DE" w:rsidP="003C753E">
            <w:pPr>
              <w:rPr>
                <w:sz w:val="10"/>
                <w:szCs w:val="10"/>
              </w:rPr>
            </w:pPr>
            <w:r w:rsidRPr="0099206C">
              <w:rPr>
                <w:sz w:val="10"/>
                <w:szCs w:val="10"/>
              </w:rPr>
              <w:t>-</w:t>
            </w:r>
          </w:p>
        </w:tc>
        <w:tc>
          <w:tcPr>
            <w:tcW w:w="850" w:type="dxa"/>
            <w:noWrap/>
            <w:hideMark/>
          </w:tcPr>
          <w:p w14:paraId="365A09A9" w14:textId="77777777" w:rsidR="007F31DE" w:rsidRPr="0099206C" w:rsidRDefault="007F31DE" w:rsidP="003C753E">
            <w:pPr>
              <w:rPr>
                <w:sz w:val="10"/>
                <w:szCs w:val="10"/>
              </w:rPr>
            </w:pPr>
            <w:r w:rsidRPr="0099206C">
              <w:rPr>
                <w:sz w:val="10"/>
                <w:szCs w:val="10"/>
              </w:rPr>
              <w:t>-</w:t>
            </w:r>
          </w:p>
        </w:tc>
        <w:tc>
          <w:tcPr>
            <w:tcW w:w="709" w:type="dxa"/>
            <w:noWrap/>
            <w:hideMark/>
          </w:tcPr>
          <w:p w14:paraId="37315E4E" w14:textId="77777777" w:rsidR="007F31DE" w:rsidRPr="0099206C" w:rsidRDefault="007F31DE" w:rsidP="003C753E">
            <w:pPr>
              <w:rPr>
                <w:sz w:val="10"/>
                <w:szCs w:val="10"/>
              </w:rPr>
            </w:pPr>
            <w:r w:rsidRPr="0099206C">
              <w:rPr>
                <w:sz w:val="10"/>
                <w:szCs w:val="10"/>
              </w:rPr>
              <w:t>Y</w:t>
            </w:r>
          </w:p>
        </w:tc>
        <w:tc>
          <w:tcPr>
            <w:tcW w:w="709" w:type="dxa"/>
            <w:noWrap/>
            <w:hideMark/>
          </w:tcPr>
          <w:p w14:paraId="7BFB9BDE" w14:textId="77777777" w:rsidR="007F31DE" w:rsidRPr="0099206C" w:rsidRDefault="007F31DE" w:rsidP="003C753E">
            <w:pPr>
              <w:rPr>
                <w:sz w:val="10"/>
                <w:szCs w:val="10"/>
              </w:rPr>
            </w:pPr>
            <w:r w:rsidRPr="0099206C">
              <w:rPr>
                <w:sz w:val="10"/>
                <w:szCs w:val="10"/>
              </w:rPr>
              <w:t>Euthanised, 11d</w:t>
            </w:r>
          </w:p>
        </w:tc>
        <w:tc>
          <w:tcPr>
            <w:tcW w:w="1133" w:type="dxa"/>
            <w:noWrap/>
            <w:hideMark/>
          </w:tcPr>
          <w:p w14:paraId="7E978310" w14:textId="77777777" w:rsidR="007F31DE" w:rsidRPr="0099206C" w:rsidRDefault="007F31DE" w:rsidP="003C753E">
            <w:pPr>
              <w:rPr>
                <w:sz w:val="10"/>
                <w:szCs w:val="10"/>
              </w:rPr>
            </w:pPr>
            <w:r w:rsidRPr="0099206C">
              <w:rPr>
                <w:sz w:val="10"/>
                <w:szCs w:val="10"/>
              </w:rPr>
              <w:t>Pleural effusion, ATE</w:t>
            </w:r>
          </w:p>
        </w:tc>
      </w:tr>
      <w:tr w:rsidR="007F31DE" w:rsidRPr="0099206C" w14:paraId="518094BB" w14:textId="77777777" w:rsidTr="007F31DE">
        <w:trPr>
          <w:trHeight w:val="320"/>
        </w:trPr>
        <w:tc>
          <w:tcPr>
            <w:tcW w:w="454" w:type="dxa"/>
            <w:noWrap/>
            <w:hideMark/>
          </w:tcPr>
          <w:p w14:paraId="370BCD7A" w14:textId="77777777" w:rsidR="007F31DE" w:rsidRPr="0099206C" w:rsidRDefault="007F31DE" w:rsidP="003C753E">
            <w:pPr>
              <w:rPr>
                <w:sz w:val="10"/>
                <w:szCs w:val="10"/>
              </w:rPr>
            </w:pPr>
            <w:r w:rsidRPr="0099206C">
              <w:rPr>
                <w:sz w:val="10"/>
                <w:szCs w:val="10"/>
              </w:rPr>
              <w:t>4</w:t>
            </w:r>
          </w:p>
        </w:tc>
        <w:tc>
          <w:tcPr>
            <w:tcW w:w="510" w:type="dxa"/>
            <w:hideMark/>
          </w:tcPr>
          <w:p w14:paraId="5AD68B33" w14:textId="77777777" w:rsidR="007F31DE" w:rsidRPr="0099206C" w:rsidRDefault="007F31DE" w:rsidP="003C753E">
            <w:pPr>
              <w:rPr>
                <w:sz w:val="10"/>
                <w:szCs w:val="10"/>
              </w:rPr>
            </w:pPr>
            <w:r w:rsidRPr="0099206C">
              <w:rPr>
                <w:sz w:val="10"/>
                <w:szCs w:val="10"/>
              </w:rPr>
              <w:t xml:space="preserve">2y8m </w:t>
            </w:r>
          </w:p>
        </w:tc>
        <w:tc>
          <w:tcPr>
            <w:tcW w:w="624" w:type="dxa"/>
            <w:hideMark/>
          </w:tcPr>
          <w:p w14:paraId="73A7011C" w14:textId="77777777" w:rsidR="007F31DE" w:rsidRPr="0099206C" w:rsidRDefault="007F31DE" w:rsidP="003C753E">
            <w:pPr>
              <w:rPr>
                <w:sz w:val="10"/>
                <w:szCs w:val="10"/>
              </w:rPr>
            </w:pPr>
            <w:r w:rsidRPr="0099206C">
              <w:rPr>
                <w:sz w:val="10"/>
                <w:szCs w:val="10"/>
              </w:rPr>
              <w:t>Maine Coon</w:t>
            </w:r>
          </w:p>
        </w:tc>
        <w:tc>
          <w:tcPr>
            <w:tcW w:w="397" w:type="dxa"/>
            <w:noWrap/>
            <w:hideMark/>
          </w:tcPr>
          <w:p w14:paraId="68E28A5A" w14:textId="77777777" w:rsidR="007F31DE" w:rsidRPr="0099206C" w:rsidRDefault="007F31DE" w:rsidP="003C753E">
            <w:pPr>
              <w:rPr>
                <w:sz w:val="10"/>
                <w:szCs w:val="10"/>
              </w:rPr>
            </w:pPr>
            <w:r w:rsidRPr="0099206C">
              <w:rPr>
                <w:sz w:val="10"/>
                <w:szCs w:val="10"/>
              </w:rPr>
              <w:t>M</w:t>
            </w:r>
          </w:p>
        </w:tc>
        <w:tc>
          <w:tcPr>
            <w:tcW w:w="567" w:type="dxa"/>
            <w:hideMark/>
          </w:tcPr>
          <w:p w14:paraId="55E29036" w14:textId="77777777" w:rsidR="007F31DE" w:rsidRPr="0099206C" w:rsidRDefault="007F31DE" w:rsidP="003C753E">
            <w:pPr>
              <w:rPr>
                <w:sz w:val="10"/>
                <w:szCs w:val="10"/>
              </w:rPr>
            </w:pPr>
            <w:r w:rsidRPr="0099206C">
              <w:rPr>
                <w:sz w:val="10"/>
                <w:szCs w:val="10"/>
              </w:rPr>
              <w:t>3.5</w:t>
            </w:r>
          </w:p>
        </w:tc>
        <w:tc>
          <w:tcPr>
            <w:tcW w:w="964" w:type="dxa"/>
            <w:hideMark/>
          </w:tcPr>
          <w:p w14:paraId="6FC34892" w14:textId="77777777" w:rsidR="007F31DE" w:rsidRPr="0099206C" w:rsidRDefault="007F31DE" w:rsidP="003C753E">
            <w:pPr>
              <w:rPr>
                <w:sz w:val="10"/>
                <w:szCs w:val="10"/>
              </w:rPr>
            </w:pPr>
            <w:r w:rsidRPr="0099206C">
              <w:rPr>
                <w:sz w:val="10"/>
                <w:szCs w:val="10"/>
              </w:rPr>
              <w:t>Dyspnoea, tachypnoea</w:t>
            </w:r>
          </w:p>
        </w:tc>
        <w:tc>
          <w:tcPr>
            <w:tcW w:w="1304" w:type="dxa"/>
          </w:tcPr>
          <w:p w14:paraId="31C40AE4" w14:textId="77777777" w:rsidR="007F31DE" w:rsidRDefault="007F31DE" w:rsidP="003C753E">
            <w:pPr>
              <w:rPr>
                <w:sz w:val="10"/>
                <w:szCs w:val="10"/>
              </w:rPr>
            </w:pPr>
            <w:r>
              <w:rPr>
                <w:sz w:val="10"/>
                <w:szCs w:val="10"/>
              </w:rPr>
              <w:t>DCRV, VSD, SAM with MVR, DLVOTO, left sided ventricular hypertrophy and right CHF</w:t>
            </w:r>
          </w:p>
          <w:p w14:paraId="48E29E6D" w14:textId="77777777" w:rsidR="007F31DE" w:rsidRPr="0099206C" w:rsidRDefault="007F31DE" w:rsidP="003C753E">
            <w:pPr>
              <w:rPr>
                <w:sz w:val="10"/>
                <w:szCs w:val="10"/>
              </w:rPr>
            </w:pPr>
            <w:r>
              <w:rPr>
                <w:sz w:val="10"/>
                <w:szCs w:val="10"/>
              </w:rPr>
              <w:t>Feline upper respiratory tract disease</w:t>
            </w:r>
          </w:p>
        </w:tc>
        <w:tc>
          <w:tcPr>
            <w:tcW w:w="1531" w:type="dxa"/>
            <w:noWrap/>
            <w:hideMark/>
          </w:tcPr>
          <w:p w14:paraId="38E48E05" w14:textId="77777777" w:rsidR="007F31DE" w:rsidRPr="0099206C" w:rsidRDefault="007F31DE" w:rsidP="003C753E">
            <w:pPr>
              <w:rPr>
                <w:sz w:val="10"/>
                <w:szCs w:val="10"/>
              </w:rPr>
            </w:pPr>
            <w:r w:rsidRPr="0099206C">
              <w:rPr>
                <w:sz w:val="10"/>
                <w:szCs w:val="10"/>
              </w:rPr>
              <w:t xml:space="preserve">Tachypnoea, </w:t>
            </w:r>
            <w:r w:rsidRPr="00B74A85">
              <w:rPr>
                <w:bCs/>
                <w:sz w:val="10"/>
                <w:szCs w:val="10"/>
              </w:rPr>
              <w:t>restrictive respiratory pattern</w:t>
            </w:r>
            <w:r w:rsidRPr="00B74A85">
              <w:rPr>
                <w:sz w:val="10"/>
                <w:szCs w:val="10"/>
              </w:rPr>
              <w:t>,</w:t>
            </w:r>
            <w:r>
              <w:rPr>
                <w:sz w:val="10"/>
                <w:szCs w:val="10"/>
              </w:rPr>
              <w:t xml:space="preserve"> </w:t>
            </w:r>
            <w:r w:rsidRPr="0099206C">
              <w:rPr>
                <w:sz w:val="10"/>
                <w:szCs w:val="10"/>
              </w:rPr>
              <w:t>attenuated pulmonary sounds</w:t>
            </w:r>
            <w:r>
              <w:rPr>
                <w:sz w:val="10"/>
                <w:szCs w:val="10"/>
              </w:rPr>
              <w:t xml:space="preserve"> (ventral)</w:t>
            </w:r>
            <w:r w:rsidRPr="0099206C">
              <w:rPr>
                <w:sz w:val="10"/>
                <w:szCs w:val="10"/>
              </w:rPr>
              <w:t>, cardiac murmur</w:t>
            </w:r>
          </w:p>
        </w:tc>
        <w:tc>
          <w:tcPr>
            <w:tcW w:w="1077" w:type="dxa"/>
            <w:noWrap/>
            <w:hideMark/>
          </w:tcPr>
          <w:p w14:paraId="3329282A" w14:textId="77777777" w:rsidR="007F31DE" w:rsidRPr="0099206C" w:rsidRDefault="007F31DE" w:rsidP="003C753E">
            <w:pPr>
              <w:rPr>
                <w:sz w:val="10"/>
                <w:szCs w:val="10"/>
              </w:rPr>
            </w:pPr>
            <w:r>
              <w:rPr>
                <w:sz w:val="10"/>
                <w:szCs w:val="10"/>
              </w:rPr>
              <w:t>Echocardiogram</w:t>
            </w:r>
          </w:p>
        </w:tc>
        <w:tc>
          <w:tcPr>
            <w:tcW w:w="850" w:type="dxa"/>
            <w:noWrap/>
            <w:hideMark/>
          </w:tcPr>
          <w:p w14:paraId="4CF69EA3" w14:textId="77777777" w:rsidR="007F31DE" w:rsidRPr="0099206C" w:rsidRDefault="007F31DE" w:rsidP="003C753E">
            <w:pPr>
              <w:rPr>
                <w:sz w:val="10"/>
                <w:szCs w:val="10"/>
              </w:rPr>
            </w:pPr>
            <w:r w:rsidRPr="0099206C">
              <w:rPr>
                <w:sz w:val="10"/>
                <w:szCs w:val="10"/>
              </w:rPr>
              <w:t>R</w:t>
            </w:r>
            <w:r>
              <w:rPr>
                <w:sz w:val="10"/>
                <w:szCs w:val="10"/>
              </w:rPr>
              <w:t>ight Cranial</w:t>
            </w:r>
          </w:p>
        </w:tc>
        <w:tc>
          <w:tcPr>
            <w:tcW w:w="993" w:type="dxa"/>
          </w:tcPr>
          <w:p w14:paraId="2C30A2B7" w14:textId="77777777" w:rsidR="007F31DE" w:rsidRPr="0099206C" w:rsidRDefault="007F31DE" w:rsidP="003C753E">
            <w:pPr>
              <w:rPr>
                <w:sz w:val="10"/>
                <w:szCs w:val="10"/>
              </w:rPr>
            </w:pPr>
            <w:r>
              <w:rPr>
                <w:sz w:val="10"/>
                <w:szCs w:val="10"/>
              </w:rPr>
              <w:t xml:space="preserve">Partial right </w:t>
            </w:r>
            <w:proofErr w:type="spellStart"/>
            <w:r>
              <w:rPr>
                <w:sz w:val="10"/>
                <w:szCs w:val="10"/>
              </w:rPr>
              <w:t>ventriculectomy</w:t>
            </w:r>
            <w:proofErr w:type="spellEnd"/>
            <w:r>
              <w:rPr>
                <w:sz w:val="10"/>
                <w:szCs w:val="10"/>
              </w:rPr>
              <w:t xml:space="preserve"> with graft placement</w:t>
            </w:r>
          </w:p>
        </w:tc>
        <w:tc>
          <w:tcPr>
            <w:tcW w:w="850" w:type="dxa"/>
            <w:hideMark/>
          </w:tcPr>
          <w:p w14:paraId="60DF159A" w14:textId="77777777" w:rsidR="007F31DE" w:rsidRPr="0099206C" w:rsidRDefault="007F31DE" w:rsidP="003C753E">
            <w:pPr>
              <w:rPr>
                <w:sz w:val="10"/>
                <w:szCs w:val="10"/>
              </w:rPr>
            </w:pPr>
            <w:r w:rsidRPr="0099206C">
              <w:rPr>
                <w:sz w:val="10"/>
                <w:szCs w:val="10"/>
              </w:rPr>
              <w:t xml:space="preserve">L </w:t>
            </w:r>
            <w:r>
              <w:rPr>
                <w:sz w:val="10"/>
                <w:szCs w:val="10"/>
              </w:rPr>
              <w:t>5</w:t>
            </w:r>
            <w:r w:rsidRPr="00B74A85">
              <w:rPr>
                <w:sz w:val="10"/>
                <w:szCs w:val="10"/>
              </w:rPr>
              <w:t>th</w:t>
            </w:r>
            <w:r>
              <w:rPr>
                <w:sz w:val="10"/>
                <w:szCs w:val="10"/>
              </w:rPr>
              <w:t xml:space="preserve"> </w:t>
            </w:r>
            <w:r w:rsidRPr="0099206C">
              <w:rPr>
                <w:sz w:val="10"/>
                <w:szCs w:val="10"/>
              </w:rPr>
              <w:t xml:space="preserve">intercostal thoracotomy </w:t>
            </w:r>
          </w:p>
        </w:tc>
        <w:tc>
          <w:tcPr>
            <w:tcW w:w="851" w:type="dxa"/>
            <w:hideMark/>
          </w:tcPr>
          <w:p w14:paraId="694CADF4" w14:textId="77777777" w:rsidR="007F31DE" w:rsidRDefault="007F31DE" w:rsidP="003C753E">
            <w:pPr>
              <w:rPr>
                <w:sz w:val="10"/>
                <w:szCs w:val="10"/>
              </w:rPr>
            </w:pPr>
            <w:r w:rsidRPr="0099206C">
              <w:rPr>
                <w:sz w:val="10"/>
                <w:szCs w:val="10"/>
              </w:rPr>
              <w:t>Cardiac disease and chylothorax</w:t>
            </w:r>
          </w:p>
          <w:p w14:paraId="3DBA50E4" w14:textId="77777777" w:rsidR="007F31DE" w:rsidRPr="0099206C" w:rsidRDefault="007F31DE" w:rsidP="003C753E">
            <w:pPr>
              <w:rPr>
                <w:sz w:val="10"/>
                <w:szCs w:val="10"/>
              </w:rPr>
            </w:pPr>
          </w:p>
        </w:tc>
        <w:tc>
          <w:tcPr>
            <w:tcW w:w="992" w:type="dxa"/>
            <w:noWrap/>
            <w:hideMark/>
          </w:tcPr>
          <w:p w14:paraId="2FBE2035" w14:textId="77777777" w:rsidR="007F31DE" w:rsidRPr="0099206C" w:rsidRDefault="007F31DE" w:rsidP="003C753E">
            <w:pPr>
              <w:rPr>
                <w:sz w:val="10"/>
                <w:szCs w:val="10"/>
              </w:rPr>
            </w:pPr>
            <w:r w:rsidRPr="0099206C">
              <w:rPr>
                <w:sz w:val="10"/>
                <w:szCs w:val="10"/>
              </w:rPr>
              <w:t>Hypothermia, Hypotension</w:t>
            </w:r>
          </w:p>
        </w:tc>
        <w:tc>
          <w:tcPr>
            <w:tcW w:w="1134" w:type="dxa"/>
            <w:noWrap/>
            <w:hideMark/>
          </w:tcPr>
          <w:p w14:paraId="2BE661E1" w14:textId="77777777" w:rsidR="007F31DE" w:rsidRPr="0099206C" w:rsidRDefault="007F31DE" w:rsidP="003C753E">
            <w:pPr>
              <w:rPr>
                <w:sz w:val="10"/>
                <w:szCs w:val="10"/>
              </w:rPr>
            </w:pPr>
            <w:r w:rsidRPr="0099206C">
              <w:rPr>
                <w:sz w:val="10"/>
                <w:szCs w:val="10"/>
              </w:rPr>
              <w:t>Hypotension</w:t>
            </w:r>
          </w:p>
        </w:tc>
        <w:tc>
          <w:tcPr>
            <w:tcW w:w="850" w:type="dxa"/>
            <w:noWrap/>
            <w:hideMark/>
          </w:tcPr>
          <w:p w14:paraId="4045B94C" w14:textId="77777777" w:rsidR="007F31DE" w:rsidRPr="0099206C" w:rsidRDefault="007F31DE" w:rsidP="003C753E">
            <w:pPr>
              <w:rPr>
                <w:sz w:val="10"/>
                <w:szCs w:val="10"/>
              </w:rPr>
            </w:pPr>
            <w:r w:rsidRPr="0099206C">
              <w:rPr>
                <w:sz w:val="10"/>
                <w:szCs w:val="10"/>
              </w:rPr>
              <w:t>0h</w:t>
            </w:r>
          </w:p>
        </w:tc>
        <w:tc>
          <w:tcPr>
            <w:tcW w:w="709" w:type="dxa"/>
            <w:noWrap/>
            <w:hideMark/>
          </w:tcPr>
          <w:p w14:paraId="4DE27A2A" w14:textId="77777777" w:rsidR="007F31DE" w:rsidRPr="0099206C" w:rsidRDefault="007F31DE" w:rsidP="003C753E">
            <w:pPr>
              <w:rPr>
                <w:sz w:val="10"/>
                <w:szCs w:val="10"/>
              </w:rPr>
            </w:pPr>
            <w:r w:rsidRPr="001845D2">
              <w:rPr>
                <w:sz w:val="10"/>
                <w:szCs w:val="10"/>
              </w:rPr>
              <w:t>N</w:t>
            </w:r>
          </w:p>
        </w:tc>
        <w:tc>
          <w:tcPr>
            <w:tcW w:w="709" w:type="dxa"/>
            <w:noWrap/>
            <w:hideMark/>
          </w:tcPr>
          <w:p w14:paraId="04758A22" w14:textId="77777777" w:rsidR="007F31DE" w:rsidRPr="0099206C" w:rsidRDefault="007F31DE" w:rsidP="003C753E">
            <w:pPr>
              <w:rPr>
                <w:sz w:val="10"/>
                <w:szCs w:val="10"/>
              </w:rPr>
            </w:pPr>
            <w:r w:rsidRPr="0099206C">
              <w:rPr>
                <w:sz w:val="10"/>
                <w:szCs w:val="10"/>
              </w:rPr>
              <w:t>CPA, 5.5h</w:t>
            </w:r>
          </w:p>
        </w:tc>
        <w:tc>
          <w:tcPr>
            <w:tcW w:w="1133" w:type="dxa"/>
            <w:noWrap/>
            <w:hideMark/>
          </w:tcPr>
          <w:p w14:paraId="2C40EAE8" w14:textId="77777777" w:rsidR="007F31DE" w:rsidRPr="0099206C" w:rsidRDefault="007F31DE" w:rsidP="003C753E">
            <w:pPr>
              <w:rPr>
                <w:sz w:val="10"/>
                <w:szCs w:val="10"/>
              </w:rPr>
            </w:pPr>
            <w:r w:rsidRPr="0099206C">
              <w:rPr>
                <w:sz w:val="10"/>
                <w:szCs w:val="10"/>
              </w:rPr>
              <w:t>Hypotensive Crises</w:t>
            </w:r>
          </w:p>
        </w:tc>
      </w:tr>
      <w:tr w:rsidR="007F31DE" w:rsidRPr="0099206C" w14:paraId="2F710979" w14:textId="77777777" w:rsidTr="007F31DE">
        <w:trPr>
          <w:trHeight w:val="438"/>
        </w:trPr>
        <w:tc>
          <w:tcPr>
            <w:tcW w:w="454" w:type="dxa"/>
            <w:noWrap/>
            <w:hideMark/>
          </w:tcPr>
          <w:p w14:paraId="4CD6AA97" w14:textId="77777777" w:rsidR="007F31DE" w:rsidRPr="0099206C" w:rsidRDefault="007F31DE" w:rsidP="003C753E">
            <w:pPr>
              <w:rPr>
                <w:sz w:val="10"/>
                <w:szCs w:val="10"/>
              </w:rPr>
            </w:pPr>
            <w:r w:rsidRPr="0099206C">
              <w:rPr>
                <w:sz w:val="10"/>
                <w:szCs w:val="10"/>
              </w:rPr>
              <w:t>5</w:t>
            </w:r>
          </w:p>
        </w:tc>
        <w:tc>
          <w:tcPr>
            <w:tcW w:w="510" w:type="dxa"/>
            <w:hideMark/>
          </w:tcPr>
          <w:p w14:paraId="625B48D5" w14:textId="77777777" w:rsidR="007F31DE" w:rsidRPr="0099206C" w:rsidRDefault="007F31DE" w:rsidP="003C753E">
            <w:pPr>
              <w:rPr>
                <w:sz w:val="10"/>
                <w:szCs w:val="10"/>
              </w:rPr>
            </w:pPr>
            <w:r w:rsidRPr="0099206C">
              <w:rPr>
                <w:sz w:val="10"/>
                <w:szCs w:val="10"/>
              </w:rPr>
              <w:t xml:space="preserve">11y7m </w:t>
            </w:r>
          </w:p>
        </w:tc>
        <w:tc>
          <w:tcPr>
            <w:tcW w:w="624" w:type="dxa"/>
            <w:noWrap/>
            <w:hideMark/>
          </w:tcPr>
          <w:p w14:paraId="6305F562" w14:textId="77777777" w:rsidR="007F31DE" w:rsidRPr="0099206C" w:rsidRDefault="007F31DE" w:rsidP="003C753E">
            <w:pPr>
              <w:rPr>
                <w:sz w:val="10"/>
                <w:szCs w:val="10"/>
              </w:rPr>
            </w:pPr>
            <w:r w:rsidRPr="0099206C">
              <w:rPr>
                <w:sz w:val="10"/>
                <w:szCs w:val="10"/>
              </w:rPr>
              <w:t>DSH</w:t>
            </w:r>
          </w:p>
        </w:tc>
        <w:tc>
          <w:tcPr>
            <w:tcW w:w="397" w:type="dxa"/>
            <w:noWrap/>
            <w:hideMark/>
          </w:tcPr>
          <w:p w14:paraId="76A3A0EB" w14:textId="77777777" w:rsidR="007F31DE" w:rsidRPr="0099206C" w:rsidRDefault="007F31DE" w:rsidP="003C753E">
            <w:pPr>
              <w:rPr>
                <w:sz w:val="10"/>
                <w:szCs w:val="10"/>
              </w:rPr>
            </w:pPr>
            <w:r w:rsidRPr="0099206C">
              <w:rPr>
                <w:sz w:val="10"/>
                <w:szCs w:val="10"/>
              </w:rPr>
              <w:t>MN</w:t>
            </w:r>
          </w:p>
        </w:tc>
        <w:tc>
          <w:tcPr>
            <w:tcW w:w="567" w:type="dxa"/>
            <w:hideMark/>
          </w:tcPr>
          <w:p w14:paraId="7E613BEC" w14:textId="77777777" w:rsidR="007F31DE" w:rsidRPr="0099206C" w:rsidRDefault="007F31DE" w:rsidP="003C753E">
            <w:pPr>
              <w:rPr>
                <w:sz w:val="10"/>
                <w:szCs w:val="10"/>
              </w:rPr>
            </w:pPr>
            <w:r w:rsidRPr="0099206C">
              <w:rPr>
                <w:sz w:val="10"/>
                <w:szCs w:val="10"/>
              </w:rPr>
              <w:t>4.9</w:t>
            </w:r>
          </w:p>
        </w:tc>
        <w:tc>
          <w:tcPr>
            <w:tcW w:w="964" w:type="dxa"/>
            <w:hideMark/>
          </w:tcPr>
          <w:p w14:paraId="7344C3F1" w14:textId="77777777" w:rsidR="007F31DE" w:rsidRPr="0099206C" w:rsidRDefault="007F31DE" w:rsidP="003C753E">
            <w:pPr>
              <w:rPr>
                <w:sz w:val="10"/>
                <w:szCs w:val="10"/>
              </w:rPr>
            </w:pPr>
            <w:r w:rsidRPr="0099206C">
              <w:rPr>
                <w:sz w:val="10"/>
                <w:szCs w:val="10"/>
              </w:rPr>
              <w:t>Dyspnoea, cough, retching, anorexia, lethargy</w:t>
            </w:r>
          </w:p>
        </w:tc>
        <w:tc>
          <w:tcPr>
            <w:tcW w:w="1304" w:type="dxa"/>
          </w:tcPr>
          <w:p w14:paraId="301DF474" w14:textId="77777777" w:rsidR="007F31DE" w:rsidRPr="0099206C" w:rsidRDefault="007F31DE" w:rsidP="003C753E">
            <w:pPr>
              <w:rPr>
                <w:sz w:val="10"/>
                <w:szCs w:val="10"/>
              </w:rPr>
            </w:pPr>
            <w:r>
              <w:rPr>
                <w:sz w:val="10"/>
                <w:szCs w:val="10"/>
              </w:rPr>
              <w:t>Nephroliths and intermittent dysuria</w:t>
            </w:r>
          </w:p>
        </w:tc>
        <w:tc>
          <w:tcPr>
            <w:tcW w:w="1531" w:type="dxa"/>
            <w:noWrap/>
            <w:hideMark/>
          </w:tcPr>
          <w:p w14:paraId="0837E262" w14:textId="77777777" w:rsidR="007F31DE" w:rsidRPr="0099206C" w:rsidRDefault="007F31DE" w:rsidP="003C753E">
            <w:pPr>
              <w:rPr>
                <w:sz w:val="10"/>
                <w:szCs w:val="10"/>
              </w:rPr>
            </w:pPr>
            <w:r w:rsidRPr="0099206C">
              <w:rPr>
                <w:sz w:val="10"/>
                <w:szCs w:val="10"/>
              </w:rPr>
              <w:t>-</w:t>
            </w:r>
          </w:p>
        </w:tc>
        <w:tc>
          <w:tcPr>
            <w:tcW w:w="1077" w:type="dxa"/>
            <w:noWrap/>
            <w:hideMark/>
          </w:tcPr>
          <w:p w14:paraId="62F46DB7" w14:textId="77777777" w:rsidR="007F31DE" w:rsidRPr="0099206C" w:rsidRDefault="007F31DE" w:rsidP="003C753E">
            <w:pPr>
              <w:rPr>
                <w:sz w:val="10"/>
                <w:szCs w:val="10"/>
              </w:rPr>
            </w:pPr>
            <w:r w:rsidRPr="0099206C">
              <w:rPr>
                <w:sz w:val="10"/>
                <w:szCs w:val="10"/>
              </w:rPr>
              <w:t>Radiographs, Ultrasound, CT</w:t>
            </w:r>
          </w:p>
        </w:tc>
        <w:tc>
          <w:tcPr>
            <w:tcW w:w="850" w:type="dxa"/>
            <w:noWrap/>
            <w:hideMark/>
          </w:tcPr>
          <w:p w14:paraId="5621F473" w14:textId="77777777" w:rsidR="007F31DE" w:rsidRPr="0099206C" w:rsidRDefault="007F31DE" w:rsidP="003C753E">
            <w:pPr>
              <w:rPr>
                <w:sz w:val="10"/>
                <w:szCs w:val="10"/>
              </w:rPr>
            </w:pPr>
            <w:r w:rsidRPr="0099206C">
              <w:rPr>
                <w:sz w:val="10"/>
                <w:szCs w:val="10"/>
              </w:rPr>
              <w:t>R</w:t>
            </w:r>
            <w:r>
              <w:rPr>
                <w:sz w:val="10"/>
                <w:szCs w:val="10"/>
              </w:rPr>
              <w:t>ight Cranial and Right Middle</w:t>
            </w:r>
          </w:p>
        </w:tc>
        <w:tc>
          <w:tcPr>
            <w:tcW w:w="993" w:type="dxa"/>
          </w:tcPr>
          <w:p w14:paraId="6FABB9FD" w14:textId="77777777" w:rsidR="007F31DE" w:rsidRPr="0099206C" w:rsidRDefault="007F31DE" w:rsidP="003C753E">
            <w:pPr>
              <w:rPr>
                <w:sz w:val="10"/>
                <w:szCs w:val="10"/>
              </w:rPr>
            </w:pPr>
            <w:r>
              <w:rPr>
                <w:sz w:val="10"/>
                <w:szCs w:val="10"/>
              </w:rPr>
              <w:t>TDL, SP and CCA.</w:t>
            </w:r>
            <w:r>
              <w:rPr>
                <w:sz w:val="10"/>
                <w:szCs w:val="10"/>
              </w:rPr>
              <w:br/>
              <w:t xml:space="preserve">Exploratory laparotomy. </w:t>
            </w:r>
          </w:p>
        </w:tc>
        <w:tc>
          <w:tcPr>
            <w:tcW w:w="850" w:type="dxa"/>
            <w:noWrap/>
            <w:hideMark/>
          </w:tcPr>
          <w:p w14:paraId="2A0B136D" w14:textId="77777777" w:rsidR="007F31DE" w:rsidRPr="0099206C" w:rsidRDefault="007F31DE" w:rsidP="003C753E">
            <w:pPr>
              <w:rPr>
                <w:sz w:val="10"/>
                <w:szCs w:val="10"/>
              </w:rPr>
            </w:pPr>
            <w:r w:rsidRPr="0099206C">
              <w:rPr>
                <w:sz w:val="10"/>
                <w:szCs w:val="10"/>
              </w:rPr>
              <w:t>Median Sternotomy</w:t>
            </w:r>
          </w:p>
        </w:tc>
        <w:tc>
          <w:tcPr>
            <w:tcW w:w="851" w:type="dxa"/>
            <w:noWrap/>
            <w:hideMark/>
          </w:tcPr>
          <w:p w14:paraId="05F50176" w14:textId="77777777" w:rsidR="007F31DE" w:rsidRPr="0099206C" w:rsidRDefault="007F31DE" w:rsidP="003C753E">
            <w:pPr>
              <w:rPr>
                <w:sz w:val="10"/>
                <w:szCs w:val="10"/>
              </w:rPr>
            </w:pPr>
            <w:r w:rsidRPr="0099206C">
              <w:rPr>
                <w:sz w:val="10"/>
                <w:szCs w:val="10"/>
              </w:rPr>
              <w:t xml:space="preserve">Idiopathic </w:t>
            </w:r>
            <w:r>
              <w:rPr>
                <w:sz w:val="10"/>
                <w:szCs w:val="10"/>
              </w:rPr>
              <w:t>c</w:t>
            </w:r>
            <w:r w:rsidRPr="0099206C">
              <w:rPr>
                <w:sz w:val="10"/>
                <w:szCs w:val="10"/>
              </w:rPr>
              <w:t>hylothorax</w:t>
            </w:r>
          </w:p>
        </w:tc>
        <w:tc>
          <w:tcPr>
            <w:tcW w:w="992" w:type="dxa"/>
            <w:noWrap/>
            <w:hideMark/>
          </w:tcPr>
          <w:p w14:paraId="2345BC93" w14:textId="77777777" w:rsidR="007F31DE" w:rsidRPr="0099206C" w:rsidRDefault="007F31DE" w:rsidP="003C753E">
            <w:pPr>
              <w:rPr>
                <w:sz w:val="10"/>
                <w:szCs w:val="10"/>
              </w:rPr>
            </w:pPr>
            <w:r w:rsidRPr="0099206C">
              <w:rPr>
                <w:sz w:val="10"/>
                <w:szCs w:val="10"/>
              </w:rPr>
              <w:t>-</w:t>
            </w:r>
          </w:p>
        </w:tc>
        <w:tc>
          <w:tcPr>
            <w:tcW w:w="1134" w:type="dxa"/>
            <w:noWrap/>
            <w:hideMark/>
          </w:tcPr>
          <w:p w14:paraId="4560096D" w14:textId="77777777" w:rsidR="007F31DE" w:rsidRDefault="007F31DE" w:rsidP="003C753E">
            <w:pPr>
              <w:rPr>
                <w:sz w:val="10"/>
                <w:szCs w:val="10"/>
              </w:rPr>
            </w:pPr>
            <w:r w:rsidRPr="0099206C">
              <w:rPr>
                <w:sz w:val="10"/>
                <w:szCs w:val="10"/>
              </w:rPr>
              <w:t>Persistent pleural effusion, subcutan</w:t>
            </w:r>
            <w:r>
              <w:rPr>
                <w:sz w:val="10"/>
                <w:szCs w:val="10"/>
              </w:rPr>
              <w:t>e</w:t>
            </w:r>
            <w:r w:rsidRPr="0099206C">
              <w:rPr>
                <w:sz w:val="10"/>
                <w:szCs w:val="10"/>
              </w:rPr>
              <w:t>ous fluid accumulation at thoracostomy tube site</w:t>
            </w:r>
          </w:p>
          <w:p w14:paraId="10567304" w14:textId="77777777" w:rsidR="007F31DE" w:rsidRPr="0099206C" w:rsidRDefault="007F31DE" w:rsidP="003C753E">
            <w:pPr>
              <w:rPr>
                <w:sz w:val="10"/>
                <w:szCs w:val="10"/>
              </w:rPr>
            </w:pPr>
          </w:p>
        </w:tc>
        <w:tc>
          <w:tcPr>
            <w:tcW w:w="850" w:type="dxa"/>
            <w:noWrap/>
            <w:hideMark/>
          </w:tcPr>
          <w:p w14:paraId="5F8720D1" w14:textId="77777777" w:rsidR="007F31DE" w:rsidRPr="0099206C" w:rsidRDefault="007F31DE" w:rsidP="003C753E">
            <w:pPr>
              <w:rPr>
                <w:sz w:val="10"/>
                <w:szCs w:val="10"/>
              </w:rPr>
            </w:pPr>
            <w:r w:rsidRPr="0099206C">
              <w:rPr>
                <w:sz w:val="10"/>
                <w:szCs w:val="10"/>
              </w:rPr>
              <w:t>6d</w:t>
            </w:r>
          </w:p>
        </w:tc>
        <w:tc>
          <w:tcPr>
            <w:tcW w:w="709" w:type="dxa"/>
            <w:noWrap/>
            <w:hideMark/>
          </w:tcPr>
          <w:p w14:paraId="5E02CCE3" w14:textId="77777777" w:rsidR="007F31DE" w:rsidRPr="0099206C" w:rsidRDefault="007F31DE" w:rsidP="003C753E">
            <w:pPr>
              <w:rPr>
                <w:sz w:val="10"/>
                <w:szCs w:val="10"/>
              </w:rPr>
            </w:pPr>
            <w:r w:rsidRPr="0099206C">
              <w:rPr>
                <w:sz w:val="10"/>
                <w:szCs w:val="10"/>
              </w:rPr>
              <w:t>N</w:t>
            </w:r>
          </w:p>
        </w:tc>
        <w:tc>
          <w:tcPr>
            <w:tcW w:w="709" w:type="dxa"/>
            <w:noWrap/>
            <w:hideMark/>
          </w:tcPr>
          <w:p w14:paraId="2C7B0DF0" w14:textId="77777777" w:rsidR="007F31DE" w:rsidRPr="0099206C" w:rsidRDefault="007F31DE" w:rsidP="003C753E">
            <w:pPr>
              <w:rPr>
                <w:sz w:val="10"/>
                <w:szCs w:val="10"/>
              </w:rPr>
            </w:pPr>
            <w:r w:rsidRPr="0099206C">
              <w:rPr>
                <w:sz w:val="10"/>
                <w:szCs w:val="10"/>
              </w:rPr>
              <w:t>CPA, 9d</w:t>
            </w:r>
          </w:p>
        </w:tc>
        <w:tc>
          <w:tcPr>
            <w:tcW w:w="1133" w:type="dxa"/>
            <w:noWrap/>
            <w:hideMark/>
          </w:tcPr>
          <w:p w14:paraId="07D27221" w14:textId="77777777" w:rsidR="007F31DE" w:rsidRPr="0099206C" w:rsidRDefault="007F31DE" w:rsidP="003C753E">
            <w:pPr>
              <w:rPr>
                <w:sz w:val="10"/>
                <w:szCs w:val="10"/>
              </w:rPr>
            </w:pPr>
            <w:r w:rsidRPr="0099206C">
              <w:rPr>
                <w:sz w:val="10"/>
                <w:szCs w:val="10"/>
              </w:rPr>
              <w:t>Persistent pleural effusion</w:t>
            </w:r>
          </w:p>
        </w:tc>
      </w:tr>
      <w:tr w:rsidR="007F31DE" w:rsidRPr="0099206C" w14:paraId="44DC85B6" w14:textId="77777777" w:rsidTr="007F31DE">
        <w:trPr>
          <w:trHeight w:val="340"/>
        </w:trPr>
        <w:tc>
          <w:tcPr>
            <w:tcW w:w="454" w:type="dxa"/>
            <w:noWrap/>
            <w:hideMark/>
          </w:tcPr>
          <w:p w14:paraId="1E852440" w14:textId="77777777" w:rsidR="007F31DE" w:rsidRPr="0099206C" w:rsidRDefault="007F31DE" w:rsidP="003C753E">
            <w:pPr>
              <w:rPr>
                <w:sz w:val="10"/>
                <w:szCs w:val="10"/>
              </w:rPr>
            </w:pPr>
            <w:r w:rsidRPr="0099206C">
              <w:rPr>
                <w:sz w:val="10"/>
                <w:szCs w:val="10"/>
              </w:rPr>
              <w:t>6</w:t>
            </w:r>
          </w:p>
        </w:tc>
        <w:tc>
          <w:tcPr>
            <w:tcW w:w="510" w:type="dxa"/>
            <w:hideMark/>
          </w:tcPr>
          <w:p w14:paraId="74CC750D" w14:textId="77777777" w:rsidR="007F31DE" w:rsidRPr="0099206C" w:rsidRDefault="007F31DE" w:rsidP="003C753E">
            <w:pPr>
              <w:rPr>
                <w:sz w:val="10"/>
                <w:szCs w:val="10"/>
              </w:rPr>
            </w:pPr>
            <w:r w:rsidRPr="0099206C">
              <w:rPr>
                <w:sz w:val="10"/>
                <w:szCs w:val="10"/>
              </w:rPr>
              <w:t xml:space="preserve">2y0m </w:t>
            </w:r>
          </w:p>
        </w:tc>
        <w:tc>
          <w:tcPr>
            <w:tcW w:w="624" w:type="dxa"/>
            <w:hideMark/>
          </w:tcPr>
          <w:p w14:paraId="62B370B4" w14:textId="77777777" w:rsidR="007F31DE" w:rsidRPr="0099206C" w:rsidRDefault="007F31DE" w:rsidP="003C753E">
            <w:pPr>
              <w:rPr>
                <w:sz w:val="10"/>
                <w:szCs w:val="10"/>
              </w:rPr>
            </w:pPr>
            <w:r w:rsidRPr="0099206C">
              <w:rPr>
                <w:sz w:val="10"/>
                <w:szCs w:val="10"/>
              </w:rPr>
              <w:t>British Shorthair</w:t>
            </w:r>
          </w:p>
        </w:tc>
        <w:tc>
          <w:tcPr>
            <w:tcW w:w="397" w:type="dxa"/>
            <w:noWrap/>
            <w:hideMark/>
          </w:tcPr>
          <w:p w14:paraId="18F78255" w14:textId="77777777" w:rsidR="007F31DE" w:rsidRPr="0099206C" w:rsidRDefault="007F31DE" w:rsidP="003C753E">
            <w:pPr>
              <w:rPr>
                <w:sz w:val="10"/>
                <w:szCs w:val="10"/>
              </w:rPr>
            </w:pPr>
            <w:r w:rsidRPr="0099206C">
              <w:rPr>
                <w:sz w:val="10"/>
                <w:szCs w:val="10"/>
              </w:rPr>
              <w:t>MN</w:t>
            </w:r>
          </w:p>
        </w:tc>
        <w:tc>
          <w:tcPr>
            <w:tcW w:w="567" w:type="dxa"/>
            <w:hideMark/>
          </w:tcPr>
          <w:p w14:paraId="6A4FC1A8" w14:textId="77777777" w:rsidR="007F31DE" w:rsidRPr="0099206C" w:rsidRDefault="007F31DE" w:rsidP="003C753E">
            <w:pPr>
              <w:rPr>
                <w:sz w:val="10"/>
                <w:szCs w:val="10"/>
              </w:rPr>
            </w:pPr>
            <w:r w:rsidRPr="0099206C">
              <w:rPr>
                <w:sz w:val="10"/>
                <w:szCs w:val="10"/>
              </w:rPr>
              <w:t>4.9</w:t>
            </w:r>
          </w:p>
        </w:tc>
        <w:tc>
          <w:tcPr>
            <w:tcW w:w="964" w:type="dxa"/>
            <w:hideMark/>
          </w:tcPr>
          <w:p w14:paraId="10C52E83" w14:textId="77777777" w:rsidR="007F31DE" w:rsidRPr="0099206C" w:rsidRDefault="007F31DE" w:rsidP="003C753E">
            <w:pPr>
              <w:rPr>
                <w:sz w:val="10"/>
                <w:szCs w:val="10"/>
              </w:rPr>
            </w:pPr>
            <w:r w:rsidRPr="0099206C">
              <w:rPr>
                <w:sz w:val="10"/>
                <w:szCs w:val="10"/>
              </w:rPr>
              <w:t>Retching, anorexia</w:t>
            </w:r>
          </w:p>
        </w:tc>
        <w:tc>
          <w:tcPr>
            <w:tcW w:w="1304" w:type="dxa"/>
          </w:tcPr>
          <w:p w14:paraId="77962151" w14:textId="77777777" w:rsidR="007F31DE" w:rsidRPr="0099206C" w:rsidRDefault="007F31DE" w:rsidP="003C753E">
            <w:pPr>
              <w:rPr>
                <w:sz w:val="10"/>
                <w:szCs w:val="10"/>
              </w:rPr>
            </w:pPr>
            <w:r>
              <w:rPr>
                <w:sz w:val="10"/>
                <w:szCs w:val="10"/>
              </w:rPr>
              <w:t>PPDH</w:t>
            </w:r>
          </w:p>
        </w:tc>
        <w:tc>
          <w:tcPr>
            <w:tcW w:w="1531" w:type="dxa"/>
            <w:noWrap/>
            <w:hideMark/>
          </w:tcPr>
          <w:p w14:paraId="55891670" w14:textId="77777777" w:rsidR="007F31DE" w:rsidRPr="0099206C" w:rsidRDefault="007F31DE" w:rsidP="003C753E">
            <w:pPr>
              <w:rPr>
                <w:sz w:val="10"/>
                <w:szCs w:val="10"/>
              </w:rPr>
            </w:pPr>
            <w:r w:rsidRPr="0099206C">
              <w:rPr>
                <w:sz w:val="10"/>
                <w:szCs w:val="10"/>
              </w:rPr>
              <w:t>Dyspnoea, tachypnoea, attenuated pulmonary sounds</w:t>
            </w:r>
            <w:r>
              <w:rPr>
                <w:sz w:val="10"/>
                <w:szCs w:val="10"/>
              </w:rPr>
              <w:t xml:space="preserve"> (ventral)</w:t>
            </w:r>
          </w:p>
        </w:tc>
        <w:tc>
          <w:tcPr>
            <w:tcW w:w="1077" w:type="dxa"/>
            <w:noWrap/>
            <w:hideMark/>
          </w:tcPr>
          <w:p w14:paraId="072EA3D4" w14:textId="77777777" w:rsidR="007F31DE" w:rsidRPr="0099206C" w:rsidRDefault="007F31DE" w:rsidP="003C753E">
            <w:pPr>
              <w:rPr>
                <w:sz w:val="10"/>
                <w:szCs w:val="10"/>
              </w:rPr>
            </w:pPr>
            <w:r w:rsidRPr="0099206C">
              <w:rPr>
                <w:sz w:val="10"/>
                <w:szCs w:val="10"/>
              </w:rPr>
              <w:t>Radiographs, CT</w:t>
            </w:r>
          </w:p>
        </w:tc>
        <w:tc>
          <w:tcPr>
            <w:tcW w:w="850" w:type="dxa"/>
            <w:noWrap/>
            <w:hideMark/>
          </w:tcPr>
          <w:p w14:paraId="234FA707" w14:textId="77777777" w:rsidR="007F31DE" w:rsidRPr="0099206C" w:rsidRDefault="007F31DE" w:rsidP="003C753E">
            <w:pPr>
              <w:rPr>
                <w:sz w:val="10"/>
                <w:szCs w:val="10"/>
              </w:rPr>
            </w:pPr>
            <w:r w:rsidRPr="0099206C">
              <w:rPr>
                <w:sz w:val="10"/>
                <w:szCs w:val="10"/>
              </w:rPr>
              <w:t>L</w:t>
            </w:r>
            <w:r>
              <w:rPr>
                <w:sz w:val="10"/>
                <w:szCs w:val="10"/>
              </w:rPr>
              <w:t>eft Cranial</w:t>
            </w:r>
          </w:p>
        </w:tc>
        <w:tc>
          <w:tcPr>
            <w:tcW w:w="993" w:type="dxa"/>
          </w:tcPr>
          <w:p w14:paraId="41C7750F" w14:textId="77777777" w:rsidR="007F31DE" w:rsidRPr="0099206C" w:rsidRDefault="007F31DE" w:rsidP="003C753E">
            <w:pPr>
              <w:rPr>
                <w:sz w:val="10"/>
                <w:szCs w:val="10"/>
              </w:rPr>
            </w:pPr>
            <w:r>
              <w:rPr>
                <w:sz w:val="10"/>
                <w:szCs w:val="10"/>
              </w:rPr>
              <w:t xml:space="preserve">Right cranial, </w:t>
            </w:r>
            <w:proofErr w:type="gramStart"/>
            <w:r>
              <w:rPr>
                <w:sz w:val="10"/>
                <w:szCs w:val="10"/>
              </w:rPr>
              <w:t>middle</w:t>
            </w:r>
            <w:proofErr w:type="gramEnd"/>
            <w:r>
              <w:rPr>
                <w:sz w:val="10"/>
                <w:szCs w:val="10"/>
              </w:rPr>
              <w:t xml:space="preserve"> and caudal stapled partial lobectomy</w:t>
            </w:r>
          </w:p>
        </w:tc>
        <w:tc>
          <w:tcPr>
            <w:tcW w:w="850" w:type="dxa"/>
            <w:noWrap/>
            <w:hideMark/>
          </w:tcPr>
          <w:p w14:paraId="1BE29F29" w14:textId="77777777" w:rsidR="007F31DE" w:rsidRPr="0099206C" w:rsidRDefault="007F31DE" w:rsidP="003C753E">
            <w:pPr>
              <w:rPr>
                <w:sz w:val="10"/>
                <w:szCs w:val="10"/>
              </w:rPr>
            </w:pPr>
            <w:r w:rsidRPr="0099206C">
              <w:rPr>
                <w:sz w:val="10"/>
                <w:szCs w:val="10"/>
              </w:rPr>
              <w:t>Median Sternotomy</w:t>
            </w:r>
          </w:p>
        </w:tc>
        <w:tc>
          <w:tcPr>
            <w:tcW w:w="851" w:type="dxa"/>
            <w:noWrap/>
            <w:hideMark/>
          </w:tcPr>
          <w:p w14:paraId="6000B226" w14:textId="77777777" w:rsidR="007F31DE" w:rsidRPr="0099206C" w:rsidRDefault="007F31DE" w:rsidP="003C753E">
            <w:pPr>
              <w:rPr>
                <w:sz w:val="10"/>
                <w:szCs w:val="10"/>
              </w:rPr>
            </w:pPr>
            <w:r w:rsidRPr="0099206C">
              <w:rPr>
                <w:sz w:val="10"/>
                <w:szCs w:val="10"/>
              </w:rPr>
              <w:t>Pneumothorax/PPDH repair</w:t>
            </w:r>
          </w:p>
        </w:tc>
        <w:tc>
          <w:tcPr>
            <w:tcW w:w="992" w:type="dxa"/>
            <w:noWrap/>
            <w:hideMark/>
          </w:tcPr>
          <w:p w14:paraId="15BF35DF" w14:textId="77777777" w:rsidR="007F31DE" w:rsidRDefault="007F31DE" w:rsidP="003C753E">
            <w:pPr>
              <w:rPr>
                <w:sz w:val="10"/>
                <w:szCs w:val="10"/>
              </w:rPr>
            </w:pPr>
            <w:r w:rsidRPr="0099206C">
              <w:rPr>
                <w:sz w:val="10"/>
                <w:szCs w:val="10"/>
              </w:rPr>
              <w:t>Hypothermia, Hypotension, Pneumothorax</w:t>
            </w:r>
          </w:p>
          <w:p w14:paraId="63826C39" w14:textId="77777777" w:rsidR="007F31DE" w:rsidRPr="0099206C" w:rsidRDefault="007F31DE" w:rsidP="003C753E">
            <w:pPr>
              <w:rPr>
                <w:sz w:val="10"/>
                <w:szCs w:val="10"/>
              </w:rPr>
            </w:pPr>
          </w:p>
        </w:tc>
        <w:tc>
          <w:tcPr>
            <w:tcW w:w="1134" w:type="dxa"/>
            <w:noWrap/>
            <w:hideMark/>
          </w:tcPr>
          <w:p w14:paraId="1D7EBA19" w14:textId="77777777" w:rsidR="007F31DE" w:rsidRPr="0099206C" w:rsidRDefault="007F31DE" w:rsidP="003C753E">
            <w:pPr>
              <w:rPr>
                <w:sz w:val="10"/>
                <w:szCs w:val="10"/>
              </w:rPr>
            </w:pPr>
            <w:r w:rsidRPr="0099206C">
              <w:rPr>
                <w:sz w:val="10"/>
                <w:szCs w:val="10"/>
              </w:rPr>
              <w:t>Pneumothorax</w:t>
            </w:r>
          </w:p>
        </w:tc>
        <w:tc>
          <w:tcPr>
            <w:tcW w:w="850" w:type="dxa"/>
            <w:noWrap/>
            <w:hideMark/>
          </w:tcPr>
          <w:p w14:paraId="21B6206F" w14:textId="77777777" w:rsidR="007F31DE" w:rsidRPr="0099206C" w:rsidRDefault="007F31DE" w:rsidP="003C753E">
            <w:pPr>
              <w:rPr>
                <w:sz w:val="10"/>
                <w:szCs w:val="10"/>
              </w:rPr>
            </w:pPr>
            <w:r w:rsidRPr="0099206C">
              <w:rPr>
                <w:sz w:val="10"/>
                <w:szCs w:val="10"/>
              </w:rPr>
              <w:t>3.5h</w:t>
            </w:r>
          </w:p>
        </w:tc>
        <w:tc>
          <w:tcPr>
            <w:tcW w:w="709" w:type="dxa"/>
            <w:noWrap/>
            <w:hideMark/>
          </w:tcPr>
          <w:p w14:paraId="63070383" w14:textId="77777777" w:rsidR="007F31DE" w:rsidRPr="0099206C" w:rsidRDefault="007F31DE" w:rsidP="003C753E">
            <w:pPr>
              <w:rPr>
                <w:sz w:val="10"/>
                <w:szCs w:val="10"/>
              </w:rPr>
            </w:pPr>
            <w:r w:rsidRPr="0099206C">
              <w:rPr>
                <w:sz w:val="10"/>
                <w:szCs w:val="10"/>
              </w:rPr>
              <w:t>N</w:t>
            </w:r>
          </w:p>
        </w:tc>
        <w:tc>
          <w:tcPr>
            <w:tcW w:w="709" w:type="dxa"/>
            <w:noWrap/>
            <w:hideMark/>
          </w:tcPr>
          <w:p w14:paraId="1F1E937B" w14:textId="77777777" w:rsidR="007F31DE" w:rsidRPr="0099206C" w:rsidRDefault="007F31DE" w:rsidP="003C753E">
            <w:pPr>
              <w:rPr>
                <w:sz w:val="10"/>
                <w:szCs w:val="10"/>
              </w:rPr>
            </w:pPr>
            <w:r w:rsidRPr="0099206C">
              <w:rPr>
                <w:sz w:val="10"/>
                <w:szCs w:val="10"/>
              </w:rPr>
              <w:t>Euthanised, 4h</w:t>
            </w:r>
          </w:p>
        </w:tc>
        <w:tc>
          <w:tcPr>
            <w:tcW w:w="1133" w:type="dxa"/>
            <w:noWrap/>
            <w:hideMark/>
          </w:tcPr>
          <w:p w14:paraId="730C95D2" w14:textId="77777777" w:rsidR="007F31DE" w:rsidRPr="0099206C" w:rsidRDefault="007F31DE" w:rsidP="003C753E">
            <w:pPr>
              <w:rPr>
                <w:sz w:val="10"/>
                <w:szCs w:val="10"/>
              </w:rPr>
            </w:pPr>
            <w:r w:rsidRPr="0099206C">
              <w:rPr>
                <w:sz w:val="10"/>
                <w:szCs w:val="10"/>
              </w:rPr>
              <w:t>Recurrent pneumothorax</w:t>
            </w:r>
          </w:p>
        </w:tc>
      </w:tr>
      <w:tr w:rsidR="007F31DE" w:rsidRPr="0099206C" w14:paraId="706DC238" w14:textId="77777777" w:rsidTr="007F31DE">
        <w:trPr>
          <w:trHeight w:val="340"/>
        </w:trPr>
        <w:tc>
          <w:tcPr>
            <w:tcW w:w="454" w:type="dxa"/>
            <w:noWrap/>
            <w:hideMark/>
          </w:tcPr>
          <w:p w14:paraId="5B026AA9" w14:textId="77777777" w:rsidR="007F31DE" w:rsidRPr="0099206C" w:rsidRDefault="007F31DE" w:rsidP="003C753E">
            <w:pPr>
              <w:rPr>
                <w:sz w:val="10"/>
                <w:szCs w:val="10"/>
              </w:rPr>
            </w:pPr>
            <w:r w:rsidRPr="0099206C">
              <w:rPr>
                <w:sz w:val="10"/>
                <w:szCs w:val="10"/>
              </w:rPr>
              <w:t>7</w:t>
            </w:r>
          </w:p>
        </w:tc>
        <w:tc>
          <w:tcPr>
            <w:tcW w:w="510" w:type="dxa"/>
            <w:hideMark/>
          </w:tcPr>
          <w:p w14:paraId="06C2C38B" w14:textId="77777777" w:rsidR="007F31DE" w:rsidRPr="0099206C" w:rsidRDefault="007F31DE" w:rsidP="003C753E">
            <w:pPr>
              <w:rPr>
                <w:sz w:val="10"/>
                <w:szCs w:val="10"/>
              </w:rPr>
            </w:pPr>
            <w:r w:rsidRPr="0099206C">
              <w:rPr>
                <w:sz w:val="10"/>
                <w:szCs w:val="10"/>
              </w:rPr>
              <w:t>3y0m</w:t>
            </w:r>
          </w:p>
        </w:tc>
        <w:tc>
          <w:tcPr>
            <w:tcW w:w="624" w:type="dxa"/>
            <w:hideMark/>
          </w:tcPr>
          <w:p w14:paraId="78D45F6B" w14:textId="77777777" w:rsidR="007F31DE" w:rsidRPr="0099206C" w:rsidRDefault="007F31DE" w:rsidP="003C753E">
            <w:pPr>
              <w:rPr>
                <w:sz w:val="10"/>
                <w:szCs w:val="10"/>
              </w:rPr>
            </w:pPr>
            <w:r w:rsidRPr="0099206C">
              <w:rPr>
                <w:sz w:val="10"/>
                <w:szCs w:val="10"/>
              </w:rPr>
              <w:t>DSH</w:t>
            </w:r>
          </w:p>
        </w:tc>
        <w:tc>
          <w:tcPr>
            <w:tcW w:w="397" w:type="dxa"/>
            <w:noWrap/>
            <w:hideMark/>
          </w:tcPr>
          <w:p w14:paraId="065D875B" w14:textId="77777777" w:rsidR="007F31DE" w:rsidRPr="0099206C" w:rsidRDefault="007F31DE" w:rsidP="003C753E">
            <w:pPr>
              <w:rPr>
                <w:sz w:val="10"/>
                <w:szCs w:val="10"/>
              </w:rPr>
            </w:pPr>
            <w:r w:rsidRPr="0099206C">
              <w:rPr>
                <w:sz w:val="10"/>
                <w:szCs w:val="10"/>
              </w:rPr>
              <w:t>MN</w:t>
            </w:r>
          </w:p>
        </w:tc>
        <w:tc>
          <w:tcPr>
            <w:tcW w:w="567" w:type="dxa"/>
            <w:hideMark/>
          </w:tcPr>
          <w:p w14:paraId="4D1E6EB9" w14:textId="77777777" w:rsidR="007F31DE" w:rsidRPr="0099206C" w:rsidRDefault="007F31DE" w:rsidP="003C753E">
            <w:pPr>
              <w:rPr>
                <w:sz w:val="10"/>
                <w:szCs w:val="10"/>
              </w:rPr>
            </w:pPr>
            <w:r w:rsidRPr="0099206C">
              <w:rPr>
                <w:sz w:val="10"/>
                <w:szCs w:val="10"/>
              </w:rPr>
              <w:t>3.6</w:t>
            </w:r>
          </w:p>
        </w:tc>
        <w:tc>
          <w:tcPr>
            <w:tcW w:w="964" w:type="dxa"/>
            <w:hideMark/>
          </w:tcPr>
          <w:p w14:paraId="238A7FAF" w14:textId="77777777" w:rsidR="007F31DE" w:rsidRPr="0099206C" w:rsidRDefault="007F31DE" w:rsidP="003C753E">
            <w:pPr>
              <w:rPr>
                <w:sz w:val="10"/>
                <w:szCs w:val="10"/>
              </w:rPr>
            </w:pPr>
            <w:r w:rsidRPr="0099206C">
              <w:rPr>
                <w:sz w:val="10"/>
                <w:szCs w:val="10"/>
              </w:rPr>
              <w:t>Dyspnoea, tachypnoea</w:t>
            </w:r>
          </w:p>
        </w:tc>
        <w:tc>
          <w:tcPr>
            <w:tcW w:w="1304" w:type="dxa"/>
          </w:tcPr>
          <w:p w14:paraId="13511333" w14:textId="77777777" w:rsidR="007F31DE" w:rsidRPr="0099206C" w:rsidRDefault="007F31DE" w:rsidP="003C753E">
            <w:pPr>
              <w:rPr>
                <w:sz w:val="10"/>
                <w:szCs w:val="10"/>
              </w:rPr>
            </w:pPr>
            <w:r>
              <w:rPr>
                <w:sz w:val="10"/>
                <w:szCs w:val="10"/>
              </w:rPr>
              <w:t>-</w:t>
            </w:r>
          </w:p>
        </w:tc>
        <w:tc>
          <w:tcPr>
            <w:tcW w:w="1531" w:type="dxa"/>
            <w:noWrap/>
            <w:hideMark/>
          </w:tcPr>
          <w:p w14:paraId="285A4EF7" w14:textId="77777777" w:rsidR="007F31DE" w:rsidRPr="0099206C" w:rsidRDefault="007F31DE" w:rsidP="003C753E">
            <w:pPr>
              <w:rPr>
                <w:sz w:val="10"/>
                <w:szCs w:val="10"/>
              </w:rPr>
            </w:pPr>
            <w:r w:rsidRPr="0099206C">
              <w:rPr>
                <w:sz w:val="10"/>
                <w:szCs w:val="10"/>
              </w:rPr>
              <w:t>Tachypnoea</w:t>
            </w:r>
          </w:p>
        </w:tc>
        <w:tc>
          <w:tcPr>
            <w:tcW w:w="1077" w:type="dxa"/>
            <w:noWrap/>
            <w:hideMark/>
          </w:tcPr>
          <w:p w14:paraId="2B941F7E" w14:textId="77777777" w:rsidR="007F31DE" w:rsidRPr="0099206C" w:rsidRDefault="007F31DE" w:rsidP="003C753E">
            <w:pPr>
              <w:rPr>
                <w:sz w:val="10"/>
                <w:szCs w:val="10"/>
              </w:rPr>
            </w:pPr>
            <w:r w:rsidRPr="0099206C">
              <w:rPr>
                <w:sz w:val="10"/>
                <w:szCs w:val="10"/>
              </w:rPr>
              <w:t>Ultrasound, Echocardiogram, CT</w:t>
            </w:r>
          </w:p>
        </w:tc>
        <w:tc>
          <w:tcPr>
            <w:tcW w:w="850" w:type="dxa"/>
            <w:noWrap/>
            <w:hideMark/>
          </w:tcPr>
          <w:p w14:paraId="6C88DC5E" w14:textId="77777777" w:rsidR="007F31DE" w:rsidRPr="0099206C" w:rsidRDefault="007F31DE" w:rsidP="003C753E">
            <w:pPr>
              <w:rPr>
                <w:sz w:val="10"/>
                <w:szCs w:val="10"/>
              </w:rPr>
            </w:pPr>
            <w:r w:rsidRPr="0099206C">
              <w:rPr>
                <w:sz w:val="10"/>
                <w:szCs w:val="10"/>
              </w:rPr>
              <w:t>R</w:t>
            </w:r>
            <w:r>
              <w:rPr>
                <w:sz w:val="10"/>
                <w:szCs w:val="10"/>
              </w:rPr>
              <w:t>ight Middle</w:t>
            </w:r>
          </w:p>
        </w:tc>
        <w:tc>
          <w:tcPr>
            <w:tcW w:w="993" w:type="dxa"/>
          </w:tcPr>
          <w:p w14:paraId="597AF9CF" w14:textId="77777777" w:rsidR="007F31DE" w:rsidRPr="0099206C" w:rsidRDefault="007F31DE" w:rsidP="003C753E">
            <w:pPr>
              <w:rPr>
                <w:sz w:val="10"/>
                <w:szCs w:val="10"/>
              </w:rPr>
            </w:pPr>
            <w:r>
              <w:rPr>
                <w:sz w:val="10"/>
                <w:szCs w:val="10"/>
              </w:rPr>
              <w:t>TDL, SP</w:t>
            </w:r>
          </w:p>
        </w:tc>
        <w:tc>
          <w:tcPr>
            <w:tcW w:w="850" w:type="dxa"/>
            <w:noWrap/>
            <w:hideMark/>
          </w:tcPr>
          <w:p w14:paraId="5DCE572F" w14:textId="77777777" w:rsidR="007F31DE" w:rsidRPr="0099206C" w:rsidRDefault="007F31DE" w:rsidP="003C753E">
            <w:pPr>
              <w:rPr>
                <w:sz w:val="10"/>
                <w:szCs w:val="10"/>
              </w:rPr>
            </w:pPr>
            <w:r w:rsidRPr="0099206C">
              <w:rPr>
                <w:sz w:val="10"/>
                <w:szCs w:val="10"/>
              </w:rPr>
              <w:t xml:space="preserve">L 5th intercostal thoracotomy </w:t>
            </w:r>
          </w:p>
        </w:tc>
        <w:tc>
          <w:tcPr>
            <w:tcW w:w="851" w:type="dxa"/>
            <w:noWrap/>
            <w:hideMark/>
          </w:tcPr>
          <w:p w14:paraId="4FF38FDF" w14:textId="77777777" w:rsidR="007F31DE" w:rsidRPr="0099206C" w:rsidRDefault="007F31DE" w:rsidP="003C753E">
            <w:pPr>
              <w:rPr>
                <w:sz w:val="10"/>
                <w:szCs w:val="10"/>
              </w:rPr>
            </w:pPr>
            <w:r w:rsidRPr="0099206C">
              <w:rPr>
                <w:sz w:val="10"/>
                <w:szCs w:val="10"/>
              </w:rPr>
              <w:t xml:space="preserve">Idiopathic </w:t>
            </w:r>
            <w:r>
              <w:rPr>
                <w:sz w:val="10"/>
                <w:szCs w:val="10"/>
              </w:rPr>
              <w:t>c</w:t>
            </w:r>
            <w:r w:rsidRPr="0099206C">
              <w:rPr>
                <w:sz w:val="10"/>
                <w:szCs w:val="10"/>
              </w:rPr>
              <w:t>hylothorax</w:t>
            </w:r>
          </w:p>
        </w:tc>
        <w:tc>
          <w:tcPr>
            <w:tcW w:w="992" w:type="dxa"/>
            <w:noWrap/>
            <w:hideMark/>
          </w:tcPr>
          <w:p w14:paraId="4DE34A22" w14:textId="77777777" w:rsidR="007F31DE" w:rsidRPr="0099206C" w:rsidRDefault="007F31DE" w:rsidP="003C753E">
            <w:pPr>
              <w:rPr>
                <w:sz w:val="10"/>
                <w:szCs w:val="10"/>
              </w:rPr>
            </w:pPr>
            <w:r w:rsidRPr="0099206C">
              <w:rPr>
                <w:sz w:val="10"/>
                <w:szCs w:val="10"/>
              </w:rPr>
              <w:t>Hypothermia, Hypotension</w:t>
            </w:r>
          </w:p>
        </w:tc>
        <w:tc>
          <w:tcPr>
            <w:tcW w:w="1134" w:type="dxa"/>
            <w:noWrap/>
            <w:hideMark/>
          </w:tcPr>
          <w:p w14:paraId="239FD850" w14:textId="77777777" w:rsidR="007F31DE" w:rsidRPr="0099206C" w:rsidRDefault="007F31DE" w:rsidP="003C753E">
            <w:pPr>
              <w:rPr>
                <w:sz w:val="10"/>
                <w:szCs w:val="10"/>
              </w:rPr>
            </w:pPr>
            <w:r w:rsidRPr="0099206C">
              <w:rPr>
                <w:sz w:val="10"/>
                <w:szCs w:val="10"/>
              </w:rPr>
              <w:t>-</w:t>
            </w:r>
          </w:p>
        </w:tc>
        <w:tc>
          <w:tcPr>
            <w:tcW w:w="850" w:type="dxa"/>
            <w:noWrap/>
            <w:hideMark/>
          </w:tcPr>
          <w:p w14:paraId="463A465C" w14:textId="77777777" w:rsidR="007F31DE" w:rsidRPr="0099206C" w:rsidRDefault="007F31DE" w:rsidP="003C753E">
            <w:pPr>
              <w:rPr>
                <w:sz w:val="10"/>
                <w:szCs w:val="10"/>
              </w:rPr>
            </w:pPr>
            <w:r w:rsidRPr="0099206C">
              <w:rPr>
                <w:sz w:val="10"/>
                <w:szCs w:val="10"/>
              </w:rPr>
              <w:t>-</w:t>
            </w:r>
          </w:p>
        </w:tc>
        <w:tc>
          <w:tcPr>
            <w:tcW w:w="709" w:type="dxa"/>
            <w:noWrap/>
            <w:hideMark/>
          </w:tcPr>
          <w:p w14:paraId="44AA1455" w14:textId="77777777" w:rsidR="007F31DE" w:rsidRPr="0099206C" w:rsidRDefault="007F31DE" w:rsidP="003C753E">
            <w:pPr>
              <w:rPr>
                <w:sz w:val="10"/>
                <w:szCs w:val="10"/>
              </w:rPr>
            </w:pPr>
            <w:r w:rsidRPr="0099206C">
              <w:rPr>
                <w:sz w:val="10"/>
                <w:szCs w:val="10"/>
              </w:rPr>
              <w:t>Y</w:t>
            </w:r>
          </w:p>
        </w:tc>
        <w:tc>
          <w:tcPr>
            <w:tcW w:w="709" w:type="dxa"/>
            <w:noWrap/>
            <w:hideMark/>
          </w:tcPr>
          <w:p w14:paraId="4BDAE3B5" w14:textId="77777777" w:rsidR="007F31DE" w:rsidRPr="0099206C" w:rsidRDefault="007F31DE" w:rsidP="003C753E">
            <w:pPr>
              <w:rPr>
                <w:sz w:val="10"/>
                <w:szCs w:val="10"/>
              </w:rPr>
            </w:pPr>
            <w:r w:rsidRPr="0099206C">
              <w:rPr>
                <w:sz w:val="10"/>
                <w:szCs w:val="10"/>
              </w:rPr>
              <w:t>Euthanised, 21d</w:t>
            </w:r>
          </w:p>
        </w:tc>
        <w:tc>
          <w:tcPr>
            <w:tcW w:w="1133" w:type="dxa"/>
            <w:noWrap/>
            <w:hideMark/>
          </w:tcPr>
          <w:p w14:paraId="275E8700" w14:textId="77777777" w:rsidR="007F31DE" w:rsidRPr="0099206C" w:rsidRDefault="007F31DE" w:rsidP="003C753E">
            <w:pPr>
              <w:rPr>
                <w:sz w:val="10"/>
                <w:szCs w:val="10"/>
              </w:rPr>
            </w:pPr>
            <w:r w:rsidRPr="0099206C">
              <w:rPr>
                <w:sz w:val="10"/>
                <w:szCs w:val="10"/>
              </w:rPr>
              <w:t>Recurrent Chylothorax</w:t>
            </w:r>
          </w:p>
        </w:tc>
      </w:tr>
      <w:tr w:rsidR="007F31DE" w:rsidRPr="0099206C" w14:paraId="05393DFD" w14:textId="77777777" w:rsidTr="007F31DE">
        <w:trPr>
          <w:trHeight w:val="340"/>
        </w:trPr>
        <w:tc>
          <w:tcPr>
            <w:tcW w:w="454" w:type="dxa"/>
            <w:noWrap/>
            <w:hideMark/>
          </w:tcPr>
          <w:p w14:paraId="3DC0D987" w14:textId="77777777" w:rsidR="007F31DE" w:rsidRPr="0099206C" w:rsidRDefault="007F31DE" w:rsidP="003C753E">
            <w:pPr>
              <w:rPr>
                <w:sz w:val="10"/>
                <w:szCs w:val="10"/>
              </w:rPr>
            </w:pPr>
            <w:r w:rsidRPr="0099206C">
              <w:rPr>
                <w:sz w:val="10"/>
                <w:szCs w:val="10"/>
              </w:rPr>
              <w:t>8</w:t>
            </w:r>
          </w:p>
        </w:tc>
        <w:tc>
          <w:tcPr>
            <w:tcW w:w="510" w:type="dxa"/>
            <w:hideMark/>
          </w:tcPr>
          <w:p w14:paraId="2A65DB33" w14:textId="77777777" w:rsidR="007F31DE" w:rsidRPr="0099206C" w:rsidRDefault="007F31DE" w:rsidP="003C753E">
            <w:pPr>
              <w:rPr>
                <w:sz w:val="10"/>
                <w:szCs w:val="10"/>
              </w:rPr>
            </w:pPr>
            <w:r w:rsidRPr="0099206C">
              <w:rPr>
                <w:sz w:val="10"/>
                <w:szCs w:val="10"/>
              </w:rPr>
              <w:t xml:space="preserve">9y2m </w:t>
            </w:r>
          </w:p>
        </w:tc>
        <w:tc>
          <w:tcPr>
            <w:tcW w:w="624" w:type="dxa"/>
            <w:hideMark/>
          </w:tcPr>
          <w:p w14:paraId="2096EE20" w14:textId="77777777" w:rsidR="007F31DE" w:rsidRPr="0099206C" w:rsidRDefault="007F31DE" w:rsidP="003C753E">
            <w:pPr>
              <w:rPr>
                <w:sz w:val="10"/>
                <w:szCs w:val="10"/>
              </w:rPr>
            </w:pPr>
            <w:r w:rsidRPr="0099206C">
              <w:rPr>
                <w:sz w:val="10"/>
                <w:szCs w:val="10"/>
              </w:rPr>
              <w:t>DSH</w:t>
            </w:r>
          </w:p>
        </w:tc>
        <w:tc>
          <w:tcPr>
            <w:tcW w:w="397" w:type="dxa"/>
            <w:noWrap/>
            <w:hideMark/>
          </w:tcPr>
          <w:p w14:paraId="5939F6BF" w14:textId="77777777" w:rsidR="007F31DE" w:rsidRPr="0099206C" w:rsidRDefault="007F31DE" w:rsidP="003C753E">
            <w:pPr>
              <w:rPr>
                <w:sz w:val="10"/>
                <w:szCs w:val="10"/>
              </w:rPr>
            </w:pPr>
            <w:r w:rsidRPr="0099206C">
              <w:rPr>
                <w:sz w:val="10"/>
                <w:szCs w:val="10"/>
              </w:rPr>
              <w:t>MN</w:t>
            </w:r>
          </w:p>
        </w:tc>
        <w:tc>
          <w:tcPr>
            <w:tcW w:w="567" w:type="dxa"/>
            <w:noWrap/>
            <w:hideMark/>
          </w:tcPr>
          <w:p w14:paraId="1FBBF546" w14:textId="77777777" w:rsidR="007F31DE" w:rsidRPr="0099206C" w:rsidRDefault="007F31DE" w:rsidP="003C753E">
            <w:pPr>
              <w:rPr>
                <w:sz w:val="10"/>
                <w:szCs w:val="10"/>
              </w:rPr>
            </w:pPr>
            <w:r w:rsidRPr="0099206C">
              <w:rPr>
                <w:sz w:val="10"/>
                <w:szCs w:val="10"/>
              </w:rPr>
              <w:t>5.0</w:t>
            </w:r>
          </w:p>
        </w:tc>
        <w:tc>
          <w:tcPr>
            <w:tcW w:w="964" w:type="dxa"/>
            <w:noWrap/>
            <w:hideMark/>
          </w:tcPr>
          <w:p w14:paraId="08BD49E3" w14:textId="77777777" w:rsidR="007F31DE" w:rsidRPr="0099206C" w:rsidRDefault="007F31DE" w:rsidP="003C753E">
            <w:pPr>
              <w:rPr>
                <w:sz w:val="10"/>
                <w:szCs w:val="10"/>
              </w:rPr>
            </w:pPr>
            <w:r w:rsidRPr="0099206C">
              <w:rPr>
                <w:sz w:val="10"/>
                <w:szCs w:val="10"/>
              </w:rPr>
              <w:t>Dyspnoea, tachypnoea, cough</w:t>
            </w:r>
          </w:p>
        </w:tc>
        <w:tc>
          <w:tcPr>
            <w:tcW w:w="1304" w:type="dxa"/>
          </w:tcPr>
          <w:p w14:paraId="60C83991" w14:textId="77777777" w:rsidR="007F31DE" w:rsidRPr="0099206C" w:rsidRDefault="007F31DE" w:rsidP="003C753E">
            <w:pPr>
              <w:rPr>
                <w:sz w:val="10"/>
                <w:szCs w:val="10"/>
              </w:rPr>
            </w:pPr>
            <w:r>
              <w:rPr>
                <w:sz w:val="10"/>
                <w:szCs w:val="10"/>
              </w:rPr>
              <w:t>HCM</w:t>
            </w:r>
          </w:p>
        </w:tc>
        <w:tc>
          <w:tcPr>
            <w:tcW w:w="1531" w:type="dxa"/>
            <w:noWrap/>
            <w:hideMark/>
          </w:tcPr>
          <w:p w14:paraId="7C55610A" w14:textId="77777777" w:rsidR="007F31DE" w:rsidRPr="0099206C" w:rsidRDefault="007F31DE" w:rsidP="003C753E">
            <w:pPr>
              <w:rPr>
                <w:sz w:val="10"/>
                <w:szCs w:val="10"/>
              </w:rPr>
            </w:pPr>
            <w:r w:rsidRPr="0099206C">
              <w:rPr>
                <w:sz w:val="10"/>
                <w:szCs w:val="10"/>
              </w:rPr>
              <w:t>Tachypnoea, attenuated pulmonary sounds</w:t>
            </w:r>
            <w:r>
              <w:rPr>
                <w:sz w:val="10"/>
                <w:szCs w:val="10"/>
              </w:rPr>
              <w:t xml:space="preserve"> (generalised; bilateral)</w:t>
            </w:r>
          </w:p>
        </w:tc>
        <w:tc>
          <w:tcPr>
            <w:tcW w:w="1077" w:type="dxa"/>
            <w:noWrap/>
            <w:hideMark/>
          </w:tcPr>
          <w:p w14:paraId="7278B604" w14:textId="77777777" w:rsidR="007F31DE" w:rsidRPr="0099206C" w:rsidRDefault="007F31DE" w:rsidP="003C753E">
            <w:pPr>
              <w:rPr>
                <w:sz w:val="10"/>
                <w:szCs w:val="10"/>
              </w:rPr>
            </w:pPr>
            <w:r w:rsidRPr="0099206C">
              <w:rPr>
                <w:sz w:val="10"/>
                <w:szCs w:val="10"/>
              </w:rPr>
              <w:t xml:space="preserve">Radiographs, Ultrasound, </w:t>
            </w:r>
            <w:r>
              <w:rPr>
                <w:sz w:val="10"/>
                <w:szCs w:val="10"/>
              </w:rPr>
              <w:t xml:space="preserve">Echocardiogram, </w:t>
            </w:r>
            <w:r w:rsidRPr="0099206C">
              <w:rPr>
                <w:sz w:val="10"/>
                <w:szCs w:val="10"/>
              </w:rPr>
              <w:t>CT</w:t>
            </w:r>
          </w:p>
        </w:tc>
        <w:tc>
          <w:tcPr>
            <w:tcW w:w="850" w:type="dxa"/>
            <w:noWrap/>
            <w:hideMark/>
          </w:tcPr>
          <w:p w14:paraId="1BEB9B2F" w14:textId="77777777" w:rsidR="007F31DE" w:rsidRPr="0099206C" w:rsidRDefault="007F31DE" w:rsidP="003C753E">
            <w:pPr>
              <w:rPr>
                <w:sz w:val="10"/>
                <w:szCs w:val="10"/>
              </w:rPr>
            </w:pPr>
            <w:r w:rsidRPr="0099206C">
              <w:rPr>
                <w:sz w:val="10"/>
                <w:szCs w:val="10"/>
              </w:rPr>
              <w:t>R</w:t>
            </w:r>
            <w:r>
              <w:rPr>
                <w:sz w:val="10"/>
                <w:szCs w:val="10"/>
              </w:rPr>
              <w:t>ight Cranial</w:t>
            </w:r>
          </w:p>
        </w:tc>
        <w:tc>
          <w:tcPr>
            <w:tcW w:w="993" w:type="dxa"/>
          </w:tcPr>
          <w:p w14:paraId="38AD2AEC" w14:textId="77777777" w:rsidR="007F31DE" w:rsidRPr="0099206C" w:rsidRDefault="007F31DE" w:rsidP="003C753E">
            <w:pPr>
              <w:rPr>
                <w:sz w:val="10"/>
                <w:szCs w:val="10"/>
              </w:rPr>
            </w:pPr>
            <w:r>
              <w:rPr>
                <w:sz w:val="10"/>
                <w:szCs w:val="10"/>
              </w:rPr>
              <w:t>-</w:t>
            </w:r>
          </w:p>
        </w:tc>
        <w:tc>
          <w:tcPr>
            <w:tcW w:w="850" w:type="dxa"/>
            <w:noWrap/>
            <w:hideMark/>
          </w:tcPr>
          <w:p w14:paraId="66547932" w14:textId="77777777" w:rsidR="007F31DE" w:rsidRPr="0099206C" w:rsidRDefault="007F31DE" w:rsidP="003C753E">
            <w:pPr>
              <w:rPr>
                <w:sz w:val="10"/>
                <w:szCs w:val="10"/>
              </w:rPr>
            </w:pPr>
            <w:r w:rsidRPr="0099206C">
              <w:rPr>
                <w:sz w:val="10"/>
                <w:szCs w:val="10"/>
              </w:rPr>
              <w:t>R 5</w:t>
            </w:r>
            <w:proofErr w:type="gramStart"/>
            <w:r w:rsidRPr="0099206C">
              <w:rPr>
                <w:sz w:val="10"/>
                <w:szCs w:val="10"/>
              </w:rPr>
              <w:t>th  intercostal</w:t>
            </w:r>
            <w:proofErr w:type="gramEnd"/>
            <w:r w:rsidRPr="0099206C">
              <w:rPr>
                <w:sz w:val="10"/>
                <w:szCs w:val="10"/>
              </w:rPr>
              <w:t xml:space="preserve"> thoracotomy</w:t>
            </w:r>
          </w:p>
        </w:tc>
        <w:tc>
          <w:tcPr>
            <w:tcW w:w="851" w:type="dxa"/>
            <w:hideMark/>
          </w:tcPr>
          <w:p w14:paraId="51BA6EB8" w14:textId="77777777" w:rsidR="007F31DE" w:rsidRDefault="007F31DE" w:rsidP="003C753E">
            <w:pPr>
              <w:rPr>
                <w:sz w:val="10"/>
                <w:szCs w:val="10"/>
              </w:rPr>
            </w:pPr>
            <w:r>
              <w:rPr>
                <w:sz w:val="10"/>
                <w:szCs w:val="10"/>
              </w:rPr>
              <w:t>Idiopathic</w:t>
            </w:r>
          </w:p>
          <w:p w14:paraId="783676D6" w14:textId="77777777" w:rsidR="007F31DE" w:rsidRPr="0099206C" w:rsidRDefault="007F31DE" w:rsidP="003C753E">
            <w:pPr>
              <w:rPr>
                <w:sz w:val="10"/>
                <w:szCs w:val="10"/>
              </w:rPr>
            </w:pPr>
          </w:p>
        </w:tc>
        <w:tc>
          <w:tcPr>
            <w:tcW w:w="992" w:type="dxa"/>
            <w:noWrap/>
            <w:hideMark/>
          </w:tcPr>
          <w:p w14:paraId="5C79E275" w14:textId="77777777" w:rsidR="007F31DE" w:rsidRPr="0099206C" w:rsidRDefault="007F31DE" w:rsidP="003C753E">
            <w:pPr>
              <w:rPr>
                <w:sz w:val="10"/>
                <w:szCs w:val="10"/>
              </w:rPr>
            </w:pPr>
            <w:r w:rsidRPr="0099206C">
              <w:rPr>
                <w:sz w:val="10"/>
                <w:szCs w:val="10"/>
              </w:rPr>
              <w:t>-</w:t>
            </w:r>
          </w:p>
        </w:tc>
        <w:tc>
          <w:tcPr>
            <w:tcW w:w="1134" w:type="dxa"/>
            <w:noWrap/>
            <w:hideMark/>
          </w:tcPr>
          <w:p w14:paraId="4AF17FF0" w14:textId="77777777" w:rsidR="007F31DE" w:rsidRPr="0099206C" w:rsidRDefault="007F31DE" w:rsidP="003C753E">
            <w:pPr>
              <w:rPr>
                <w:sz w:val="10"/>
                <w:szCs w:val="10"/>
              </w:rPr>
            </w:pPr>
            <w:r w:rsidRPr="0099206C">
              <w:rPr>
                <w:sz w:val="10"/>
                <w:szCs w:val="10"/>
              </w:rPr>
              <w:t>Chylothorax</w:t>
            </w:r>
          </w:p>
        </w:tc>
        <w:tc>
          <w:tcPr>
            <w:tcW w:w="850" w:type="dxa"/>
            <w:noWrap/>
            <w:hideMark/>
          </w:tcPr>
          <w:p w14:paraId="2DC6076F" w14:textId="77777777" w:rsidR="007F31DE" w:rsidRPr="0099206C" w:rsidRDefault="007F31DE" w:rsidP="003C753E">
            <w:pPr>
              <w:rPr>
                <w:sz w:val="10"/>
                <w:szCs w:val="10"/>
              </w:rPr>
            </w:pPr>
            <w:r w:rsidRPr="0099206C">
              <w:rPr>
                <w:sz w:val="10"/>
                <w:szCs w:val="10"/>
              </w:rPr>
              <w:t>36h</w:t>
            </w:r>
          </w:p>
        </w:tc>
        <w:tc>
          <w:tcPr>
            <w:tcW w:w="709" w:type="dxa"/>
            <w:noWrap/>
            <w:hideMark/>
          </w:tcPr>
          <w:p w14:paraId="211800B9" w14:textId="77777777" w:rsidR="007F31DE" w:rsidRPr="0099206C" w:rsidRDefault="007F31DE" w:rsidP="003C753E">
            <w:pPr>
              <w:rPr>
                <w:sz w:val="10"/>
                <w:szCs w:val="10"/>
              </w:rPr>
            </w:pPr>
            <w:r w:rsidRPr="0099206C">
              <w:rPr>
                <w:sz w:val="10"/>
                <w:szCs w:val="10"/>
              </w:rPr>
              <w:t>Y</w:t>
            </w:r>
          </w:p>
        </w:tc>
        <w:tc>
          <w:tcPr>
            <w:tcW w:w="709" w:type="dxa"/>
            <w:noWrap/>
            <w:hideMark/>
          </w:tcPr>
          <w:p w14:paraId="30E0730E" w14:textId="77777777" w:rsidR="007F31DE" w:rsidRPr="0099206C" w:rsidRDefault="007F31DE" w:rsidP="003C753E">
            <w:pPr>
              <w:rPr>
                <w:sz w:val="10"/>
                <w:szCs w:val="10"/>
              </w:rPr>
            </w:pPr>
            <w:r>
              <w:rPr>
                <w:sz w:val="10"/>
                <w:szCs w:val="10"/>
              </w:rPr>
              <w:t xml:space="preserve">Euthanised </w:t>
            </w:r>
            <w:r w:rsidRPr="0099206C">
              <w:rPr>
                <w:sz w:val="10"/>
                <w:szCs w:val="10"/>
              </w:rPr>
              <w:t xml:space="preserve">Excellent, </w:t>
            </w:r>
            <w:r>
              <w:rPr>
                <w:sz w:val="10"/>
                <w:szCs w:val="10"/>
              </w:rPr>
              <w:t>252</w:t>
            </w:r>
            <w:r w:rsidRPr="0099206C">
              <w:rPr>
                <w:sz w:val="10"/>
                <w:szCs w:val="10"/>
              </w:rPr>
              <w:t>d</w:t>
            </w:r>
          </w:p>
        </w:tc>
        <w:tc>
          <w:tcPr>
            <w:tcW w:w="1133" w:type="dxa"/>
            <w:noWrap/>
            <w:hideMark/>
          </w:tcPr>
          <w:p w14:paraId="2DAA9C41" w14:textId="77777777" w:rsidR="007F31DE" w:rsidRPr="0099206C" w:rsidRDefault="007F31DE" w:rsidP="003C753E">
            <w:pPr>
              <w:rPr>
                <w:sz w:val="10"/>
                <w:szCs w:val="10"/>
              </w:rPr>
            </w:pPr>
            <w:r>
              <w:rPr>
                <w:sz w:val="10"/>
                <w:szCs w:val="10"/>
              </w:rPr>
              <w:t xml:space="preserve">- </w:t>
            </w:r>
          </w:p>
        </w:tc>
      </w:tr>
      <w:tr w:rsidR="007F31DE" w:rsidRPr="0099206C" w14:paraId="6DCBDB73" w14:textId="77777777" w:rsidTr="007F31DE">
        <w:trPr>
          <w:trHeight w:val="340"/>
        </w:trPr>
        <w:tc>
          <w:tcPr>
            <w:tcW w:w="454" w:type="dxa"/>
            <w:noWrap/>
            <w:hideMark/>
          </w:tcPr>
          <w:p w14:paraId="000BB442" w14:textId="77777777" w:rsidR="007F31DE" w:rsidRPr="0099206C" w:rsidRDefault="007F31DE" w:rsidP="003C753E">
            <w:pPr>
              <w:rPr>
                <w:sz w:val="10"/>
                <w:szCs w:val="10"/>
              </w:rPr>
            </w:pPr>
            <w:r w:rsidRPr="0099206C">
              <w:rPr>
                <w:sz w:val="10"/>
                <w:szCs w:val="10"/>
              </w:rPr>
              <w:t>9</w:t>
            </w:r>
          </w:p>
        </w:tc>
        <w:tc>
          <w:tcPr>
            <w:tcW w:w="510" w:type="dxa"/>
            <w:hideMark/>
          </w:tcPr>
          <w:p w14:paraId="5C0EF4EF" w14:textId="77777777" w:rsidR="007F31DE" w:rsidRPr="0099206C" w:rsidRDefault="007F31DE" w:rsidP="003C753E">
            <w:pPr>
              <w:rPr>
                <w:sz w:val="10"/>
                <w:szCs w:val="10"/>
              </w:rPr>
            </w:pPr>
            <w:r w:rsidRPr="0099206C">
              <w:rPr>
                <w:sz w:val="10"/>
                <w:szCs w:val="10"/>
              </w:rPr>
              <w:t>9y8m</w:t>
            </w:r>
          </w:p>
        </w:tc>
        <w:tc>
          <w:tcPr>
            <w:tcW w:w="624" w:type="dxa"/>
            <w:hideMark/>
          </w:tcPr>
          <w:p w14:paraId="44D74E11" w14:textId="77777777" w:rsidR="007F31DE" w:rsidRPr="0099206C" w:rsidRDefault="007F31DE" w:rsidP="003C753E">
            <w:pPr>
              <w:rPr>
                <w:sz w:val="10"/>
                <w:szCs w:val="10"/>
              </w:rPr>
            </w:pPr>
            <w:r w:rsidRPr="0099206C">
              <w:rPr>
                <w:sz w:val="10"/>
                <w:szCs w:val="10"/>
              </w:rPr>
              <w:t>DLH</w:t>
            </w:r>
          </w:p>
        </w:tc>
        <w:tc>
          <w:tcPr>
            <w:tcW w:w="397" w:type="dxa"/>
            <w:noWrap/>
            <w:hideMark/>
          </w:tcPr>
          <w:p w14:paraId="12DAB01B" w14:textId="77777777" w:rsidR="007F31DE" w:rsidRPr="0099206C" w:rsidRDefault="007F31DE" w:rsidP="003C753E">
            <w:pPr>
              <w:rPr>
                <w:sz w:val="10"/>
                <w:szCs w:val="10"/>
              </w:rPr>
            </w:pPr>
            <w:r w:rsidRPr="0099206C">
              <w:rPr>
                <w:sz w:val="10"/>
                <w:szCs w:val="10"/>
              </w:rPr>
              <w:t>MN</w:t>
            </w:r>
          </w:p>
        </w:tc>
        <w:tc>
          <w:tcPr>
            <w:tcW w:w="567" w:type="dxa"/>
            <w:hideMark/>
          </w:tcPr>
          <w:p w14:paraId="6AA2ABAF" w14:textId="77777777" w:rsidR="007F31DE" w:rsidRPr="0099206C" w:rsidRDefault="007F31DE" w:rsidP="003C753E">
            <w:pPr>
              <w:rPr>
                <w:sz w:val="10"/>
                <w:szCs w:val="10"/>
              </w:rPr>
            </w:pPr>
            <w:r w:rsidRPr="0099206C">
              <w:rPr>
                <w:sz w:val="10"/>
                <w:szCs w:val="10"/>
              </w:rPr>
              <w:t>5.3</w:t>
            </w:r>
          </w:p>
        </w:tc>
        <w:tc>
          <w:tcPr>
            <w:tcW w:w="964" w:type="dxa"/>
            <w:hideMark/>
          </w:tcPr>
          <w:p w14:paraId="7DA15B65" w14:textId="77777777" w:rsidR="007F31DE" w:rsidRPr="0099206C" w:rsidRDefault="007F31DE" w:rsidP="003C753E">
            <w:pPr>
              <w:rPr>
                <w:sz w:val="10"/>
                <w:szCs w:val="10"/>
              </w:rPr>
            </w:pPr>
            <w:r w:rsidRPr="0099206C">
              <w:rPr>
                <w:sz w:val="10"/>
                <w:szCs w:val="10"/>
              </w:rPr>
              <w:t>Tachypnoea</w:t>
            </w:r>
          </w:p>
        </w:tc>
        <w:tc>
          <w:tcPr>
            <w:tcW w:w="1304" w:type="dxa"/>
          </w:tcPr>
          <w:p w14:paraId="323C3771" w14:textId="77777777" w:rsidR="007F31DE" w:rsidRPr="0099206C" w:rsidRDefault="007F31DE" w:rsidP="003C753E">
            <w:pPr>
              <w:rPr>
                <w:sz w:val="10"/>
                <w:szCs w:val="10"/>
              </w:rPr>
            </w:pPr>
            <w:r>
              <w:rPr>
                <w:sz w:val="10"/>
                <w:szCs w:val="10"/>
              </w:rPr>
              <w:t>Idiopathic feline lower urinary tract disease</w:t>
            </w:r>
          </w:p>
        </w:tc>
        <w:tc>
          <w:tcPr>
            <w:tcW w:w="1531" w:type="dxa"/>
            <w:noWrap/>
            <w:hideMark/>
          </w:tcPr>
          <w:p w14:paraId="4B27A65E" w14:textId="77777777" w:rsidR="007F31DE" w:rsidRPr="0099206C" w:rsidRDefault="007F31DE" w:rsidP="003C753E">
            <w:pPr>
              <w:rPr>
                <w:sz w:val="10"/>
                <w:szCs w:val="10"/>
              </w:rPr>
            </w:pPr>
            <w:r w:rsidRPr="0099206C">
              <w:rPr>
                <w:sz w:val="10"/>
                <w:szCs w:val="10"/>
              </w:rPr>
              <w:t>Tachypnoea, attenuated pulmonary sounds</w:t>
            </w:r>
            <w:r>
              <w:rPr>
                <w:sz w:val="10"/>
                <w:szCs w:val="10"/>
              </w:rPr>
              <w:t xml:space="preserve"> (ventral; bilateral), pale mucous membranes</w:t>
            </w:r>
          </w:p>
        </w:tc>
        <w:tc>
          <w:tcPr>
            <w:tcW w:w="1077" w:type="dxa"/>
            <w:noWrap/>
            <w:hideMark/>
          </w:tcPr>
          <w:p w14:paraId="4B264674" w14:textId="77777777" w:rsidR="007F31DE" w:rsidRPr="0099206C" w:rsidRDefault="007F31DE" w:rsidP="003C753E">
            <w:pPr>
              <w:rPr>
                <w:sz w:val="10"/>
                <w:szCs w:val="10"/>
              </w:rPr>
            </w:pPr>
            <w:r w:rsidRPr="0099206C">
              <w:rPr>
                <w:sz w:val="10"/>
                <w:szCs w:val="10"/>
              </w:rPr>
              <w:t>Ultrasound, CT</w:t>
            </w:r>
          </w:p>
        </w:tc>
        <w:tc>
          <w:tcPr>
            <w:tcW w:w="850" w:type="dxa"/>
            <w:noWrap/>
            <w:hideMark/>
          </w:tcPr>
          <w:p w14:paraId="1669B5F9" w14:textId="77777777" w:rsidR="007F31DE" w:rsidRPr="0099206C" w:rsidRDefault="007F31DE" w:rsidP="003C753E">
            <w:pPr>
              <w:rPr>
                <w:sz w:val="10"/>
                <w:szCs w:val="10"/>
              </w:rPr>
            </w:pPr>
            <w:r w:rsidRPr="0099206C">
              <w:rPr>
                <w:sz w:val="10"/>
                <w:szCs w:val="10"/>
              </w:rPr>
              <w:t>L</w:t>
            </w:r>
            <w:r>
              <w:rPr>
                <w:sz w:val="10"/>
                <w:szCs w:val="10"/>
              </w:rPr>
              <w:t xml:space="preserve">eft Cranial </w:t>
            </w:r>
          </w:p>
        </w:tc>
        <w:tc>
          <w:tcPr>
            <w:tcW w:w="993" w:type="dxa"/>
          </w:tcPr>
          <w:p w14:paraId="7076BF29" w14:textId="77777777" w:rsidR="007F31DE" w:rsidRPr="0099206C" w:rsidRDefault="007F31DE" w:rsidP="003C753E">
            <w:pPr>
              <w:rPr>
                <w:sz w:val="10"/>
                <w:szCs w:val="10"/>
              </w:rPr>
            </w:pPr>
            <w:r>
              <w:rPr>
                <w:sz w:val="10"/>
                <w:szCs w:val="10"/>
              </w:rPr>
              <w:t>-</w:t>
            </w:r>
          </w:p>
        </w:tc>
        <w:tc>
          <w:tcPr>
            <w:tcW w:w="850" w:type="dxa"/>
            <w:noWrap/>
            <w:hideMark/>
          </w:tcPr>
          <w:p w14:paraId="16908075" w14:textId="77777777" w:rsidR="007F31DE" w:rsidRPr="0099206C" w:rsidRDefault="007F31DE" w:rsidP="003C753E">
            <w:pPr>
              <w:rPr>
                <w:sz w:val="10"/>
                <w:szCs w:val="10"/>
              </w:rPr>
            </w:pPr>
            <w:r w:rsidRPr="0099206C">
              <w:rPr>
                <w:sz w:val="10"/>
                <w:szCs w:val="10"/>
              </w:rPr>
              <w:t xml:space="preserve">L </w:t>
            </w:r>
            <w:r>
              <w:rPr>
                <w:sz w:val="10"/>
                <w:szCs w:val="10"/>
              </w:rPr>
              <w:t xml:space="preserve">5th </w:t>
            </w:r>
            <w:r w:rsidRPr="0099206C">
              <w:rPr>
                <w:sz w:val="10"/>
                <w:szCs w:val="10"/>
              </w:rPr>
              <w:t xml:space="preserve">intercostal thoracotomy </w:t>
            </w:r>
          </w:p>
        </w:tc>
        <w:tc>
          <w:tcPr>
            <w:tcW w:w="851" w:type="dxa"/>
            <w:shd w:val="clear" w:color="auto" w:fill="auto"/>
            <w:noWrap/>
            <w:hideMark/>
          </w:tcPr>
          <w:p w14:paraId="409CC605" w14:textId="77777777" w:rsidR="007F31DE" w:rsidRPr="0099206C" w:rsidRDefault="007F31DE" w:rsidP="003C753E">
            <w:pPr>
              <w:rPr>
                <w:sz w:val="10"/>
                <w:szCs w:val="10"/>
                <w:highlight w:val="yellow"/>
              </w:rPr>
            </w:pPr>
            <w:r w:rsidRPr="0099206C">
              <w:rPr>
                <w:sz w:val="10"/>
                <w:szCs w:val="10"/>
              </w:rPr>
              <w:t> </w:t>
            </w:r>
            <w:r>
              <w:rPr>
                <w:sz w:val="10"/>
                <w:szCs w:val="10"/>
              </w:rPr>
              <w:t>Pleural effusion, Pulmonary carcinoma</w:t>
            </w:r>
          </w:p>
        </w:tc>
        <w:tc>
          <w:tcPr>
            <w:tcW w:w="992" w:type="dxa"/>
            <w:shd w:val="clear" w:color="auto" w:fill="auto"/>
            <w:noWrap/>
            <w:hideMark/>
          </w:tcPr>
          <w:p w14:paraId="59658C86" w14:textId="77777777" w:rsidR="007F31DE" w:rsidRPr="0099206C" w:rsidRDefault="007F31DE" w:rsidP="003C753E">
            <w:pPr>
              <w:rPr>
                <w:sz w:val="10"/>
                <w:szCs w:val="10"/>
              </w:rPr>
            </w:pPr>
            <w:r>
              <w:rPr>
                <w:sz w:val="10"/>
                <w:szCs w:val="10"/>
              </w:rPr>
              <w:t>-</w:t>
            </w:r>
          </w:p>
        </w:tc>
        <w:tc>
          <w:tcPr>
            <w:tcW w:w="1134" w:type="dxa"/>
            <w:shd w:val="clear" w:color="auto" w:fill="auto"/>
            <w:noWrap/>
            <w:hideMark/>
          </w:tcPr>
          <w:p w14:paraId="27CCE14C" w14:textId="77777777" w:rsidR="007F31DE" w:rsidRPr="0099206C" w:rsidRDefault="007F31DE" w:rsidP="003C753E">
            <w:pPr>
              <w:rPr>
                <w:sz w:val="10"/>
                <w:szCs w:val="10"/>
              </w:rPr>
            </w:pPr>
            <w:r w:rsidRPr="0099206C">
              <w:rPr>
                <w:sz w:val="10"/>
                <w:szCs w:val="10"/>
              </w:rPr>
              <w:t>-</w:t>
            </w:r>
          </w:p>
        </w:tc>
        <w:tc>
          <w:tcPr>
            <w:tcW w:w="850" w:type="dxa"/>
            <w:shd w:val="clear" w:color="auto" w:fill="auto"/>
            <w:noWrap/>
            <w:hideMark/>
          </w:tcPr>
          <w:p w14:paraId="79EBFAAC" w14:textId="77777777" w:rsidR="007F31DE" w:rsidRPr="0099206C" w:rsidRDefault="007F31DE" w:rsidP="003C753E">
            <w:pPr>
              <w:rPr>
                <w:sz w:val="10"/>
                <w:szCs w:val="10"/>
              </w:rPr>
            </w:pPr>
            <w:r w:rsidRPr="0099206C">
              <w:rPr>
                <w:sz w:val="10"/>
                <w:szCs w:val="10"/>
              </w:rPr>
              <w:t>-</w:t>
            </w:r>
          </w:p>
        </w:tc>
        <w:tc>
          <w:tcPr>
            <w:tcW w:w="709" w:type="dxa"/>
            <w:shd w:val="clear" w:color="auto" w:fill="auto"/>
            <w:noWrap/>
            <w:hideMark/>
          </w:tcPr>
          <w:p w14:paraId="6CFC7F0F" w14:textId="77777777" w:rsidR="007F31DE" w:rsidRPr="0099206C" w:rsidRDefault="007F31DE" w:rsidP="003C753E">
            <w:pPr>
              <w:rPr>
                <w:sz w:val="10"/>
                <w:szCs w:val="10"/>
              </w:rPr>
            </w:pPr>
            <w:r w:rsidRPr="0099206C">
              <w:rPr>
                <w:sz w:val="10"/>
                <w:szCs w:val="10"/>
              </w:rPr>
              <w:t>Y</w:t>
            </w:r>
          </w:p>
        </w:tc>
        <w:tc>
          <w:tcPr>
            <w:tcW w:w="709" w:type="dxa"/>
            <w:shd w:val="clear" w:color="auto" w:fill="auto"/>
            <w:noWrap/>
            <w:hideMark/>
          </w:tcPr>
          <w:p w14:paraId="2DA355EA" w14:textId="77777777" w:rsidR="007F31DE" w:rsidRPr="0099206C" w:rsidRDefault="007F31DE" w:rsidP="003C753E">
            <w:pPr>
              <w:rPr>
                <w:sz w:val="10"/>
                <w:szCs w:val="10"/>
              </w:rPr>
            </w:pPr>
            <w:r>
              <w:rPr>
                <w:sz w:val="10"/>
                <w:szCs w:val="10"/>
              </w:rPr>
              <w:t>Euthanised, 35d</w:t>
            </w:r>
          </w:p>
        </w:tc>
        <w:tc>
          <w:tcPr>
            <w:tcW w:w="1133" w:type="dxa"/>
            <w:shd w:val="clear" w:color="auto" w:fill="auto"/>
            <w:noWrap/>
            <w:hideMark/>
          </w:tcPr>
          <w:p w14:paraId="6E23C866" w14:textId="77777777" w:rsidR="007F31DE" w:rsidRPr="0099206C" w:rsidRDefault="007F31DE" w:rsidP="003C753E">
            <w:pPr>
              <w:rPr>
                <w:sz w:val="10"/>
                <w:szCs w:val="10"/>
              </w:rPr>
            </w:pPr>
            <w:r>
              <w:rPr>
                <w:sz w:val="10"/>
                <w:szCs w:val="10"/>
              </w:rPr>
              <w:t>Recurrent pleural effusion, pulmonary carcinoma</w:t>
            </w:r>
          </w:p>
        </w:tc>
      </w:tr>
      <w:tr w:rsidR="007F31DE" w:rsidRPr="0099206C" w14:paraId="77618DE3" w14:textId="77777777" w:rsidTr="007F31DE">
        <w:trPr>
          <w:trHeight w:val="340"/>
        </w:trPr>
        <w:tc>
          <w:tcPr>
            <w:tcW w:w="454" w:type="dxa"/>
            <w:noWrap/>
          </w:tcPr>
          <w:p w14:paraId="40AEC848" w14:textId="77777777" w:rsidR="007F31DE" w:rsidRPr="0099206C" w:rsidRDefault="007F31DE" w:rsidP="003C753E">
            <w:pPr>
              <w:rPr>
                <w:sz w:val="10"/>
                <w:szCs w:val="10"/>
              </w:rPr>
            </w:pPr>
            <w:r>
              <w:rPr>
                <w:sz w:val="10"/>
                <w:szCs w:val="10"/>
              </w:rPr>
              <w:t>10</w:t>
            </w:r>
          </w:p>
        </w:tc>
        <w:tc>
          <w:tcPr>
            <w:tcW w:w="510" w:type="dxa"/>
          </w:tcPr>
          <w:p w14:paraId="0C465597" w14:textId="77777777" w:rsidR="007F31DE" w:rsidRPr="0099206C" w:rsidRDefault="007F31DE" w:rsidP="003C753E">
            <w:pPr>
              <w:rPr>
                <w:sz w:val="10"/>
                <w:szCs w:val="10"/>
              </w:rPr>
            </w:pPr>
            <w:r>
              <w:rPr>
                <w:sz w:val="10"/>
                <w:szCs w:val="10"/>
              </w:rPr>
              <w:t>12y4m</w:t>
            </w:r>
          </w:p>
        </w:tc>
        <w:tc>
          <w:tcPr>
            <w:tcW w:w="624" w:type="dxa"/>
          </w:tcPr>
          <w:p w14:paraId="014E36C2" w14:textId="77777777" w:rsidR="007F31DE" w:rsidRPr="0099206C" w:rsidRDefault="007F31DE" w:rsidP="003C753E">
            <w:pPr>
              <w:rPr>
                <w:sz w:val="10"/>
                <w:szCs w:val="10"/>
              </w:rPr>
            </w:pPr>
            <w:r>
              <w:rPr>
                <w:sz w:val="10"/>
                <w:szCs w:val="10"/>
              </w:rPr>
              <w:t>DSH</w:t>
            </w:r>
          </w:p>
        </w:tc>
        <w:tc>
          <w:tcPr>
            <w:tcW w:w="397" w:type="dxa"/>
            <w:noWrap/>
          </w:tcPr>
          <w:p w14:paraId="30976D18" w14:textId="77777777" w:rsidR="007F31DE" w:rsidRPr="0099206C" w:rsidRDefault="007F31DE" w:rsidP="003C753E">
            <w:pPr>
              <w:rPr>
                <w:sz w:val="10"/>
                <w:szCs w:val="10"/>
              </w:rPr>
            </w:pPr>
            <w:r>
              <w:rPr>
                <w:sz w:val="10"/>
                <w:szCs w:val="10"/>
              </w:rPr>
              <w:t>F</w:t>
            </w:r>
          </w:p>
        </w:tc>
        <w:tc>
          <w:tcPr>
            <w:tcW w:w="567" w:type="dxa"/>
          </w:tcPr>
          <w:p w14:paraId="3C410989" w14:textId="77777777" w:rsidR="007F31DE" w:rsidRPr="0099206C" w:rsidRDefault="007F31DE" w:rsidP="003C753E">
            <w:pPr>
              <w:rPr>
                <w:sz w:val="10"/>
                <w:szCs w:val="10"/>
              </w:rPr>
            </w:pPr>
            <w:r>
              <w:rPr>
                <w:sz w:val="10"/>
                <w:szCs w:val="10"/>
              </w:rPr>
              <w:t>4.6</w:t>
            </w:r>
          </w:p>
        </w:tc>
        <w:tc>
          <w:tcPr>
            <w:tcW w:w="964" w:type="dxa"/>
          </w:tcPr>
          <w:p w14:paraId="2617AD9E" w14:textId="77777777" w:rsidR="007F31DE" w:rsidRPr="0099206C" w:rsidRDefault="007F31DE" w:rsidP="003C753E">
            <w:pPr>
              <w:rPr>
                <w:sz w:val="10"/>
                <w:szCs w:val="10"/>
              </w:rPr>
            </w:pPr>
            <w:r>
              <w:rPr>
                <w:sz w:val="10"/>
                <w:szCs w:val="10"/>
              </w:rPr>
              <w:t>Dyspnoea, anorexia, lethargy</w:t>
            </w:r>
          </w:p>
        </w:tc>
        <w:tc>
          <w:tcPr>
            <w:tcW w:w="1304" w:type="dxa"/>
          </w:tcPr>
          <w:p w14:paraId="756C4449" w14:textId="77777777" w:rsidR="007F31DE" w:rsidRDefault="007F31DE" w:rsidP="003C753E">
            <w:pPr>
              <w:rPr>
                <w:sz w:val="10"/>
                <w:szCs w:val="10"/>
              </w:rPr>
            </w:pPr>
            <w:r>
              <w:rPr>
                <w:sz w:val="10"/>
                <w:szCs w:val="10"/>
              </w:rPr>
              <w:t>Hyperthyroidism, HCM with left atrial enlargement</w:t>
            </w:r>
          </w:p>
        </w:tc>
        <w:tc>
          <w:tcPr>
            <w:tcW w:w="1531" w:type="dxa"/>
            <w:noWrap/>
          </w:tcPr>
          <w:p w14:paraId="5584A612" w14:textId="77777777" w:rsidR="007F31DE" w:rsidRPr="0099206C" w:rsidRDefault="007F31DE" w:rsidP="003C753E">
            <w:pPr>
              <w:rPr>
                <w:sz w:val="10"/>
                <w:szCs w:val="10"/>
              </w:rPr>
            </w:pPr>
            <w:r>
              <w:rPr>
                <w:sz w:val="10"/>
                <w:szCs w:val="10"/>
              </w:rPr>
              <w:t>Dyspnoea, tachypnoea, attenuated pulmonary sounds (generalised; left), cardiac murmur, pale mucous membranes</w:t>
            </w:r>
          </w:p>
        </w:tc>
        <w:tc>
          <w:tcPr>
            <w:tcW w:w="1077" w:type="dxa"/>
            <w:noWrap/>
          </w:tcPr>
          <w:p w14:paraId="5CE3DCA0" w14:textId="77777777" w:rsidR="007F31DE" w:rsidRPr="0099206C" w:rsidRDefault="007F31DE" w:rsidP="003C753E">
            <w:pPr>
              <w:rPr>
                <w:sz w:val="10"/>
                <w:szCs w:val="10"/>
              </w:rPr>
            </w:pPr>
            <w:r>
              <w:rPr>
                <w:sz w:val="10"/>
                <w:szCs w:val="10"/>
              </w:rPr>
              <w:t>Radiographs, Ultrasound, CT</w:t>
            </w:r>
          </w:p>
        </w:tc>
        <w:tc>
          <w:tcPr>
            <w:tcW w:w="850" w:type="dxa"/>
            <w:noWrap/>
          </w:tcPr>
          <w:p w14:paraId="2C93C908" w14:textId="77777777" w:rsidR="007F31DE" w:rsidRPr="0099206C" w:rsidRDefault="007F31DE" w:rsidP="003C753E">
            <w:pPr>
              <w:rPr>
                <w:sz w:val="10"/>
                <w:szCs w:val="10"/>
              </w:rPr>
            </w:pPr>
            <w:r>
              <w:rPr>
                <w:sz w:val="10"/>
                <w:szCs w:val="10"/>
              </w:rPr>
              <w:t xml:space="preserve">Left Cranial </w:t>
            </w:r>
          </w:p>
        </w:tc>
        <w:tc>
          <w:tcPr>
            <w:tcW w:w="993" w:type="dxa"/>
          </w:tcPr>
          <w:p w14:paraId="3C9408C1" w14:textId="77777777" w:rsidR="007F31DE" w:rsidRDefault="007F31DE" w:rsidP="003C753E">
            <w:pPr>
              <w:rPr>
                <w:sz w:val="10"/>
                <w:szCs w:val="10"/>
              </w:rPr>
            </w:pPr>
            <w:r>
              <w:rPr>
                <w:sz w:val="10"/>
                <w:szCs w:val="10"/>
              </w:rPr>
              <w:t>-</w:t>
            </w:r>
          </w:p>
        </w:tc>
        <w:tc>
          <w:tcPr>
            <w:tcW w:w="850" w:type="dxa"/>
            <w:noWrap/>
          </w:tcPr>
          <w:p w14:paraId="1620AD95" w14:textId="77777777" w:rsidR="007F31DE" w:rsidRPr="0099206C" w:rsidRDefault="007F31DE" w:rsidP="003C753E">
            <w:pPr>
              <w:rPr>
                <w:sz w:val="10"/>
                <w:szCs w:val="10"/>
              </w:rPr>
            </w:pPr>
            <w:r>
              <w:rPr>
                <w:sz w:val="10"/>
                <w:szCs w:val="10"/>
              </w:rPr>
              <w:t xml:space="preserve">L </w:t>
            </w:r>
            <w:r w:rsidRPr="0099206C">
              <w:rPr>
                <w:sz w:val="10"/>
                <w:szCs w:val="10"/>
              </w:rPr>
              <w:t xml:space="preserve">5th </w:t>
            </w:r>
            <w:r>
              <w:rPr>
                <w:sz w:val="10"/>
                <w:szCs w:val="10"/>
              </w:rPr>
              <w:t>intercostal thoracotomy</w:t>
            </w:r>
          </w:p>
        </w:tc>
        <w:tc>
          <w:tcPr>
            <w:tcW w:w="851" w:type="dxa"/>
            <w:shd w:val="clear" w:color="auto" w:fill="auto"/>
            <w:noWrap/>
          </w:tcPr>
          <w:p w14:paraId="7EAFDBF5" w14:textId="77777777" w:rsidR="007F31DE" w:rsidRPr="0099206C" w:rsidRDefault="007F31DE" w:rsidP="003C753E">
            <w:pPr>
              <w:rPr>
                <w:sz w:val="10"/>
                <w:szCs w:val="10"/>
              </w:rPr>
            </w:pPr>
            <w:r>
              <w:rPr>
                <w:sz w:val="10"/>
                <w:szCs w:val="10"/>
              </w:rPr>
              <w:t>Pleural effusion</w:t>
            </w:r>
          </w:p>
        </w:tc>
        <w:tc>
          <w:tcPr>
            <w:tcW w:w="992" w:type="dxa"/>
            <w:shd w:val="clear" w:color="auto" w:fill="auto"/>
            <w:noWrap/>
          </w:tcPr>
          <w:p w14:paraId="3B963400" w14:textId="77777777" w:rsidR="007F31DE" w:rsidRDefault="007F31DE" w:rsidP="003C753E">
            <w:pPr>
              <w:rPr>
                <w:sz w:val="10"/>
                <w:szCs w:val="10"/>
              </w:rPr>
            </w:pPr>
            <w:r>
              <w:rPr>
                <w:sz w:val="10"/>
                <w:szCs w:val="10"/>
              </w:rPr>
              <w:t>Hypothermia, Hypotension</w:t>
            </w:r>
          </w:p>
        </w:tc>
        <w:tc>
          <w:tcPr>
            <w:tcW w:w="1134" w:type="dxa"/>
            <w:shd w:val="clear" w:color="auto" w:fill="auto"/>
            <w:noWrap/>
          </w:tcPr>
          <w:p w14:paraId="0C55B05B" w14:textId="77777777" w:rsidR="007F31DE" w:rsidRPr="0099206C" w:rsidRDefault="007F31DE" w:rsidP="003C753E">
            <w:pPr>
              <w:rPr>
                <w:sz w:val="10"/>
                <w:szCs w:val="10"/>
              </w:rPr>
            </w:pPr>
            <w:r>
              <w:rPr>
                <w:sz w:val="10"/>
                <w:szCs w:val="10"/>
              </w:rPr>
              <w:t>Chylothorax</w:t>
            </w:r>
          </w:p>
        </w:tc>
        <w:tc>
          <w:tcPr>
            <w:tcW w:w="850" w:type="dxa"/>
            <w:shd w:val="clear" w:color="auto" w:fill="auto"/>
            <w:noWrap/>
          </w:tcPr>
          <w:p w14:paraId="4E5B4A0E" w14:textId="77777777" w:rsidR="007F31DE" w:rsidRPr="0099206C" w:rsidRDefault="007F31DE" w:rsidP="003C753E">
            <w:pPr>
              <w:rPr>
                <w:sz w:val="10"/>
                <w:szCs w:val="10"/>
              </w:rPr>
            </w:pPr>
            <w:r>
              <w:rPr>
                <w:sz w:val="10"/>
                <w:szCs w:val="10"/>
              </w:rPr>
              <w:t>3d</w:t>
            </w:r>
          </w:p>
        </w:tc>
        <w:tc>
          <w:tcPr>
            <w:tcW w:w="709" w:type="dxa"/>
            <w:shd w:val="clear" w:color="auto" w:fill="auto"/>
            <w:noWrap/>
          </w:tcPr>
          <w:p w14:paraId="1F34E15E" w14:textId="77777777" w:rsidR="007F31DE" w:rsidRPr="0099206C" w:rsidRDefault="007F31DE" w:rsidP="003C753E">
            <w:pPr>
              <w:rPr>
                <w:sz w:val="10"/>
                <w:szCs w:val="10"/>
              </w:rPr>
            </w:pPr>
            <w:r>
              <w:rPr>
                <w:sz w:val="10"/>
                <w:szCs w:val="10"/>
              </w:rPr>
              <w:t>N</w:t>
            </w:r>
          </w:p>
        </w:tc>
        <w:tc>
          <w:tcPr>
            <w:tcW w:w="709" w:type="dxa"/>
            <w:shd w:val="clear" w:color="auto" w:fill="auto"/>
            <w:noWrap/>
          </w:tcPr>
          <w:p w14:paraId="4AB6844D" w14:textId="77777777" w:rsidR="007F31DE" w:rsidRDefault="007F31DE" w:rsidP="003C753E">
            <w:pPr>
              <w:rPr>
                <w:sz w:val="10"/>
                <w:szCs w:val="10"/>
              </w:rPr>
            </w:pPr>
            <w:r>
              <w:rPr>
                <w:sz w:val="10"/>
                <w:szCs w:val="10"/>
              </w:rPr>
              <w:t>CPA, 7d</w:t>
            </w:r>
          </w:p>
        </w:tc>
        <w:tc>
          <w:tcPr>
            <w:tcW w:w="1133" w:type="dxa"/>
            <w:shd w:val="clear" w:color="auto" w:fill="auto"/>
            <w:noWrap/>
          </w:tcPr>
          <w:p w14:paraId="56FE5DCE" w14:textId="77777777" w:rsidR="007F31DE" w:rsidRDefault="007F31DE" w:rsidP="003C753E">
            <w:pPr>
              <w:rPr>
                <w:sz w:val="10"/>
                <w:szCs w:val="10"/>
              </w:rPr>
            </w:pPr>
            <w:r>
              <w:rPr>
                <w:sz w:val="10"/>
                <w:szCs w:val="10"/>
              </w:rPr>
              <w:t>Pleural effusion, Hypotensive crisis</w:t>
            </w:r>
          </w:p>
        </w:tc>
      </w:tr>
    </w:tbl>
    <w:p w14:paraId="38D207B8" w14:textId="43FFA8EB" w:rsidR="00A102F5" w:rsidRPr="007F31DE" w:rsidRDefault="007F31DE" w:rsidP="007F31DE">
      <w:pPr>
        <w:suppressLineNumbers/>
        <w:rPr>
          <w:b/>
          <w:bCs/>
        </w:rPr>
      </w:pPr>
      <w:r w:rsidRPr="007F31DE">
        <w:rPr>
          <w:b/>
          <w:bCs/>
        </w:rPr>
        <w:t>Table 1</w:t>
      </w:r>
    </w:p>
    <w:sectPr w:rsidR="00A102F5" w:rsidRPr="007F31DE" w:rsidSect="007F31DE">
      <w:pgSz w:w="16838" w:h="11906" w:orient="landscape"/>
      <w:pgMar w:top="1701" w:right="2835" w:bottom="1701" w:left="2835"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4C4F8D" w14:textId="77777777" w:rsidR="00F81D53" w:rsidRDefault="00F81D53" w:rsidP="00753E5F">
      <w:r>
        <w:separator/>
      </w:r>
    </w:p>
  </w:endnote>
  <w:endnote w:type="continuationSeparator" w:id="0">
    <w:p w14:paraId="0A3CA99C" w14:textId="77777777" w:rsidR="00F81D53" w:rsidRDefault="00F81D53" w:rsidP="00753E5F">
      <w:r>
        <w:continuationSeparator/>
      </w:r>
    </w:p>
  </w:endnote>
  <w:endnote w:type="continuationNotice" w:id="1">
    <w:p w14:paraId="3A3287FF" w14:textId="77777777" w:rsidR="00F81D53" w:rsidRDefault="00F81D5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F3E77C" w14:textId="77777777" w:rsidR="00F81D53" w:rsidRDefault="00F81D53" w:rsidP="00753E5F">
      <w:r>
        <w:separator/>
      </w:r>
    </w:p>
  </w:footnote>
  <w:footnote w:type="continuationSeparator" w:id="0">
    <w:p w14:paraId="07D47ADD" w14:textId="77777777" w:rsidR="00F81D53" w:rsidRDefault="00F81D53" w:rsidP="00753E5F">
      <w:r>
        <w:continuationSeparator/>
      </w:r>
    </w:p>
  </w:footnote>
  <w:footnote w:type="continuationNotice" w:id="1">
    <w:p w14:paraId="4F95BA36" w14:textId="77777777" w:rsidR="00F81D53" w:rsidRDefault="00F81D5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C49F2"/>
    <w:multiLevelType w:val="hybridMultilevel"/>
    <w:tmpl w:val="A9DCD288"/>
    <w:lvl w:ilvl="0" w:tplc="0054194A">
      <w:start w:val="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4F5F7B"/>
    <w:multiLevelType w:val="hybridMultilevel"/>
    <w:tmpl w:val="64825C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DE063C2"/>
    <w:multiLevelType w:val="hybridMultilevel"/>
    <w:tmpl w:val="A0624224"/>
    <w:lvl w:ilvl="0" w:tplc="5CD25D50">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754143"/>
    <w:multiLevelType w:val="hybridMultilevel"/>
    <w:tmpl w:val="B5DAF80E"/>
    <w:lvl w:ilvl="0" w:tplc="1E9A4BAE">
      <w:start w:val="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C4C0B4A"/>
    <w:multiLevelType w:val="hybridMultilevel"/>
    <w:tmpl w:val="792618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F154CFD"/>
    <w:multiLevelType w:val="hybridMultilevel"/>
    <w:tmpl w:val="9E7684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AA02BD2"/>
    <w:multiLevelType w:val="hybridMultilevel"/>
    <w:tmpl w:val="A810DC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1811AF1"/>
    <w:multiLevelType w:val="hybridMultilevel"/>
    <w:tmpl w:val="5E9C0B34"/>
    <w:lvl w:ilvl="0" w:tplc="5CD25D50">
      <w:start w:val="2"/>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CB71372"/>
    <w:multiLevelType w:val="hybridMultilevel"/>
    <w:tmpl w:val="4166777E"/>
    <w:lvl w:ilvl="0" w:tplc="A8F65FE6">
      <w:start w:val="1"/>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99B0848"/>
    <w:multiLevelType w:val="hybridMultilevel"/>
    <w:tmpl w:val="A2FC1BF4"/>
    <w:lvl w:ilvl="0" w:tplc="5CD25D50">
      <w:start w:val="2"/>
      <w:numFmt w:val="bullet"/>
      <w:lvlText w:val="-"/>
      <w:lvlJc w:val="left"/>
      <w:pPr>
        <w:ind w:left="1080" w:hanging="360"/>
      </w:pPr>
      <w:rPr>
        <w:rFonts w:ascii="Arial" w:eastAsiaTheme="minorHAnsi"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7AFF5DEF"/>
    <w:multiLevelType w:val="hybridMultilevel"/>
    <w:tmpl w:val="8856CF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9"/>
  </w:num>
  <w:num w:numId="5">
    <w:abstractNumId w:val="0"/>
  </w:num>
  <w:num w:numId="6">
    <w:abstractNumId w:val="3"/>
  </w:num>
  <w:num w:numId="7">
    <w:abstractNumId w:val="4"/>
  </w:num>
  <w:num w:numId="8">
    <w:abstractNumId w:val="10"/>
  </w:num>
  <w:num w:numId="9">
    <w:abstractNumId w:val="1"/>
  </w:num>
  <w:num w:numId="10">
    <w:abstractNumId w:val="5"/>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94"/>
  <w:activeWritingStyle w:appName="MSWord" w:lang="en-GB" w:vendorID="64" w:dllVersion="4096" w:nlCheck="1" w:checkStyle="1"/>
  <w:activeWritingStyle w:appName="MSWord" w:lang="it-IT"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US" w:vendorID="64" w:dllVersion="0" w:nlCheck="1" w:checkStyle="0"/>
  <w:activeWritingStyle w:appName="MSWord" w:lang="it-IT" w:vendorID="64" w:dllVersion="0"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AA4"/>
    <w:rsid w:val="00000397"/>
    <w:rsid w:val="000004EF"/>
    <w:rsid w:val="0000090B"/>
    <w:rsid w:val="00000950"/>
    <w:rsid w:val="00002EF0"/>
    <w:rsid w:val="00003D5B"/>
    <w:rsid w:val="00005926"/>
    <w:rsid w:val="000077EC"/>
    <w:rsid w:val="000103E1"/>
    <w:rsid w:val="00012B09"/>
    <w:rsid w:val="00013956"/>
    <w:rsid w:val="00013EE5"/>
    <w:rsid w:val="00015499"/>
    <w:rsid w:val="00016021"/>
    <w:rsid w:val="0001789A"/>
    <w:rsid w:val="00017BAD"/>
    <w:rsid w:val="000203C2"/>
    <w:rsid w:val="00022A8A"/>
    <w:rsid w:val="00025FB8"/>
    <w:rsid w:val="000266CF"/>
    <w:rsid w:val="000277E4"/>
    <w:rsid w:val="00030D70"/>
    <w:rsid w:val="000338C7"/>
    <w:rsid w:val="0003439B"/>
    <w:rsid w:val="00036839"/>
    <w:rsid w:val="00036EA5"/>
    <w:rsid w:val="000379DD"/>
    <w:rsid w:val="00037D65"/>
    <w:rsid w:val="00037EDE"/>
    <w:rsid w:val="00037F79"/>
    <w:rsid w:val="00041F16"/>
    <w:rsid w:val="00042BCE"/>
    <w:rsid w:val="00042BF9"/>
    <w:rsid w:val="00043799"/>
    <w:rsid w:val="00043E99"/>
    <w:rsid w:val="000472F6"/>
    <w:rsid w:val="00051AA2"/>
    <w:rsid w:val="0005251E"/>
    <w:rsid w:val="000542D4"/>
    <w:rsid w:val="00057B48"/>
    <w:rsid w:val="0006240B"/>
    <w:rsid w:val="00063356"/>
    <w:rsid w:val="00063F43"/>
    <w:rsid w:val="000640E7"/>
    <w:rsid w:val="00065461"/>
    <w:rsid w:val="0006555E"/>
    <w:rsid w:val="00065661"/>
    <w:rsid w:val="000659AA"/>
    <w:rsid w:val="00066B96"/>
    <w:rsid w:val="000735B4"/>
    <w:rsid w:val="00074897"/>
    <w:rsid w:val="00075B9B"/>
    <w:rsid w:val="0007656E"/>
    <w:rsid w:val="000775AD"/>
    <w:rsid w:val="000775DC"/>
    <w:rsid w:val="00077B37"/>
    <w:rsid w:val="00077F00"/>
    <w:rsid w:val="00080D89"/>
    <w:rsid w:val="000812BC"/>
    <w:rsid w:val="00081C60"/>
    <w:rsid w:val="00083322"/>
    <w:rsid w:val="00084008"/>
    <w:rsid w:val="00086A1B"/>
    <w:rsid w:val="00086E02"/>
    <w:rsid w:val="00086EF4"/>
    <w:rsid w:val="00090460"/>
    <w:rsid w:val="00090908"/>
    <w:rsid w:val="0009184C"/>
    <w:rsid w:val="00092607"/>
    <w:rsid w:val="000942AA"/>
    <w:rsid w:val="000961ED"/>
    <w:rsid w:val="00096B78"/>
    <w:rsid w:val="00097F59"/>
    <w:rsid w:val="000A01C7"/>
    <w:rsid w:val="000A036F"/>
    <w:rsid w:val="000A100D"/>
    <w:rsid w:val="000A1386"/>
    <w:rsid w:val="000A22F3"/>
    <w:rsid w:val="000A2928"/>
    <w:rsid w:val="000A3241"/>
    <w:rsid w:val="000A3A19"/>
    <w:rsid w:val="000A4B0B"/>
    <w:rsid w:val="000A6A71"/>
    <w:rsid w:val="000A6DFA"/>
    <w:rsid w:val="000B09C8"/>
    <w:rsid w:val="000B12CF"/>
    <w:rsid w:val="000B1806"/>
    <w:rsid w:val="000B33A4"/>
    <w:rsid w:val="000B3463"/>
    <w:rsid w:val="000B3940"/>
    <w:rsid w:val="000B4B17"/>
    <w:rsid w:val="000B594F"/>
    <w:rsid w:val="000B6FF5"/>
    <w:rsid w:val="000C0863"/>
    <w:rsid w:val="000C36D6"/>
    <w:rsid w:val="000D5094"/>
    <w:rsid w:val="000D57AF"/>
    <w:rsid w:val="000D652C"/>
    <w:rsid w:val="000E000E"/>
    <w:rsid w:val="000E0D5E"/>
    <w:rsid w:val="000E0DBD"/>
    <w:rsid w:val="000E20C0"/>
    <w:rsid w:val="000E28FF"/>
    <w:rsid w:val="000E44E0"/>
    <w:rsid w:val="000E5181"/>
    <w:rsid w:val="000E6755"/>
    <w:rsid w:val="000E67CB"/>
    <w:rsid w:val="000E690F"/>
    <w:rsid w:val="000F0A6E"/>
    <w:rsid w:val="000F4C2E"/>
    <w:rsid w:val="000F55D5"/>
    <w:rsid w:val="000F5F18"/>
    <w:rsid w:val="000F6042"/>
    <w:rsid w:val="000F626E"/>
    <w:rsid w:val="000F76C5"/>
    <w:rsid w:val="001001DE"/>
    <w:rsid w:val="00102392"/>
    <w:rsid w:val="00103634"/>
    <w:rsid w:val="00104B24"/>
    <w:rsid w:val="00106706"/>
    <w:rsid w:val="001070D0"/>
    <w:rsid w:val="0010739C"/>
    <w:rsid w:val="00107AC7"/>
    <w:rsid w:val="001104B3"/>
    <w:rsid w:val="00110AD2"/>
    <w:rsid w:val="00110B1F"/>
    <w:rsid w:val="00111580"/>
    <w:rsid w:val="00113108"/>
    <w:rsid w:val="0011677A"/>
    <w:rsid w:val="001250D2"/>
    <w:rsid w:val="001262AE"/>
    <w:rsid w:val="001270E3"/>
    <w:rsid w:val="00127EE4"/>
    <w:rsid w:val="001308A6"/>
    <w:rsid w:val="0013181B"/>
    <w:rsid w:val="00131D8B"/>
    <w:rsid w:val="00132589"/>
    <w:rsid w:val="00132A01"/>
    <w:rsid w:val="00132FEF"/>
    <w:rsid w:val="00135A01"/>
    <w:rsid w:val="00135F6D"/>
    <w:rsid w:val="00137C46"/>
    <w:rsid w:val="001408CA"/>
    <w:rsid w:val="001420BA"/>
    <w:rsid w:val="00143B5A"/>
    <w:rsid w:val="00143DDD"/>
    <w:rsid w:val="0014481C"/>
    <w:rsid w:val="001457E4"/>
    <w:rsid w:val="00146248"/>
    <w:rsid w:val="00146E15"/>
    <w:rsid w:val="001475B5"/>
    <w:rsid w:val="00150651"/>
    <w:rsid w:val="001514BC"/>
    <w:rsid w:val="00151B8A"/>
    <w:rsid w:val="00152B0C"/>
    <w:rsid w:val="001540FB"/>
    <w:rsid w:val="001550BA"/>
    <w:rsid w:val="00157D91"/>
    <w:rsid w:val="001606A3"/>
    <w:rsid w:val="0016081B"/>
    <w:rsid w:val="0016099D"/>
    <w:rsid w:val="00160C9C"/>
    <w:rsid w:val="00162228"/>
    <w:rsid w:val="00163D02"/>
    <w:rsid w:val="0016472C"/>
    <w:rsid w:val="00165881"/>
    <w:rsid w:val="00167239"/>
    <w:rsid w:val="00167852"/>
    <w:rsid w:val="001703BC"/>
    <w:rsid w:val="0017121F"/>
    <w:rsid w:val="0017148C"/>
    <w:rsid w:val="0017264E"/>
    <w:rsid w:val="00173E87"/>
    <w:rsid w:val="0017587D"/>
    <w:rsid w:val="0017660D"/>
    <w:rsid w:val="00181536"/>
    <w:rsid w:val="0018179A"/>
    <w:rsid w:val="00181E64"/>
    <w:rsid w:val="001820D4"/>
    <w:rsid w:val="00183098"/>
    <w:rsid w:val="0018329B"/>
    <w:rsid w:val="0018411A"/>
    <w:rsid w:val="001863D4"/>
    <w:rsid w:val="00187093"/>
    <w:rsid w:val="00187715"/>
    <w:rsid w:val="001912B4"/>
    <w:rsid w:val="00191718"/>
    <w:rsid w:val="001930B4"/>
    <w:rsid w:val="0019363A"/>
    <w:rsid w:val="001963ED"/>
    <w:rsid w:val="001A03FD"/>
    <w:rsid w:val="001A083C"/>
    <w:rsid w:val="001A1F94"/>
    <w:rsid w:val="001A2767"/>
    <w:rsid w:val="001A3A38"/>
    <w:rsid w:val="001A51D0"/>
    <w:rsid w:val="001A65A3"/>
    <w:rsid w:val="001B0099"/>
    <w:rsid w:val="001B1DD8"/>
    <w:rsid w:val="001B3DE7"/>
    <w:rsid w:val="001B7B07"/>
    <w:rsid w:val="001C0A5E"/>
    <w:rsid w:val="001C2321"/>
    <w:rsid w:val="001C2B80"/>
    <w:rsid w:val="001C2D5B"/>
    <w:rsid w:val="001C3C54"/>
    <w:rsid w:val="001C3CA7"/>
    <w:rsid w:val="001C3F84"/>
    <w:rsid w:val="001C5FA0"/>
    <w:rsid w:val="001C7EEE"/>
    <w:rsid w:val="001D051A"/>
    <w:rsid w:val="001D0C4C"/>
    <w:rsid w:val="001D2A56"/>
    <w:rsid w:val="001D401E"/>
    <w:rsid w:val="001D41F7"/>
    <w:rsid w:val="001D47EC"/>
    <w:rsid w:val="001D71FE"/>
    <w:rsid w:val="001D7DD6"/>
    <w:rsid w:val="001E1416"/>
    <w:rsid w:val="001E2F9E"/>
    <w:rsid w:val="001E39CD"/>
    <w:rsid w:val="001E628F"/>
    <w:rsid w:val="001E6589"/>
    <w:rsid w:val="001E6AA4"/>
    <w:rsid w:val="001E7F07"/>
    <w:rsid w:val="001F03E8"/>
    <w:rsid w:val="001F0ECC"/>
    <w:rsid w:val="001F3793"/>
    <w:rsid w:val="001F4AF0"/>
    <w:rsid w:val="001F7469"/>
    <w:rsid w:val="002000C7"/>
    <w:rsid w:val="00202B7C"/>
    <w:rsid w:val="00211FF1"/>
    <w:rsid w:val="0021290A"/>
    <w:rsid w:val="0021333D"/>
    <w:rsid w:val="002138B3"/>
    <w:rsid w:val="00214F2D"/>
    <w:rsid w:val="00217A80"/>
    <w:rsid w:val="00221372"/>
    <w:rsid w:val="00221C73"/>
    <w:rsid w:val="00221CD3"/>
    <w:rsid w:val="0022202E"/>
    <w:rsid w:val="00222488"/>
    <w:rsid w:val="0022249B"/>
    <w:rsid w:val="00223A64"/>
    <w:rsid w:val="00225386"/>
    <w:rsid w:val="002259C7"/>
    <w:rsid w:val="00227D87"/>
    <w:rsid w:val="0023024F"/>
    <w:rsid w:val="00230E97"/>
    <w:rsid w:val="00232DAC"/>
    <w:rsid w:val="0024298D"/>
    <w:rsid w:val="00243B93"/>
    <w:rsid w:val="00244BF2"/>
    <w:rsid w:val="00244DA6"/>
    <w:rsid w:val="00244ECA"/>
    <w:rsid w:val="0024783B"/>
    <w:rsid w:val="00250BE7"/>
    <w:rsid w:val="00250C85"/>
    <w:rsid w:val="00250CAE"/>
    <w:rsid w:val="0025137B"/>
    <w:rsid w:val="00252B77"/>
    <w:rsid w:val="00253078"/>
    <w:rsid w:val="002534E8"/>
    <w:rsid w:val="00253BE5"/>
    <w:rsid w:val="0026110A"/>
    <w:rsid w:val="002623B2"/>
    <w:rsid w:val="0026401A"/>
    <w:rsid w:val="00265021"/>
    <w:rsid w:val="00265958"/>
    <w:rsid w:val="00265BA7"/>
    <w:rsid w:val="00265F88"/>
    <w:rsid w:val="002663B9"/>
    <w:rsid w:val="00266630"/>
    <w:rsid w:val="00267F65"/>
    <w:rsid w:val="00270A65"/>
    <w:rsid w:val="00271E59"/>
    <w:rsid w:val="0027489C"/>
    <w:rsid w:val="00277343"/>
    <w:rsid w:val="00282D47"/>
    <w:rsid w:val="00283829"/>
    <w:rsid w:val="002854CE"/>
    <w:rsid w:val="0029047A"/>
    <w:rsid w:val="00290B75"/>
    <w:rsid w:val="00292CCB"/>
    <w:rsid w:val="00293567"/>
    <w:rsid w:val="00293DB2"/>
    <w:rsid w:val="002A05A0"/>
    <w:rsid w:val="002A388E"/>
    <w:rsid w:val="002B4140"/>
    <w:rsid w:val="002B4772"/>
    <w:rsid w:val="002B5338"/>
    <w:rsid w:val="002B5F36"/>
    <w:rsid w:val="002B62CB"/>
    <w:rsid w:val="002B6482"/>
    <w:rsid w:val="002B65BB"/>
    <w:rsid w:val="002B730F"/>
    <w:rsid w:val="002B7BE1"/>
    <w:rsid w:val="002C0F57"/>
    <w:rsid w:val="002C3B06"/>
    <w:rsid w:val="002C5398"/>
    <w:rsid w:val="002C7304"/>
    <w:rsid w:val="002D025E"/>
    <w:rsid w:val="002D0FA8"/>
    <w:rsid w:val="002D1687"/>
    <w:rsid w:val="002D279C"/>
    <w:rsid w:val="002D3330"/>
    <w:rsid w:val="002D35F0"/>
    <w:rsid w:val="002D4995"/>
    <w:rsid w:val="002D5A81"/>
    <w:rsid w:val="002D6E1D"/>
    <w:rsid w:val="002D754E"/>
    <w:rsid w:val="002E1AD1"/>
    <w:rsid w:val="002E1B6D"/>
    <w:rsid w:val="002E36F7"/>
    <w:rsid w:val="002E3A13"/>
    <w:rsid w:val="002E4C12"/>
    <w:rsid w:val="002E5783"/>
    <w:rsid w:val="002F0A29"/>
    <w:rsid w:val="002F25DF"/>
    <w:rsid w:val="002F3941"/>
    <w:rsid w:val="002F4442"/>
    <w:rsid w:val="002F46A0"/>
    <w:rsid w:val="002F471E"/>
    <w:rsid w:val="002F5A74"/>
    <w:rsid w:val="002F71E8"/>
    <w:rsid w:val="00300814"/>
    <w:rsid w:val="003017EA"/>
    <w:rsid w:val="00301A41"/>
    <w:rsid w:val="003030BD"/>
    <w:rsid w:val="003033AB"/>
    <w:rsid w:val="003044A1"/>
    <w:rsid w:val="00306182"/>
    <w:rsid w:val="00307236"/>
    <w:rsid w:val="00311B6B"/>
    <w:rsid w:val="0031328F"/>
    <w:rsid w:val="00313A5F"/>
    <w:rsid w:val="00315856"/>
    <w:rsid w:val="003158C3"/>
    <w:rsid w:val="00315D15"/>
    <w:rsid w:val="00316020"/>
    <w:rsid w:val="003160FA"/>
    <w:rsid w:val="00317001"/>
    <w:rsid w:val="00320B9C"/>
    <w:rsid w:val="0032346F"/>
    <w:rsid w:val="00324A1A"/>
    <w:rsid w:val="00324A9D"/>
    <w:rsid w:val="00325415"/>
    <w:rsid w:val="0032565A"/>
    <w:rsid w:val="0032669E"/>
    <w:rsid w:val="003270DC"/>
    <w:rsid w:val="00330731"/>
    <w:rsid w:val="003310A6"/>
    <w:rsid w:val="00335902"/>
    <w:rsid w:val="00335CA9"/>
    <w:rsid w:val="00336297"/>
    <w:rsid w:val="00336E68"/>
    <w:rsid w:val="00340732"/>
    <w:rsid w:val="00340A4D"/>
    <w:rsid w:val="00341412"/>
    <w:rsid w:val="00341899"/>
    <w:rsid w:val="00344114"/>
    <w:rsid w:val="00344413"/>
    <w:rsid w:val="00345DBC"/>
    <w:rsid w:val="0034603F"/>
    <w:rsid w:val="00346FB6"/>
    <w:rsid w:val="003470F3"/>
    <w:rsid w:val="00347E58"/>
    <w:rsid w:val="003502B1"/>
    <w:rsid w:val="00353771"/>
    <w:rsid w:val="00354A2C"/>
    <w:rsid w:val="00355165"/>
    <w:rsid w:val="0035706A"/>
    <w:rsid w:val="0036454D"/>
    <w:rsid w:val="00364CF5"/>
    <w:rsid w:val="003657C4"/>
    <w:rsid w:val="00366FDB"/>
    <w:rsid w:val="00370DD6"/>
    <w:rsid w:val="003710C4"/>
    <w:rsid w:val="003724B0"/>
    <w:rsid w:val="00372AC8"/>
    <w:rsid w:val="00373A3E"/>
    <w:rsid w:val="00376BAA"/>
    <w:rsid w:val="0037721F"/>
    <w:rsid w:val="003774DA"/>
    <w:rsid w:val="00380F23"/>
    <w:rsid w:val="003822CE"/>
    <w:rsid w:val="00383432"/>
    <w:rsid w:val="00385EF2"/>
    <w:rsid w:val="00386579"/>
    <w:rsid w:val="0038682C"/>
    <w:rsid w:val="003869CE"/>
    <w:rsid w:val="00386F80"/>
    <w:rsid w:val="00390D03"/>
    <w:rsid w:val="003923FA"/>
    <w:rsid w:val="00392B03"/>
    <w:rsid w:val="00397F4E"/>
    <w:rsid w:val="003A10EC"/>
    <w:rsid w:val="003A17F7"/>
    <w:rsid w:val="003A38D6"/>
    <w:rsid w:val="003A4759"/>
    <w:rsid w:val="003A5F68"/>
    <w:rsid w:val="003A69D6"/>
    <w:rsid w:val="003A6AD8"/>
    <w:rsid w:val="003B1590"/>
    <w:rsid w:val="003B25CE"/>
    <w:rsid w:val="003B340C"/>
    <w:rsid w:val="003B3711"/>
    <w:rsid w:val="003B55E8"/>
    <w:rsid w:val="003B6D96"/>
    <w:rsid w:val="003B6F32"/>
    <w:rsid w:val="003B71A1"/>
    <w:rsid w:val="003B7400"/>
    <w:rsid w:val="003C003A"/>
    <w:rsid w:val="003C13FB"/>
    <w:rsid w:val="003C1CBE"/>
    <w:rsid w:val="003C1EA4"/>
    <w:rsid w:val="003C29A3"/>
    <w:rsid w:val="003C3BAC"/>
    <w:rsid w:val="003C4137"/>
    <w:rsid w:val="003C4580"/>
    <w:rsid w:val="003C5CAE"/>
    <w:rsid w:val="003C74F7"/>
    <w:rsid w:val="003D1014"/>
    <w:rsid w:val="003D203B"/>
    <w:rsid w:val="003D24AD"/>
    <w:rsid w:val="003D43F0"/>
    <w:rsid w:val="003D4D02"/>
    <w:rsid w:val="003D7BE6"/>
    <w:rsid w:val="003D7F33"/>
    <w:rsid w:val="003E16C3"/>
    <w:rsid w:val="003E1AB3"/>
    <w:rsid w:val="003E1E9F"/>
    <w:rsid w:val="003E2CB7"/>
    <w:rsid w:val="003E4D9F"/>
    <w:rsid w:val="003F2196"/>
    <w:rsid w:val="003F251D"/>
    <w:rsid w:val="003F4131"/>
    <w:rsid w:val="003F5794"/>
    <w:rsid w:val="00402A32"/>
    <w:rsid w:val="00403744"/>
    <w:rsid w:val="00404864"/>
    <w:rsid w:val="00405335"/>
    <w:rsid w:val="0040547C"/>
    <w:rsid w:val="0040590C"/>
    <w:rsid w:val="004066EA"/>
    <w:rsid w:val="00407B96"/>
    <w:rsid w:val="00410BAD"/>
    <w:rsid w:val="00411157"/>
    <w:rsid w:val="004121C4"/>
    <w:rsid w:val="0041416D"/>
    <w:rsid w:val="0041542D"/>
    <w:rsid w:val="00415938"/>
    <w:rsid w:val="00415C6A"/>
    <w:rsid w:val="00415F8F"/>
    <w:rsid w:val="00416615"/>
    <w:rsid w:val="00416897"/>
    <w:rsid w:val="00416DD4"/>
    <w:rsid w:val="00416ECA"/>
    <w:rsid w:val="00417352"/>
    <w:rsid w:val="004205A3"/>
    <w:rsid w:val="00420C17"/>
    <w:rsid w:val="004218CC"/>
    <w:rsid w:val="00421A2E"/>
    <w:rsid w:val="00421DFB"/>
    <w:rsid w:val="00421E8D"/>
    <w:rsid w:val="00422C23"/>
    <w:rsid w:val="00423224"/>
    <w:rsid w:val="00424124"/>
    <w:rsid w:val="004242D1"/>
    <w:rsid w:val="004246E5"/>
    <w:rsid w:val="00425EE6"/>
    <w:rsid w:val="00426DB9"/>
    <w:rsid w:val="00430FD8"/>
    <w:rsid w:val="0043108D"/>
    <w:rsid w:val="00431FC6"/>
    <w:rsid w:val="0043330C"/>
    <w:rsid w:val="0043500C"/>
    <w:rsid w:val="004351A7"/>
    <w:rsid w:val="00436694"/>
    <w:rsid w:val="00436E97"/>
    <w:rsid w:val="004401E4"/>
    <w:rsid w:val="004419CD"/>
    <w:rsid w:val="00442FE9"/>
    <w:rsid w:val="00444869"/>
    <w:rsid w:val="00445B50"/>
    <w:rsid w:val="004460BE"/>
    <w:rsid w:val="00446340"/>
    <w:rsid w:val="00447AA4"/>
    <w:rsid w:val="0045177D"/>
    <w:rsid w:val="00452936"/>
    <w:rsid w:val="004540B0"/>
    <w:rsid w:val="0045493A"/>
    <w:rsid w:val="00455A08"/>
    <w:rsid w:val="004576DE"/>
    <w:rsid w:val="004607B8"/>
    <w:rsid w:val="00460807"/>
    <w:rsid w:val="00464027"/>
    <w:rsid w:val="00464429"/>
    <w:rsid w:val="00466611"/>
    <w:rsid w:val="00466679"/>
    <w:rsid w:val="00467165"/>
    <w:rsid w:val="004705A7"/>
    <w:rsid w:val="004715D2"/>
    <w:rsid w:val="00472C3C"/>
    <w:rsid w:val="004734BC"/>
    <w:rsid w:val="00473631"/>
    <w:rsid w:val="004740F2"/>
    <w:rsid w:val="004764F5"/>
    <w:rsid w:val="00476FE7"/>
    <w:rsid w:val="00476FEE"/>
    <w:rsid w:val="0048028B"/>
    <w:rsid w:val="004812FB"/>
    <w:rsid w:val="0048220E"/>
    <w:rsid w:val="004826A1"/>
    <w:rsid w:val="00484A7D"/>
    <w:rsid w:val="00484C96"/>
    <w:rsid w:val="00487DC7"/>
    <w:rsid w:val="00492A66"/>
    <w:rsid w:val="00493150"/>
    <w:rsid w:val="0049334E"/>
    <w:rsid w:val="004A201E"/>
    <w:rsid w:val="004A3082"/>
    <w:rsid w:val="004A3D9D"/>
    <w:rsid w:val="004A5119"/>
    <w:rsid w:val="004A5911"/>
    <w:rsid w:val="004A6AF1"/>
    <w:rsid w:val="004A6CA6"/>
    <w:rsid w:val="004A7916"/>
    <w:rsid w:val="004B1F53"/>
    <w:rsid w:val="004B21B5"/>
    <w:rsid w:val="004B2CE3"/>
    <w:rsid w:val="004B3619"/>
    <w:rsid w:val="004B3C2B"/>
    <w:rsid w:val="004B56A4"/>
    <w:rsid w:val="004B68CC"/>
    <w:rsid w:val="004B7340"/>
    <w:rsid w:val="004C1AA4"/>
    <w:rsid w:val="004C302E"/>
    <w:rsid w:val="004C30AD"/>
    <w:rsid w:val="004C32E2"/>
    <w:rsid w:val="004C3656"/>
    <w:rsid w:val="004C366C"/>
    <w:rsid w:val="004C3CF5"/>
    <w:rsid w:val="004C542E"/>
    <w:rsid w:val="004C61F9"/>
    <w:rsid w:val="004C6842"/>
    <w:rsid w:val="004D1FF3"/>
    <w:rsid w:val="004D21A1"/>
    <w:rsid w:val="004D2721"/>
    <w:rsid w:val="004D2AAE"/>
    <w:rsid w:val="004D321D"/>
    <w:rsid w:val="004D5BA5"/>
    <w:rsid w:val="004D6CD9"/>
    <w:rsid w:val="004D711D"/>
    <w:rsid w:val="004D78CE"/>
    <w:rsid w:val="004D7A8A"/>
    <w:rsid w:val="004D7F62"/>
    <w:rsid w:val="004E33DB"/>
    <w:rsid w:val="004E53B2"/>
    <w:rsid w:val="004E6D8A"/>
    <w:rsid w:val="004E6DDB"/>
    <w:rsid w:val="004E7903"/>
    <w:rsid w:val="004F078A"/>
    <w:rsid w:val="004F4764"/>
    <w:rsid w:val="004F48E1"/>
    <w:rsid w:val="004F5628"/>
    <w:rsid w:val="004F5B36"/>
    <w:rsid w:val="004F66EF"/>
    <w:rsid w:val="004F68B7"/>
    <w:rsid w:val="004F7258"/>
    <w:rsid w:val="005002FA"/>
    <w:rsid w:val="005017FD"/>
    <w:rsid w:val="00504BFA"/>
    <w:rsid w:val="00505299"/>
    <w:rsid w:val="00506FF2"/>
    <w:rsid w:val="00511B88"/>
    <w:rsid w:val="00511C3A"/>
    <w:rsid w:val="00511D19"/>
    <w:rsid w:val="00512A2B"/>
    <w:rsid w:val="0051321F"/>
    <w:rsid w:val="00513391"/>
    <w:rsid w:val="00513E14"/>
    <w:rsid w:val="00514020"/>
    <w:rsid w:val="00514431"/>
    <w:rsid w:val="00514839"/>
    <w:rsid w:val="005156AA"/>
    <w:rsid w:val="00515A70"/>
    <w:rsid w:val="0052070E"/>
    <w:rsid w:val="005214B0"/>
    <w:rsid w:val="00521CAB"/>
    <w:rsid w:val="005222E8"/>
    <w:rsid w:val="0052439C"/>
    <w:rsid w:val="0052452A"/>
    <w:rsid w:val="005250E8"/>
    <w:rsid w:val="00525310"/>
    <w:rsid w:val="00525A3C"/>
    <w:rsid w:val="00525AAB"/>
    <w:rsid w:val="005267C3"/>
    <w:rsid w:val="00527136"/>
    <w:rsid w:val="0053344F"/>
    <w:rsid w:val="00533AE5"/>
    <w:rsid w:val="0053502C"/>
    <w:rsid w:val="005351FC"/>
    <w:rsid w:val="00542C20"/>
    <w:rsid w:val="00550116"/>
    <w:rsid w:val="005501C5"/>
    <w:rsid w:val="00552F4C"/>
    <w:rsid w:val="00552FD4"/>
    <w:rsid w:val="0055347B"/>
    <w:rsid w:val="00554E99"/>
    <w:rsid w:val="00555E68"/>
    <w:rsid w:val="005602F9"/>
    <w:rsid w:val="00560534"/>
    <w:rsid w:val="00560CE6"/>
    <w:rsid w:val="00562B18"/>
    <w:rsid w:val="00562CFB"/>
    <w:rsid w:val="005649C9"/>
    <w:rsid w:val="0056504E"/>
    <w:rsid w:val="00565A0D"/>
    <w:rsid w:val="00566F94"/>
    <w:rsid w:val="00567DA0"/>
    <w:rsid w:val="00567E57"/>
    <w:rsid w:val="00570432"/>
    <w:rsid w:val="0057077E"/>
    <w:rsid w:val="00572472"/>
    <w:rsid w:val="00572E83"/>
    <w:rsid w:val="0057550C"/>
    <w:rsid w:val="0057584D"/>
    <w:rsid w:val="00575B4B"/>
    <w:rsid w:val="00576C24"/>
    <w:rsid w:val="005774C7"/>
    <w:rsid w:val="00580EBF"/>
    <w:rsid w:val="00581008"/>
    <w:rsid w:val="00585B5E"/>
    <w:rsid w:val="005860D3"/>
    <w:rsid w:val="00587D01"/>
    <w:rsid w:val="005904A5"/>
    <w:rsid w:val="005905AA"/>
    <w:rsid w:val="005912CE"/>
    <w:rsid w:val="00593BAD"/>
    <w:rsid w:val="00595848"/>
    <w:rsid w:val="005A0451"/>
    <w:rsid w:val="005A08D5"/>
    <w:rsid w:val="005A0E64"/>
    <w:rsid w:val="005A387F"/>
    <w:rsid w:val="005A51FD"/>
    <w:rsid w:val="005A531A"/>
    <w:rsid w:val="005B0293"/>
    <w:rsid w:val="005B06B4"/>
    <w:rsid w:val="005B073A"/>
    <w:rsid w:val="005B0C7E"/>
    <w:rsid w:val="005B1333"/>
    <w:rsid w:val="005B4B59"/>
    <w:rsid w:val="005B4E66"/>
    <w:rsid w:val="005B6A3A"/>
    <w:rsid w:val="005B784E"/>
    <w:rsid w:val="005C0F49"/>
    <w:rsid w:val="005C2509"/>
    <w:rsid w:val="005C38D8"/>
    <w:rsid w:val="005C3A8E"/>
    <w:rsid w:val="005C3C8B"/>
    <w:rsid w:val="005C3D71"/>
    <w:rsid w:val="005C4B0A"/>
    <w:rsid w:val="005C5241"/>
    <w:rsid w:val="005C7987"/>
    <w:rsid w:val="005D1548"/>
    <w:rsid w:val="005D2F17"/>
    <w:rsid w:val="005D3CD3"/>
    <w:rsid w:val="005D415C"/>
    <w:rsid w:val="005E0CC9"/>
    <w:rsid w:val="005E2284"/>
    <w:rsid w:val="005E4B98"/>
    <w:rsid w:val="005E6DC9"/>
    <w:rsid w:val="005E7773"/>
    <w:rsid w:val="005F18DB"/>
    <w:rsid w:val="005F1B0F"/>
    <w:rsid w:val="005F238E"/>
    <w:rsid w:val="005F2A2B"/>
    <w:rsid w:val="005F3487"/>
    <w:rsid w:val="005F4316"/>
    <w:rsid w:val="005F575B"/>
    <w:rsid w:val="005F676E"/>
    <w:rsid w:val="005F6FDA"/>
    <w:rsid w:val="005F744F"/>
    <w:rsid w:val="005F7BFA"/>
    <w:rsid w:val="00601247"/>
    <w:rsid w:val="00601756"/>
    <w:rsid w:val="006046D7"/>
    <w:rsid w:val="00604B49"/>
    <w:rsid w:val="0060575A"/>
    <w:rsid w:val="00605E34"/>
    <w:rsid w:val="00607541"/>
    <w:rsid w:val="00607660"/>
    <w:rsid w:val="006079FE"/>
    <w:rsid w:val="00607F94"/>
    <w:rsid w:val="00611333"/>
    <w:rsid w:val="006135FE"/>
    <w:rsid w:val="006143FB"/>
    <w:rsid w:val="00616663"/>
    <w:rsid w:val="00617804"/>
    <w:rsid w:val="00620810"/>
    <w:rsid w:val="00623FA6"/>
    <w:rsid w:val="0062494E"/>
    <w:rsid w:val="00624EC2"/>
    <w:rsid w:val="006253E9"/>
    <w:rsid w:val="0062790D"/>
    <w:rsid w:val="00627AA2"/>
    <w:rsid w:val="0063121B"/>
    <w:rsid w:val="0063199F"/>
    <w:rsid w:val="00631F91"/>
    <w:rsid w:val="00634B75"/>
    <w:rsid w:val="00635B24"/>
    <w:rsid w:val="0063797B"/>
    <w:rsid w:val="00642AD6"/>
    <w:rsid w:val="00642BCD"/>
    <w:rsid w:val="00644401"/>
    <w:rsid w:val="00644B39"/>
    <w:rsid w:val="00645318"/>
    <w:rsid w:val="006453D8"/>
    <w:rsid w:val="00650694"/>
    <w:rsid w:val="00652B60"/>
    <w:rsid w:val="00653F8F"/>
    <w:rsid w:val="006602D2"/>
    <w:rsid w:val="00661831"/>
    <w:rsid w:val="0066354F"/>
    <w:rsid w:val="0066370F"/>
    <w:rsid w:val="00663EDD"/>
    <w:rsid w:val="00663FD3"/>
    <w:rsid w:val="00665AAA"/>
    <w:rsid w:val="00667156"/>
    <w:rsid w:val="00667A9F"/>
    <w:rsid w:val="0067187E"/>
    <w:rsid w:val="00671EB0"/>
    <w:rsid w:val="006758FF"/>
    <w:rsid w:val="0067738C"/>
    <w:rsid w:val="006775BE"/>
    <w:rsid w:val="006777AE"/>
    <w:rsid w:val="0068031C"/>
    <w:rsid w:val="00682512"/>
    <w:rsid w:val="00682B67"/>
    <w:rsid w:val="006840E2"/>
    <w:rsid w:val="006841EB"/>
    <w:rsid w:val="00686050"/>
    <w:rsid w:val="0068635B"/>
    <w:rsid w:val="006907E6"/>
    <w:rsid w:val="00692AA8"/>
    <w:rsid w:val="006943E9"/>
    <w:rsid w:val="00695038"/>
    <w:rsid w:val="006959C4"/>
    <w:rsid w:val="006977C7"/>
    <w:rsid w:val="006A3BB6"/>
    <w:rsid w:val="006A3F1F"/>
    <w:rsid w:val="006A5D82"/>
    <w:rsid w:val="006A5E8A"/>
    <w:rsid w:val="006B2E47"/>
    <w:rsid w:val="006B30BF"/>
    <w:rsid w:val="006B3AD6"/>
    <w:rsid w:val="006B3ED7"/>
    <w:rsid w:val="006B44D0"/>
    <w:rsid w:val="006B44E7"/>
    <w:rsid w:val="006B4CE1"/>
    <w:rsid w:val="006B6C7A"/>
    <w:rsid w:val="006C0332"/>
    <w:rsid w:val="006C1514"/>
    <w:rsid w:val="006C2C45"/>
    <w:rsid w:val="006C431C"/>
    <w:rsid w:val="006C499C"/>
    <w:rsid w:val="006C5C3B"/>
    <w:rsid w:val="006D0420"/>
    <w:rsid w:val="006D368B"/>
    <w:rsid w:val="006D4B0F"/>
    <w:rsid w:val="006D506A"/>
    <w:rsid w:val="006D6018"/>
    <w:rsid w:val="006D729F"/>
    <w:rsid w:val="006E1072"/>
    <w:rsid w:val="006E405E"/>
    <w:rsid w:val="006F178B"/>
    <w:rsid w:val="006F1A06"/>
    <w:rsid w:val="006F4825"/>
    <w:rsid w:val="006F49E5"/>
    <w:rsid w:val="006F5788"/>
    <w:rsid w:val="006F5E15"/>
    <w:rsid w:val="006F6C81"/>
    <w:rsid w:val="00703875"/>
    <w:rsid w:val="0070498B"/>
    <w:rsid w:val="00704F1F"/>
    <w:rsid w:val="00706FE0"/>
    <w:rsid w:val="00710955"/>
    <w:rsid w:val="00710C1F"/>
    <w:rsid w:val="00714779"/>
    <w:rsid w:val="0071479D"/>
    <w:rsid w:val="00715B38"/>
    <w:rsid w:val="007163DE"/>
    <w:rsid w:val="00716767"/>
    <w:rsid w:val="00717D5A"/>
    <w:rsid w:val="00720AF3"/>
    <w:rsid w:val="00720B07"/>
    <w:rsid w:val="0072112C"/>
    <w:rsid w:val="007216DE"/>
    <w:rsid w:val="007231DD"/>
    <w:rsid w:val="007237A6"/>
    <w:rsid w:val="00725FCD"/>
    <w:rsid w:val="007301D2"/>
    <w:rsid w:val="00730872"/>
    <w:rsid w:val="00730B8C"/>
    <w:rsid w:val="00732325"/>
    <w:rsid w:val="007327CB"/>
    <w:rsid w:val="00733BEC"/>
    <w:rsid w:val="0073423F"/>
    <w:rsid w:val="00736B9B"/>
    <w:rsid w:val="0073735D"/>
    <w:rsid w:val="0073736F"/>
    <w:rsid w:val="00741B36"/>
    <w:rsid w:val="00742356"/>
    <w:rsid w:val="00743DFB"/>
    <w:rsid w:val="007447E7"/>
    <w:rsid w:val="00745644"/>
    <w:rsid w:val="00746809"/>
    <w:rsid w:val="007476A6"/>
    <w:rsid w:val="00747F0B"/>
    <w:rsid w:val="007524F6"/>
    <w:rsid w:val="0075312A"/>
    <w:rsid w:val="00753D4E"/>
    <w:rsid w:val="00753E2F"/>
    <w:rsid w:val="00753E5F"/>
    <w:rsid w:val="00753F79"/>
    <w:rsid w:val="00754A56"/>
    <w:rsid w:val="00754F26"/>
    <w:rsid w:val="007559FB"/>
    <w:rsid w:val="00757439"/>
    <w:rsid w:val="00757DCE"/>
    <w:rsid w:val="007601E5"/>
    <w:rsid w:val="0076078A"/>
    <w:rsid w:val="00760E71"/>
    <w:rsid w:val="0076193C"/>
    <w:rsid w:val="00762526"/>
    <w:rsid w:val="0076309E"/>
    <w:rsid w:val="007630BE"/>
    <w:rsid w:val="00763448"/>
    <w:rsid w:val="0076525F"/>
    <w:rsid w:val="00773D9B"/>
    <w:rsid w:val="0077548C"/>
    <w:rsid w:val="00781C58"/>
    <w:rsid w:val="00781ED4"/>
    <w:rsid w:val="00782388"/>
    <w:rsid w:val="007826B2"/>
    <w:rsid w:val="00782BA4"/>
    <w:rsid w:val="0078408A"/>
    <w:rsid w:val="007872EE"/>
    <w:rsid w:val="007873C8"/>
    <w:rsid w:val="00787FF5"/>
    <w:rsid w:val="00792E5C"/>
    <w:rsid w:val="00793BCD"/>
    <w:rsid w:val="00796A42"/>
    <w:rsid w:val="007970D3"/>
    <w:rsid w:val="007979A9"/>
    <w:rsid w:val="007A0633"/>
    <w:rsid w:val="007A0E7E"/>
    <w:rsid w:val="007A2219"/>
    <w:rsid w:val="007A336E"/>
    <w:rsid w:val="007A5172"/>
    <w:rsid w:val="007A522B"/>
    <w:rsid w:val="007B08C0"/>
    <w:rsid w:val="007B09F8"/>
    <w:rsid w:val="007B0EC5"/>
    <w:rsid w:val="007B12DB"/>
    <w:rsid w:val="007B17F9"/>
    <w:rsid w:val="007B2489"/>
    <w:rsid w:val="007B25D3"/>
    <w:rsid w:val="007B40C1"/>
    <w:rsid w:val="007B42E2"/>
    <w:rsid w:val="007B7D0F"/>
    <w:rsid w:val="007B7D54"/>
    <w:rsid w:val="007C1197"/>
    <w:rsid w:val="007C271E"/>
    <w:rsid w:val="007C7055"/>
    <w:rsid w:val="007D14FF"/>
    <w:rsid w:val="007D2BF9"/>
    <w:rsid w:val="007D2D05"/>
    <w:rsid w:val="007D3141"/>
    <w:rsid w:val="007D3DB7"/>
    <w:rsid w:val="007D3E89"/>
    <w:rsid w:val="007D48DB"/>
    <w:rsid w:val="007D580B"/>
    <w:rsid w:val="007D6414"/>
    <w:rsid w:val="007E0055"/>
    <w:rsid w:val="007E00D8"/>
    <w:rsid w:val="007E02AF"/>
    <w:rsid w:val="007E06F5"/>
    <w:rsid w:val="007E0CCC"/>
    <w:rsid w:val="007E254A"/>
    <w:rsid w:val="007E4598"/>
    <w:rsid w:val="007E49A3"/>
    <w:rsid w:val="007F0756"/>
    <w:rsid w:val="007F13A0"/>
    <w:rsid w:val="007F1D41"/>
    <w:rsid w:val="007F2C3A"/>
    <w:rsid w:val="007F31DE"/>
    <w:rsid w:val="007F324A"/>
    <w:rsid w:val="007F5B46"/>
    <w:rsid w:val="007F5BF8"/>
    <w:rsid w:val="00800754"/>
    <w:rsid w:val="00800D70"/>
    <w:rsid w:val="008013BD"/>
    <w:rsid w:val="00801521"/>
    <w:rsid w:val="00801605"/>
    <w:rsid w:val="008017C6"/>
    <w:rsid w:val="00801E08"/>
    <w:rsid w:val="00802DCA"/>
    <w:rsid w:val="008038EC"/>
    <w:rsid w:val="00803C02"/>
    <w:rsid w:val="00804262"/>
    <w:rsid w:val="00804F1B"/>
    <w:rsid w:val="00805C29"/>
    <w:rsid w:val="008111D1"/>
    <w:rsid w:val="008151BD"/>
    <w:rsid w:val="00816599"/>
    <w:rsid w:val="00816F16"/>
    <w:rsid w:val="00817BC7"/>
    <w:rsid w:val="00817E38"/>
    <w:rsid w:val="0082082F"/>
    <w:rsid w:val="0082202A"/>
    <w:rsid w:val="008223C1"/>
    <w:rsid w:val="0082466F"/>
    <w:rsid w:val="00824A40"/>
    <w:rsid w:val="00825529"/>
    <w:rsid w:val="008259C6"/>
    <w:rsid w:val="00826C06"/>
    <w:rsid w:val="0083105D"/>
    <w:rsid w:val="0083281B"/>
    <w:rsid w:val="00835F6D"/>
    <w:rsid w:val="00837FC2"/>
    <w:rsid w:val="00840A9D"/>
    <w:rsid w:val="0084128B"/>
    <w:rsid w:val="008435C7"/>
    <w:rsid w:val="00845E93"/>
    <w:rsid w:val="00846484"/>
    <w:rsid w:val="008464D3"/>
    <w:rsid w:val="0084781E"/>
    <w:rsid w:val="008502F9"/>
    <w:rsid w:val="008504C2"/>
    <w:rsid w:val="00850D20"/>
    <w:rsid w:val="00851655"/>
    <w:rsid w:val="00851FEA"/>
    <w:rsid w:val="0085231B"/>
    <w:rsid w:val="00856404"/>
    <w:rsid w:val="00856C1D"/>
    <w:rsid w:val="00860EBD"/>
    <w:rsid w:val="008611DF"/>
    <w:rsid w:val="00861C27"/>
    <w:rsid w:val="0086343A"/>
    <w:rsid w:val="00863DB7"/>
    <w:rsid w:val="008664F3"/>
    <w:rsid w:val="00866BF1"/>
    <w:rsid w:val="00866FAA"/>
    <w:rsid w:val="00870746"/>
    <w:rsid w:val="008717A4"/>
    <w:rsid w:val="0087288C"/>
    <w:rsid w:val="008730CB"/>
    <w:rsid w:val="00873DB5"/>
    <w:rsid w:val="008752E4"/>
    <w:rsid w:val="008769B1"/>
    <w:rsid w:val="00877EE4"/>
    <w:rsid w:val="008807E4"/>
    <w:rsid w:val="00882032"/>
    <w:rsid w:val="00882EE7"/>
    <w:rsid w:val="00884143"/>
    <w:rsid w:val="00884843"/>
    <w:rsid w:val="00886D79"/>
    <w:rsid w:val="0088747B"/>
    <w:rsid w:val="008902FD"/>
    <w:rsid w:val="00892811"/>
    <w:rsid w:val="0089283C"/>
    <w:rsid w:val="00892BA6"/>
    <w:rsid w:val="00894042"/>
    <w:rsid w:val="0089466F"/>
    <w:rsid w:val="008947A5"/>
    <w:rsid w:val="00894B1E"/>
    <w:rsid w:val="0089543A"/>
    <w:rsid w:val="008958A7"/>
    <w:rsid w:val="00895E63"/>
    <w:rsid w:val="008A13E4"/>
    <w:rsid w:val="008A146F"/>
    <w:rsid w:val="008A3732"/>
    <w:rsid w:val="008A3E39"/>
    <w:rsid w:val="008A6C88"/>
    <w:rsid w:val="008A6E7E"/>
    <w:rsid w:val="008A7C3E"/>
    <w:rsid w:val="008B0482"/>
    <w:rsid w:val="008B0A78"/>
    <w:rsid w:val="008B0E7E"/>
    <w:rsid w:val="008B374C"/>
    <w:rsid w:val="008B3FE5"/>
    <w:rsid w:val="008B422E"/>
    <w:rsid w:val="008B5E04"/>
    <w:rsid w:val="008B6E74"/>
    <w:rsid w:val="008B7269"/>
    <w:rsid w:val="008C0BE6"/>
    <w:rsid w:val="008C2DC7"/>
    <w:rsid w:val="008C4C46"/>
    <w:rsid w:val="008C72E4"/>
    <w:rsid w:val="008C76BE"/>
    <w:rsid w:val="008C77F0"/>
    <w:rsid w:val="008D0356"/>
    <w:rsid w:val="008D13CD"/>
    <w:rsid w:val="008D2CAD"/>
    <w:rsid w:val="008D3B87"/>
    <w:rsid w:val="008D48F3"/>
    <w:rsid w:val="008D59BB"/>
    <w:rsid w:val="008D5D20"/>
    <w:rsid w:val="008D6D77"/>
    <w:rsid w:val="008D7135"/>
    <w:rsid w:val="008D7424"/>
    <w:rsid w:val="008D7DBB"/>
    <w:rsid w:val="008E2967"/>
    <w:rsid w:val="008E392B"/>
    <w:rsid w:val="008E51D3"/>
    <w:rsid w:val="008E7668"/>
    <w:rsid w:val="008F1292"/>
    <w:rsid w:val="008F15F6"/>
    <w:rsid w:val="008F6448"/>
    <w:rsid w:val="008F6601"/>
    <w:rsid w:val="008F708A"/>
    <w:rsid w:val="008F7E75"/>
    <w:rsid w:val="00901386"/>
    <w:rsid w:val="00904C06"/>
    <w:rsid w:val="009053FD"/>
    <w:rsid w:val="0090649A"/>
    <w:rsid w:val="00907F38"/>
    <w:rsid w:val="009100D9"/>
    <w:rsid w:val="0091010E"/>
    <w:rsid w:val="009102F7"/>
    <w:rsid w:val="0091252D"/>
    <w:rsid w:val="00912835"/>
    <w:rsid w:val="0091453A"/>
    <w:rsid w:val="0091485F"/>
    <w:rsid w:val="00915859"/>
    <w:rsid w:val="0091657C"/>
    <w:rsid w:val="00921953"/>
    <w:rsid w:val="00921954"/>
    <w:rsid w:val="00921F2C"/>
    <w:rsid w:val="009221FC"/>
    <w:rsid w:val="00922A44"/>
    <w:rsid w:val="00924287"/>
    <w:rsid w:val="00927982"/>
    <w:rsid w:val="009311BA"/>
    <w:rsid w:val="009335A9"/>
    <w:rsid w:val="00934895"/>
    <w:rsid w:val="00936481"/>
    <w:rsid w:val="0093697B"/>
    <w:rsid w:val="00937278"/>
    <w:rsid w:val="00940EAE"/>
    <w:rsid w:val="0094151E"/>
    <w:rsid w:val="00941B20"/>
    <w:rsid w:val="009424CA"/>
    <w:rsid w:val="00943464"/>
    <w:rsid w:val="00946C04"/>
    <w:rsid w:val="00946CBF"/>
    <w:rsid w:val="00953828"/>
    <w:rsid w:val="00956DFF"/>
    <w:rsid w:val="009609D5"/>
    <w:rsid w:val="00962D14"/>
    <w:rsid w:val="009658FD"/>
    <w:rsid w:val="00966016"/>
    <w:rsid w:val="00966EC7"/>
    <w:rsid w:val="0096719D"/>
    <w:rsid w:val="009675DA"/>
    <w:rsid w:val="00967CEA"/>
    <w:rsid w:val="009703D2"/>
    <w:rsid w:val="0097049C"/>
    <w:rsid w:val="00971371"/>
    <w:rsid w:val="0097148D"/>
    <w:rsid w:val="0097233D"/>
    <w:rsid w:val="00973BED"/>
    <w:rsid w:val="009806B5"/>
    <w:rsid w:val="00980A1D"/>
    <w:rsid w:val="009816CE"/>
    <w:rsid w:val="009819A3"/>
    <w:rsid w:val="0098590D"/>
    <w:rsid w:val="00986ECA"/>
    <w:rsid w:val="009876E6"/>
    <w:rsid w:val="0098791B"/>
    <w:rsid w:val="00990627"/>
    <w:rsid w:val="0099264F"/>
    <w:rsid w:val="00993DCD"/>
    <w:rsid w:val="00996775"/>
    <w:rsid w:val="009974CF"/>
    <w:rsid w:val="009A0A2E"/>
    <w:rsid w:val="009A14C7"/>
    <w:rsid w:val="009A224E"/>
    <w:rsid w:val="009A26D2"/>
    <w:rsid w:val="009A6A9C"/>
    <w:rsid w:val="009A6E14"/>
    <w:rsid w:val="009B169E"/>
    <w:rsid w:val="009B252A"/>
    <w:rsid w:val="009B2ACC"/>
    <w:rsid w:val="009B44B2"/>
    <w:rsid w:val="009B595F"/>
    <w:rsid w:val="009B5AFE"/>
    <w:rsid w:val="009B6872"/>
    <w:rsid w:val="009C066F"/>
    <w:rsid w:val="009C3D7D"/>
    <w:rsid w:val="009C4198"/>
    <w:rsid w:val="009C5DB3"/>
    <w:rsid w:val="009C672A"/>
    <w:rsid w:val="009C700B"/>
    <w:rsid w:val="009C7B9A"/>
    <w:rsid w:val="009D1DA5"/>
    <w:rsid w:val="009D2F58"/>
    <w:rsid w:val="009D335D"/>
    <w:rsid w:val="009D43FA"/>
    <w:rsid w:val="009D5DED"/>
    <w:rsid w:val="009D6A68"/>
    <w:rsid w:val="009D6BB4"/>
    <w:rsid w:val="009E1A12"/>
    <w:rsid w:val="009E1B81"/>
    <w:rsid w:val="009E2C3A"/>
    <w:rsid w:val="009E5372"/>
    <w:rsid w:val="009E547D"/>
    <w:rsid w:val="009E65B9"/>
    <w:rsid w:val="009F0421"/>
    <w:rsid w:val="009F07F8"/>
    <w:rsid w:val="009F2C93"/>
    <w:rsid w:val="009F4889"/>
    <w:rsid w:val="009F4FA7"/>
    <w:rsid w:val="009F57A2"/>
    <w:rsid w:val="009F629B"/>
    <w:rsid w:val="009F6CE6"/>
    <w:rsid w:val="009F6FF9"/>
    <w:rsid w:val="00A00997"/>
    <w:rsid w:val="00A01D5C"/>
    <w:rsid w:val="00A0549A"/>
    <w:rsid w:val="00A05ED5"/>
    <w:rsid w:val="00A1004F"/>
    <w:rsid w:val="00A102F5"/>
    <w:rsid w:val="00A12B2E"/>
    <w:rsid w:val="00A13D0C"/>
    <w:rsid w:val="00A14A97"/>
    <w:rsid w:val="00A152B4"/>
    <w:rsid w:val="00A15403"/>
    <w:rsid w:val="00A17613"/>
    <w:rsid w:val="00A20641"/>
    <w:rsid w:val="00A22EAE"/>
    <w:rsid w:val="00A2355E"/>
    <w:rsid w:val="00A24575"/>
    <w:rsid w:val="00A24EFE"/>
    <w:rsid w:val="00A25023"/>
    <w:rsid w:val="00A2547B"/>
    <w:rsid w:val="00A272DE"/>
    <w:rsid w:val="00A275DC"/>
    <w:rsid w:val="00A30EF4"/>
    <w:rsid w:val="00A323EC"/>
    <w:rsid w:val="00A32CB6"/>
    <w:rsid w:val="00A36226"/>
    <w:rsid w:val="00A37632"/>
    <w:rsid w:val="00A40457"/>
    <w:rsid w:val="00A4115A"/>
    <w:rsid w:val="00A436C6"/>
    <w:rsid w:val="00A4522F"/>
    <w:rsid w:val="00A467BC"/>
    <w:rsid w:val="00A47C5D"/>
    <w:rsid w:val="00A51250"/>
    <w:rsid w:val="00A532A5"/>
    <w:rsid w:val="00A55565"/>
    <w:rsid w:val="00A5633D"/>
    <w:rsid w:val="00A610F3"/>
    <w:rsid w:val="00A61AC4"/>
    <w:rsid w:val="00A61D21"/>
    <w:rsid w:val="00A632A5"/>
    <w:rsid w:val="00A635C2"/>
    <w:rsid w:val="00A64278"/>
    <w:rsid w:val="00A64DA6"/>
    <w:rsid w:val="00A66146"/>
    <w:rsid w:val="00A66F0A"/>
    <w:rsid w:val="00A703BA"/>
    <w:rsid w:val="00A704BE"/>
    <w:rsid w:val="00A706FE"/>
    <w:rsid w:val="00A70936"/>
    <w:rsid w:val="00A710B3"/>
    <w:rsid w:val="00A72D9E"/>
    <w:rsid w:val="00A73336"/>
    <w:rsid w:val="00A736E4"/>
    <w:rsid w:val="00A754F6"/>
    <w:rsid w:val="00A7676B"/>
    <w:rsid w:val="00A80407"/>
    <w:rsid w:val="00A80CE8"/>
    <w:rsid w:val="00A812C0"/>
    <w:rsid w:val="00A821D1"/>
    <w:rsid w:val="00A82A2A"/>
    <w:rsid w:val="00A83EB4"/>
    <w:rsid w:val="00A84864"/>
    <w:rsid w:val="00A84DA6"/>
    <w:rsid w:val="00A85002"/>
    <w:rsid w:val="00A874F3"/>
    <w:rsid w:val="00A90F61"/>
    <w:rsid w:val="00A910DA"/>
    <w:rsid w:val="00A915E9"/>
    <w:rsid w:val="00A91A93"/>
    <w:rsid w:val="00A942D8"/>
    <w:rsid w:val="00A95B3B"/>
    <w:rsid w:val="00A968D2"/>
    <w:rsid w:val="00A96A53"/>
    <w:rsid w:val="00AA2189"/>
    <w:rsid w:val="00AA2A41"/>
    <w:rsid w:val="00AA3E30"/>
    <w:rsid w:val="00AA51B7"/>
    <w:rsid w:val="00AB0704"/>
    <w:rsid w:val="00AB34AE"/>
    <w:rsid w:val="00AB56E7"/>
    <w:rsid w:val="00AB57E5"/>
    <w:rsid w:val="00AB6622"/>
    <w:rsid w:val="00AB6856"/>
    <w:rsid w:val="00AB784C"/>
    <w:rsid w:val="00AC0619"/>
    <w:rsid w:val="00AC175F"/>
    <w:rsid w:val="00AC1C5F"/>
    <w:rsid w:val="00AC24A0"/>
    <w:rsid w:val="00AC2982"/>
    <w:rsid w:val="00AC36DB"/>
    <w:rsid w:val="00AC407D"/>
    <w:rsid w:val="00AC4B3D"/>
    <w:rsid w:val="00AC4EB7"/>
    <w:rsid w:val="00AC52AB"/>
    <w:rsid w:val="00AC57A3"/>
    <w:rsid w:val="00AD14DB"/>
    <w:rsid w:val="00AD2406"/>
    <w:rsid w:val="00AD364B"/>
    <w:rsid w:val="00AD3A1F"/>
    <w:rsid w:val="00AD43D8"/>
    <w:rsid w:val="00AD5082"/>
    <w:rsid w:val="00AD59AD"/>
    <w:rsid w:val="00AD6693"/>
    <w:rsid w:val="00AE0068"/>
    <w:rsid w:val="00AE0F5C"/>
    <w:rsid w:val="00AE2BD6"/>
    <w:rsid w:val="00AE3906"/>
    <w:rsid w:val="00AE4045"/>
    <w:rsid w:val="00AE6663"/>
    <w:rsid w:val="00AE6BE2"/>
    <w:rsid w:val="00AE7CF8"/>
    <w:rsid w:val="00AF06EF"/>
    <w:rsid w:val="00AF1BD9"/>
    <w:rsid w:val="00AF1C60"/>
    <w:rsid w:val="00AF2558"/>
    <w:rsid w:val="00AF3125"/>
    <w:rsid w:val="00AF3274"/>
    <w:rsid w:val="00AF7850"/>
    <w:rsid w:val="00B00BE1"/>
    <w:rsid w:val="00B02227"/>
    <w:rsid w:val="00B0485B"/>
    <w:rsid w:val="00B100ED"/>
    <w:rsid w:val="00B11900"/>
    <w:rsid w:val="00B1201F"/>
    <w:rsid w:val="00B135C1"/>
    <w:rsid w:val="00B13658"/>
    <w:rsid w:val="00B13CE4"/>
    <w:rsid w:val="00B13E52"/>
    <w:rsid w:val="00B150C4"/>
    <w:rsid w:val="00B163B9"/>
    <w:rsid w:val="00B16B02"/>
    <w:rsid w:val="00B17220"/>
    <w:rsid w:val="00B24C70"/>
    <w:rsid w:val="00B258B4"/>
    <w:rsid w:val="00B2738B"/>
    <w:rsid w:val="00B3034D"/>
    <w:rsid w:val="00B30675"/>
    <w:rsid w:val="00B3280B"/>
    <w:rsid w:val="00B3378F"/>
    <w:rsid w:val="00B3746F"/>
    <w:rsid w:val="00B37767"/>
    <w:rsid w:val="00B41829"/>
    <w:rsid w:val="00B41885"/>
    <w:rsid w:val="00B4257D"/>
    <w:rsid w:val="00B43D78"/>
    <w:rsid w:val="00B46F9D"/>
    <w:rsid w:val="00B47CB6"/>
    <w:rsid w:val="00B53E9C"/>
    <w:rsid w:val="00B5798D"/>
    <w:rsid w:val="00B610BF"/>
    <w:rsid w:val="00B62C4E"/>
    <w:rsid w:val="00B64335"/>
    <w:rsid w:val="00B64A54"/>
    <w:rsid w:val="00B654EE"/>
    <w:rsid w:val="00B65B74"/>
    <w:rsid w:val="00B66090"/>
    <w:rsid w:val="00B6706D"/>
    <w:rsid w:val="00B674B7"/>
    <w:rsid w:val="00B678C6"/>
    <w:rsid w:val="00B67D3E"/>
    <w:rsid w:val="00B716FE"/>
    <w:rsid w:val="00B729F6"/>
    <w:rsid w:val="00B73BD1"/>
    <w:rsid w:val="00B75072"/>
    <w:rsid w:val="00B7579E"/>
    <w:rsid w:val="00B75FD8"/>
    <w:rsid w:val="00B76178"/>
    <w:rsid w:val="00B77B6D"/>
    <w:rsid w:val="00B81944"/>
    <w:rsid w:val="00B833BB"/>
    <w:rsid w:val="00B85220"/>
    <w:rsid w:val="00B854EA"/>
    <w:rsid w:val="00B85EBE"/>
    <w:rsid w:val="00B90401"/>
    <w:rsid w:val="00B91DB0"/>
    <w:rsid w:val="00B921CD"/>
    <w:rsid w:val="00B9363E"/>
    <w:rsid w:val="00B939A5"/>
    <w:rsid w:val="00B9540F"/>
    <w:rsid w:val="00BA00CA"/>
    <w:rsid w:val="00BA19ED"/>
    <w:rsid w:val="00BA363D"/>
    <w:rsid w:val="00BA4293"/>
    <w:rsid w:val="00BA49D0"/>
    <w:rsid w:val="00BA56FE"/>
    <w:rsid w:val="00BB2E61"/>
    <w:rsid w:val="00BB35B4"/>
    <w:rsid w:val="00BB6A6E"/>
    <w:rsid w:val="00BB709E"/>
    <w:rsid w:val="00BB7B5F"/>
    <w:rsid w:val="00BB7F38"/>
    <w:rsid w:val="00BC0D46"/>
    <w:rsid w:val="00BC1524"/>
    <w:rsid w:val="00BC24EB"/>
    <w:rsid w:val="00BC3537"/>
    <w:rsid w:val="00BC4C93"/>
    <w:rsid w:val="00BC5732"/>
    <w:rsid w:val="00BC5C81"/>
    <w:rsid w:val="00BC5CAE"/>
    <w:rsid w:val="00BD058A"/>
    <w:rsid w:val="00BD10C6"/>
    <w:rsid w:val="00BD10CC"/>
    <w:rsid w:val="00BD1119"/>
    <w:rsid w:val="00BD13DB"/>
    <w:rsid w:val="00BD1A98"/>
    <w:rsid w:val="00BD3F53"/>
    <w:rsid w:val="00BD4C44"/>
    <w:rsid w:val="00BD534A"/>
    <w:rsid w:val="00BD5D27"/>
    <w:rsid w:val="00BD61CE"/>
    <w:rsid w:val="00BD67F2"/>
    <w:rsid w:val="00BD76AC"/>
    <w:rsid w:val="00BD7804"/>
    <w:rsid w:val="00BD7B78"/>
    <w:rsid w:val="00BD7CA1"/>
    <w:rsid w:val="00BE108F"/>
    <w:rsid w:val="00BE1358"/>
    <w:rsid w:val="00BE281B"/>
    <w:rsid w:val="00BE41AB"/>
    <w:rsid w:val="00BE4B97"/>
    <w:rsid w:val="00BE4F2B"/>
    <w:rsid w:val="00BE59C4"/>
    <w:rsid w:val="00BE7429"/>
    <w:rsid w:val="00BE7489"/>
    <w:rsid w:val="00BF07F0"/>
    <w:rsid w:val="00BF119D"/>
    <w:rsid w:val="00BF34A4"/>
    <w:rsid w:val="00BF38FC"/>
    <w:rsid w:val="00BF3CDB"/>
    <w:rsid w:val="00BF42AA"/>
    <w:rsid w:val="00BF4C9B"/>
    <w:rsid w:val="00BF4E38"/>
    <w:rsid w:val="00C00D3E"/>
    <w:rsid w:val="00C016CB"/>
    <w:rsid w:val="00C0183B"/>
    <w:rsid w:val="00C02A1B"/>
    <w:rsid w:val="00C040B6"/>
    <w:rsid w:val="00C044BE"/>
    <w:rsid w:val="00C044EE"/>
    <w:rsid w:val="00C04ADF"/>
    <w:rsid w:val="00C05CA4"/>
    <w:rsid w:val="00C05D44"/>
    <w:rsid w:val="00C06B6B"/>
    <w:rsid w:val="00C100B0"/>
    <w:rsid w:val="00C11A22"/>
    <w:rsid w:val="00C1217D"/>
    <w:rsid w:val="00C15857"/>
    <w:rsid w:val="00C16084"/>
    <w:rsid w:val="00C17235"/>
    <w:rsid w:val="00C2073B"/>
    <w:rsid w:val="00C2089C"/>
    <w:rsid w:val="00C225F9"/>
    <w:rsid w:val="00C23528"/>
    <w:rsid w:val="00C23D0F"/>
    <w:rsid w:val="00C241E7"/>
    <w:rsid w:val="00C25D75"/>
    <w:rsid w:val="00C25E3A"/>
    <w:rsid w:val="00C262CF"/>
    <w:rsid w:val="00C265F8"/>
    <w:rsid w:val="00C302E7"/>
    <w:rsid w:val="00C31AA6"/>
    <w:rsid w:val="00C32138"/>
    <w:rsid w:val="00C32556"/>
    <w:rsid w:val="00C34960"/>
    <w:rsid w:val="00C4368A"/>
    <w:rsid w:val="00C43891"/>
    <w:rsid w:val="00C4460E"/>
    <w:rsid w:val="00C52015"/>
    <w:rsid w:val="00C532F8"/>
    <w:rsid w:val="00C55A5E"/>
    <w:rsid w:val="00C55B94"/>
    <w:rsid w:val="00C56341"/>
    <w:rsid w:val="00C60569"/>
    <w:rsid w:val="00C6124D"/>
    <w:rsid w:val="00C61A99"/>
    <w:rsid w:val="00C62410"/>
    <w:rsid w:val="00C67EE6"/>
    <w:rsid w:val="00C722BE"/>
    <w:rsid w:val="00C73EB8"/>
    <w:rsid w:val="00C829BD"/>
    <w:rsid w:val="00C82AFE"/>
    <w:rsid w:val="00C82ED5"/>
    <w:rsid w:val="00C82F88"/>
    <w:rsid w:val="00C839D7"/>
    <w:rsid w:val="00C83DF8"/>
    <w:rsid w:val="00C85A09"/>
    <w:rsid w:val="00C85EAF"/>
    <w:rsid w:val="00C87A4D"/>
    <w:rsid w:val="00C92C8C"/>
    <w:rsid w:val="00C936F5"/>
    <w:rsid w:val="00C93FEA"/>
    <w:rsid w:val="00C94069"/>
    <w:rsid w:val="00C94C56"/>
    <w:rsid w:val="00C95DC6"/>
    <w:rsid w:val="00C95FE1"/>
    <w:rsid w:val="00C96D4C"/>
    <w:rsid w:val="00CA0247"/>
    <w:rsid w:val="00CA0717"/>
    <w:rsid w:val="00CA1176"/>
    <w:rsid w:val="00CA1A3D"/>
    <w:rsid w:val="00CA2979"/>
    <w:rsid w:val="00CA421E"/>
    <w:rsid w:val="00CA75F5"/>
    <w:rsid w:val="00CB0BD3"/>
    <w:rsid w:val="00CB43E9"/>
    <w:rsid w:val="00CB5217"/>
    <w:rsid w:val="00CB6FC2"/>
    <w:rsid w:val="00CC03C2"/>
    <w:rsid w:val="00CC0A5B"/>
    <w:rsid w:val="00CC1828"/>
    <w:rsid w:val="00CC2045"/>
    <w:rsid w:val="00CC2625"/>
    <w:rsid w:val="00CC2ABD"/>
    <w:rsid w:val="00CC2E59"/>
    <w:rsid w:val="00CC2F39"/>
    <w:rsid w:val="00CC3409"/>
    <w:rsid w:val="00CC5287"/>
    <w:rsid w:val="00CC5CE9"/>
    <w:rsid w:val="00CC6452"/>
    <w:rsid w:val="00CC70E9"/>
    <w:rsid w:val="00CC73A1"/>
    <w:rsid w:val="00CC7FA8"/>
    <w:rsid w:val="00CD018B"/>
    <w:rsid w:val="00CD1ACD"/>
    <w:rsid w:val="00CD1ED8"/>
    <w:rsid w:val="00CD2D03"/>
    <w:rsid w:val="00CD31F8"/>
    <w:rsid w:val="00CD4523"/>
    <w:rsid w:val="00CD5E4E"/>
    <w:rsid w:val="00CD6C90"/>
    <w:rsid w:val="00CE03E1"/>
    <w:rsid w:val="00CE048C"/>
    <w:rsid w:val="00CE07A0"/>
    <w:rsid w:val="00CE0B97"/>
    <w:rsid w:val="00CE1D01"/>
    <w:rsid w:val="00CE29D2"/>
    <w:rsid w:val="00CE38AA"/>
    <w:rsid w:val="00CE4018"/>
    <w:rsid w:val="00CE439A"/>
    <w:rsid w:val="00CE4764"/>
    <w:rsid w:val="00CE53C4"/>
    <w:rsid w:val="00CF1F9C"/>
    <w:rsid w:val="00CF23FD"/>
    <w:rsid w:val="00CF2C5D"/>
    <w:rsid w:val="00CF331E"/>
    <w:rsid w:val="00CF588B"/>
    <w:rsid w:val="00CF5A69"/>
    <w:rsid w:val="00CF5E7B"/>
    <w:rsid w:val="00CF6EB5"/>
    <w:rsid w:val="00D002A3"/>
    <w:rsid w:val="00D0053F"/>
    <w:rsid w:val="00D00DAF"/>
    <w:rsid w:val="00D00FE4"/>
    <w:rsid w:val="00D0140A"/>
    <w:rsid w:val="00D0336E"/>
    <w:rsid w:val="00D044EE"/>
    <w:rsid w:val="00D05E9D"/>
    <w:rsid w:val="00D1015E"/>
    <w:rsid w:val="00D10DA3"/>
    <w:rsid w:val="00D11EF4"/>
    <w:rsid w:val="00D14248"/>
    <w:rsid w:val="00D14394"/>
    <w:rsid w:val="00D14543"/>
    <w:rsid w:val="00D14AF6"/>
    <w:rsid w:val="00D15385"/>
    <w:rsid w:val="00D159E3"/>
    <w:rsid w:val="00D16605"/>
    <w:rsid w:val="00D22A65"/>
    <w:rsid w:val="00D24AA3"/>
    <w:rsid w:val="00D24B80"/>
    <w:rsid w:val="00D25023"/>
    <w:rsid w:val="00D2687F"/>
    <w:rsid w:val="00D330F9"/>
    <w:rsid w:val="00D34B62"/>
    <w:rsid w:val="00D3772D"/>
    <w:rsid w:val="00D40234"/>
    <w:rsid w:val="00D40349"/>
    <w:rsid w:val="00D40B0C"/>
    <w:rsid w:val="00D41379"/>
    <w:rsid w:val="00D42A68"/>
    <w:rsid w:val="00D42B7A"/>
    <w:rsid w:val="00D43201"/>
    <w:rsid w:val="00D435AD"/>
    <w:rsid w:val="00D441EB"/>
    <w:rsid w:val="00D442E5"/>
    <w:rsid w:val="00D4451F"/>
    <w:rsid w:val="00D45B7D"/>
    <w:rsid w:val="00D47C00"/>
    <w:rsid w:val="00D47E06"/>
    <w:rsid w:val="00D52423"/>
    <w:rsid w:val="00D53658"/>
    <w:rsid w:val="00D53E29"/>
    <w:rsid w:val="00D53ECC"/>
    <w:rsid w:val="00D53FAE"/>
    <w:rsid w:val="00D54260"/>
    <w:rsid w:val="00D559BC"/>
    <w:rsid w:val="00D601E6"/>
    <w:rsid w:val="00D618A2"/>
    <w:rsid w:val="00D639FC"/>
    <w:rsid w:val="00D65ADA"/>
    <w:rsid w:val="00D65C67"/>
    <w:rsid w:val="00D66A25"/>
    <w:rsid w:val="00D67B29"/>
    <w:rsid w:val="00D70F04"/>
    <w:rsid w:val="00D71FB2"/>
    <w:rsid w:val="00D72FF8"/>
    <w:rsid w:val="00D740F1"/>
    <w:rsid w:val="00D750E7"/>
    <w:rsid w:val="00D757FD"/>
    <w:rsid w:val="00D75E43"/>
    <w:rsid w:val="00D76B2F"/>
    <w:rsid w:val="00D815A7"/>
    <w:rsid w:val="00D82DCC"/>
    <w:rsid w:val="00D83A8C"/>
    <w:rsid w:val="00D83F2B"/>
    <w:rsid w:val="00D856A4"/>
    <w:rsid w:val="00D90962"/>
    <w:rsid w:val="00D9096F"/>
    <w:rsid w:val="00D90E7C"/>
    <w:rsid w:val="00D91001"/>
    <w:rsid w:val="00D92ADF"/>
    <w:rsid w:val="00D93CBC"/>
    <w:rsid w:val="00D9449A"/>
    <w:rsid w:val="00D95608"/>
    <w:rsid w:val="00DA00D1"/>
    <w:rsid w:val="00DA124A"/>
    <w:rsid w:val="00DA1695"/>
    <w:rsid w:val="00DA2E79"/>
    <w:rsid w:val="00DA3120"/>
    <w:rsid w:val="00DA3AE3"/>
    <w:rsid w:val="00DA6779"/>
    <w:rsid w:val="00DA6D17"/>
    <w:rsid w:val="00DA7316"/>
    <w:rsid w:val="00DA79F7"/>
    <w:rsid w:val="00DB00AB"/>
    <w:rsid w:val="00DB1009"/>
    <w:rsid w:val="00DB3F65"/>
    <w:rsid w:val="00DB440C"/>
    <w:rsid w:val="00DB4AF0"/>
    <w:rsid w:val="00DB6D54"/>
    <w:rsid w:val="00DB7FAD"/>
    <w:rsid w:val="00DC0834"/>
    <w:rsid w:val="00DC1490"/>
    <w:rsid w:val="00DC3C78"/>
    <w:rsid w:val="00DC3E39"/>
    <w:rsid w:val="00DC41D1"/>
    <w:rsid w:val="00DC4690"/>
    <w:rsid w:val="00DC5134"/>
    <w:rsid w:val="00DC7678"/>
    <w:rsid w:val="00DD0BCC"/>
    <w:rsid w:val="00DD206C"/>
    <w:rsid w:val="00DD25A2"/>
    <w:rsid w:val="00DD3113"/>
    <w:rsid w:val="00DD3357"/>
    <w:rsid w:val="00DD564D"/>
    <w:rsid w:val="00DD5F69"/>
    <w:rsid w:val="00DE0595"/>
    <w:rsid w:val="00DE0A87"/>
    <w:rsid w:val="00DE0FBE"/>
    <w:rsid w:val="00DE190A"/>
    <w:rsid w:val="00DE2692"/>
    <w:rsid w:val="00DE37C2"/>
    <w:rsid w:val="00DE53CE"/>
    <w:rsid w:val="00DF0549"/>
    <w:rsid w:val="00DF0901"/>
    <w:rsid w:val="00DF20B6"/>
    <w:rsid w:val="00DF2830"/>
    <w:rsid w:val="00DF2FDF"/>
    <w:rsid w:val="00DF3382"/>
    <w:rsid w:val="00DF33DB"/>
    <w:rsid w:val="00DF42D1"/>
    <w:rsid w:val="00DF76E3"/>
    <w:rsid w:val="00DF7E95"/>
    <w:rsid w:val="00E00356"/>
    <w:rsid w:val="00E02D12"/>
    <w:rsid w:val="00E05229"/>
    <w:rsid w:val="00E109C6"/>
    <w:rsid w:val="00E123D1"/>
    <w:rsid w:val="00E12FD6"/>
    <w:rsid w:val="00E13BBF"/>
    <w:rsid w:val="00E1497E"/>
    <w:rsid w:val="00E15D61"/>
    <w:rsid w:val="00E166D8"/>
    <w:rsid w:val="00E16D47"/>
    <w:rsid w:val="00E172DE"/>
    <w:rsid w:val="00E20E0A"/>
    <w:rsid w:val="00E22020"/>
    <w:rsid w:val="00E2271F"/>
    <w:rsid w:val="00E234B7"/>
    <w:rsid w:val="00E24FAE"/>
    <w:rsid w:val="00E25873"/>
    <w:rsid w:val="00E26613"/>
    <w:rsid w:val="00E26CBB"/>
    <w:rsid w:val="00E27CAD"/>
    <w:rsid w:val="00E30878"/>
    <w:rsid w:val="00E35E30"/>
    <w:rsid w:val="00E369CA"/>
    <w:rsid w:val="00E36BF1"/>
    <w:rsid w:val="00E4271E"/>
    <w:rsid w:val="00E45DE5"/>
    <w:rsid w:val="00E51986"/>
    <w:rsid w:val="00E51D57"/>
    <w:rsid w:val="00E51D73"/>
    <w:rsid w:val="00E523B8"/>
    <w:rsid w:val="00E52D9F"/>
    <w:rsid w:val="00E534F1"/>
    <w:rsid w:val="00E56572"/>
    <w:rsid w:val="00E56A68"/>
    <w:rsid w:val="00E56F8D"/>
    <w:rsid w:val="00E57023"/>
    <w:rsid w:val="00E5721C"/>
    <w:rsid w:val="00E57521"/>
    <w:rsid w:val="00E57822"/>
    <w:rsid w:val="00E6422A"/>
    <w:rsid w:val="00E656E2"/>
    <w:rsid w:val="00E658E9"/>
    <w:rsid w:val="00E667AF"/>
    <w:rsid w:val="00E675D5"/>
    <w:rsid w:val="00E7008A"/>
    <w:rsid w:val="00E7109D"/>
    <w:rsid w:val="00E72B45"/>
    <w:rsid w:val="00E7310A"/>
    <w:rsid w:val="00E73251"/>
    <w:rsid w:val="00E7333B"/>
    <w:rsid w:val="00E73696"/>
    <w:rsid w:val="00E73EC5"/>
    <w:rsid w:val="00E74AF0"/>
    <w:rsid w:val="00E77DFB"/>
    <w:rsid w:val="00E81136"/>
    <w:rsid w:val="00E822D7"/>
    <w:rsid w:val="00E827C1"/>
    <w:rsid w:val="00E85158"/>
    <w:rsid w:val="00E851A4"/>
    <w:rsid w:val="00E85CF0"/>
    <w:rsid w:val="00E8601F"/>
    <w:rsid w:val="00E86F83"/>
    <w:rsid w:val="00E87B3E"/>
    <w:rsid w:val="00E87DFC"/>
    <w:rsid w:val="00E9161F"/>
    <w:rsid w:val="00E92590"/>
    <w:rsid w:val="00E93E73"/>
    <w:rsid w:val="00E93E96"/>
    <w:rsid w:val="00EA09B9"/>
    <w:rsid w:val="00EA2F73"/>
    <w:rsid w:val="00EA36AC"/>
    <w:rsid w:val="00EA3908"/>
    <w:rsid w:val="00EA41D5"/>
    <w:rsid w:val="00EA44D9"/>
    <w:rsid w:val="00EA4C2A"/>
    <w:rsid w:val="00EA4FD9"/>
    <w:rsid w:val="00EA5470"/>
    <w:rsid w:val="00EA65D8"/>
    <w:rsid w:val="00EB0B63"/>
    <w:rsid w:val="00EB2025"/>
    <w:rsid w:val="00EB2FCC"/>
    <w:rsid w:val="00EB34A6"/>
    <w:rsid w:val="00EB4623"/>
    <w:rsid w:val="00EB6B6C"/>
    <w:rsid w:val="00EC0874"/>
    <w:rsid w:val="00EC0F0F"/>
    <w:rsid w:val="00EC2170"/>
    <w:rsid w:val="00EC21CE"/>
    <w:rsid w:val="00EC63C9"/>
    <w:rsid w:val="00EC6EDD"/>
    <w:rsid w:val="00EC7A9A"/>
    <w:rsid w:val="00EC7D32"/>
    <w:rsid w:val="00EC7E2F"/>
    <w:rsid w:val="00EC7F90"/>
    <w:rsid w:val="00ED2B6D"/>
    <w:rsid w:val="00ED35BF"/>
    <w:rsid w:val="00ED3D21"/>
    <w:rsid w:val="00ED41C9"/>
    <w:rsid w:val="00ED5EEA"/>
    <w:rsid w:val="00ED682D"/>
    <w:rsid w:val="00ED697E"/>
    <w:rsid w:val="00EE0AE0"/>
    <w:rsid w:val="00EE0CF0"/>
    <w:rsid w:val="00EE1776"/>
    <w:rsid w:val="00EE20EB"/>
    <w:rsid w:val="00EE2AF0"/>
    <w:rsid w:val="00EE4E19"/>
    <w:rsid w:val="00EE78AE"/>
    <w:rsid w:val="00EF1A72"/>
    <w:rsid w:val="00EF2927"/>
    <w:rsid w:val="00EF2A98"/>
    <w:rsid w:val="00EF7F1A"/>
    <w:rsid w:val="00F027B5"/>
    <w:rsid w:val="00F04A16"/>
    <w:rsid w:val="00F04A97"/>
    <w:rsid w:val="00F07108"/>
    <w:rsid w:val="00F07649"/>
    <w:rsid w:val="00F07780"/>
    <w:rsid w:val="00F1062E"/>
    <w:rsid w:val="00F10F98"/>
    <w:rsid w:val="00F11D5C"/>
    <w:rsid w:val="00F11DD7"/>
    <w:rsid w:val="00F14EC3"/>
    <w:rsid w:val="00F15288"/>
    <w:rsid w:val="00F15494"/>
    <w:rsid w:val="00F15FE0"/>
    <w:rsid w:val="00F1735B"/>
    <w:rsid w:val="00F206BC"/>
    <w:rsid w:val="00F223E6"/>
    <w:rsid w:val="00F235E5"/>
    <w:rsid w:val="00F24A85"/>
    <w:rsid w:val="00F25441"/>
    <w:rsid w:val="00F25BA8"/>
    <w:rsid w:val="00F264E5"/>
    <w:rsid w:val="00F27236"/>
    <w:rsid w:val="00F27410"/>
    <w:rsid w:val="00F31865"/>
    <w:rsid w:val="00F319E3"/>
    <w:rsid w:val="00F31A13"/>
    <w:rsid w:val="00F34DC2"/>
    <w:rsid w:val="00F42211"/>
    <w:rsid w:val="00F431FC"/>
    <w:rsid w:val="00F43D23"/>
    <w:rsid w:val="00F511C5"/>
    <w:rsid w:val="00F52307"/>
    <w:rsid w:val="00F524BA"/>
    <w:rsid w:val="00F526F2"/>
    <w:rsid w:val="00F53584"/>
    <w:rsid w:val="00F53667"/>
    <w:rsid w:val="00F5648C"/>
    <w:rsid w:val="00F57FC4"/>
    <w:rsid w:val="00F63306"/>
    <w:rsid w:val="00F63C87"/>
    <w:rsid w:val="00F702A4"/>
    <w:rsid w:val="00F71E20"/>
    <w:rsid w:val="00F7354A"/>
    <w:rsid w:val="00F73C6D"/>
    <w:rsid w:val="00F74A76"/>
    <w:rsid w:val="00F75179"/>
    <w:rsid w:val="00F81A1D"/>
    <w:rsid w:val="00F81D53"/>
    <w:rsid w:val="00F82360"/>
    <w:rsid w:val="00F8290B"/>
    <w:rsid w:val="00F83641"/>
    <w:rsid w:val="00F85FDE"/>
    <w:rsid w:val="00F90C7C"/>
    <w:rsid w:val="00F915F1"/>
    <w:rsid w:val="00F92E60"/>
    <w:rsid w:val="00F935D0"/>
    <w:rsid w:val="00F93BF4"/>
    <w:rsid w:val="00F956EC"/>
    <w:rsid w:val="00F96586"/>
    <w:rsid w:val="00FA1126"/>
    <w:rsid w:val="00FA416B"/>
    <w:rsid w:val="00FA437D"/>
    <w:rsid w:val="00FA55AD"/>
    <w:rsid w:val="00FA5F2B"/>
    <w:rsid w:val="00FA776A"/>
    <w:rsid w:val="00FB3125"/>
    <w:rsid w:val="00FB3134"/>
    <w:rsid w:val="00FC0715"/>
    <w:rsid w:val="00FC08B1"/>
    <w:rsid w:val="00FC08F7"/>
    <w:rsid w:val="00FC19BA"/>
    <w:rsid w:val="00FC2C73"/>
    <w:rsid w:val="00FC3E7A"/>
    <w:rsid w:val="00FC442F"/>
    <w:rsid w:val="00FC6ADB"/>
    <w:rsid w:val="00FD0D68"/>
    <w:rsid w:val="00FD22D3"/>
    <w:rsid w:val="00FD269F"/>
    <w:rsid w:val="00FD3FFC"/>
    <w:rsid w:val="00FD5AC6"/>
    <w:rsid w:val="00FD5F1D"/>
    <w:rsid w:val="00FD7D81"/>
    <w:rsid w:val="00FE1010"/>
    <w:rsid w:val="00FE19B7"/>
    <w:rsid w:val="00FE3608"/>
    <w:rsid w:val="00FE3817"/>
    <w:rsid w:val="00FE3929"/>
    <w:rsid w:val="00FE3F13"/>
    <w:rsid w:val="00FE5202"/>
    <w:rsid w:val="00FE57AC"/>
    <w:rsid w:val="00FE5FA5"/>
    <w:rsid w:val="00FE6D74"/>
    <w:rsid w:val="00FF0ED5"/>
    <w:rsid w:val="00FF2174"/>
    <w:rsid w:val="00FF3412"/>
    <w:rsid w:val="00FF38D1"/>
    <w:rsid w:val="00FF3908"/>
    <w:rsid w:val="00FF4030"/>
    <w:rsid w:val="00FF5796"/>
    <w:rsid w:val="00FF59C2"/>
    <w:rsid w:val="00FF6D07"/>
    <w:rsid w:val="00FF7F3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DAD7D"/>
  <w15:chartTrackingRefBased/>
  <w15:docId w15:val="{B901F208-9983-BC4A-97F5-2029AD0F73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78AE"/>
    <w:rPr>
      <w:rFonts w:ascii="Times New Roman" w:eastAsia="Times New Roman" w:hAnsi="Times New Roman" w:cs="Times New Roman"/>
      <w:lang w:eastAsia="en-GB"/>
    </w:rPr>
  </w:style>
  <w:style w:type="paragraph" w:styleId="Heading2">
    <w:name w:val="heading 2"/>
    <w:basedOn w:val="Normal"/>
    <w:link w:val="Heading2Char"/>
    <w:uiPriority w:val="9"/>
    <w:qFormat/>
    <w:rsid w:val="00BD7CA1"/>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47AA4"/>
    <w:pPr>
      <w:tabs>
        <w:tab w:val="left" w:pos="500"/>
      </w:tabs>
      <w:spacing w:after="240"/>
      <w:ind w:left="504" w:hanging="504"/>
    </w:pPr>
    <w:rPr>
      <w:rFonts w:asciiTheme="minorHAnsi" w:eastAsiaTheme="minorHAnsi" w:hAnsiTheme="minorHAnsi" w:cstheme="minorBidi"/>
      <w:lang w:eastAsia="en-US"/>
    </w:rPr>
  </w:style>
  <w:style w:type="character" w:styleId="LineNumber">
    <w:name w:val="line number"/>
    <w:basedOn w:val="DefaultParagraphFont"/>
    <w:uiPriority w:val="99"/>
    <w:semiHidden/>
    <w:unhideWhenUsed/>
    <w:rsid w:val="00D618A2"/>
  </w:style>
  <w:style w:type="character" w:styleId="CommentReference">
    <w:name w:val="annotation reference"/>
    <w:basedOn w:val="DefaultParagraphFont"/>
    <w:uiPriority w:val="99"/>
    <w:semiHidden/>
    <w:unhideWhenUsed/>
    <w:rsid w:val="00D618A2"/>
    <w:rPr>
      <w:sz w:val="16"/>
      <w:szCs w:val="16"/>
    </w:rPr>
  </w:style>
  <w:style w:type="paragraph" w:styleId="CommentText">
    <w:name w:val="annotation text"/>
    <w:basedOn w:val="Normal"/>
    <w:link w:val="CommentTextChar"/>
    <w:uiPriority w:val="99"/>
    <w:unhideWhenUsed/>
    <w:rsid w:val="00D618A2"/>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D618A2"/>
    <w:rPr>
      <w:sz w:val="20"/>
      <w:szCs w:val="20"/>
    </w:rPr>
  </w:style>
  <w:style w:type="paragraph" w:styleId="CommentSubject">
    <w:name w:val="annotation subject"/>
    <w:basedOn w:val="CommentText"/>
    <w:next w:val="CommentText"/>
    <w:link w:val="CommentSubjectChar"/>
    <w:uiPriority w:val="99"/>
    <w:semiHidden/>
    <w:unhideWhenUsed/>
    <w:rsid w:val="00D618A2"/>
    <w:rPr>
      <w:b/>
      <w:bCs/>
    </w:rPr>
  </w:style>
  <w:style w:type="character" w:customStyle="1" w:styleId="CommentSubjectChar">
    <w:name w:val="Comment Subject Char"/>
    <w:basedOn w:val="CommentTextChar"/>
    <w:link w:val="CommentSubject"/>
    <w:uiPriority w:val="99"/>
    <w:semiHidden/>
    <w:rsid w:val="00D618A2"/>
    <w:rPr>
      <w:b/>
      <w:bCs/>
      <w:sz w:val="20"/>
      <w:szCs w:val="20"/>
    </w:rPr>
  </w:style>
  <w:style w:type="paragraph" w:styleId="BalloonText">
    <w:name w:val="Balloon Text"/>
    <w:basedOn w:val="Normal"/>
    <w:link w:val="BalloonTextChar"/>
    <w:uiPriority w:val="99"/>
    <w:semiHidden/>
    <w:unhideWhenUsed/>
    <w:rsid w:val="00D618A2"/>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D618A2"/>
    <w:rPr>
      <w:rFonts w:ascii="Times New Roman" w:hAnsi="Times New Roman" w:cs="Times New Roman"/>
      <w:sz w:val="18"/>
      <w:szCs w:val="18"/>
    </w:rPr>
  </w:style>
  <w:style w:type="paragraph" w:styleId="Revision">
    <w:name w:val="Revision"/>
    <w:hidden/>
    <w:uiPriority w:val="99"/>
    <w:semiHidden/>
    <w:rsid w:val="00620810"/>
  </w:style>
  <w:style w:type="paragraph" w:styleId="ListParagraph">
    <w:name w:val="List Paragraph"/>
    <w:basedOn w:val="Normal"/>
    <w:uiPriority w:val="34"/>
    <w:qFormat/>
    <w:rsid w:val="00A25023"/>
    <w:pPr>
      <w:ind w:left="720"/>
      <w:contextualSpacing/>
    </w:pPr>
    <w:rPr>
      <w:rFonts w:asciiTheme="minorHAnsi" w:eastAsiaTheme="minorHAnsi" w:hAnsiTheme="minorHAnsi" w:cstheme="minorBidi"/>
      <w:lang w:eastAsia="en-US"/>
    </w:rPr>
  </w:style>
  <w:style w:type="table" w:styleId="TableGrid">
    <w:name w:val="Table Grid"/>
    <w:basedOn w:val="TableNormal"/>
    <w:uiPriority w:val="39"/>
    <w:rsid w:val="004933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5">
    <w:name w:val="Grid Table 5 Dark Accent 5"/>
    <w:basedOn w:val="TableNormal"/>
    <w:uiPriority w:val="50"/>
    <w:rsid w:val="00EC7F9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2-Accent1">
    <w:name w:val="Grid Table 2 Accent 1"/>
    <w:basedOn w:val="TableNormal"/>
    <w:uiPriority w:val="47"/>
    <w:rsid w:val="00EC7F90"/>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1">
    <w:name w:val="List Table 1 Light Accent 1"/>
    <w:basedOn w:val="TableNormal"/>
    <w:uiPriority w:val="46"/>
    <w:rsid w:val="00EC7F90"/>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Hyperlink">
    <w:name w:val="Hyperlink"/>
    <w:basedOn w:val="DefaultParagraphFont"/>
    <w:uiPriority w:val="99"/>
    <w:unhideWhenUsed/>
    <w:rsid w:val="003D43F0"/>
    <w:rPr>
      <w:color w:val="0000FF"/>
      <w:u w:val="single"/>
    </w:rPr>
  </w:style>
  <w:style w:type="character" w:customStyle="1" w:styleId="apple-converted-space">
    <w:name w:val="apple-converted-space"/>
    <w:basedOn w:val="DefaultParagraphFont"/>
    <w:rsid w:val="003D43F0"/>
  </w:style>
  <w:style w:type="character" w:styleId="Emphasis">
    <w:name w:val="Emphasis"/>
    <w:basedOn w:val="DefaultParagraphFont"/>
    <w:uiPriority w:val="20"/>
    <w:qFormat/>
    <w:rsid w:val="003D43F0"/>
    <w:rPr>
      <w:i/>
      <w:iCs/>
    </w:rPr>
  </w:style>
  <w:style w:type="character" w:styleId="UnresolvedMention">
    <w:name w:val="Unresolved Mention"/>
    <w:basedOn w:val="DefaultParagraphFont"/>
    <w:uiPriority w:val="99"/>
    <w:semiHidden/>
    <w:unhideWhenUsed/>
    <w:rsid w:val="002E1AD1"/>
    <w:rPr>
      <w:color w:val="605E5C"/>
      <w:shd w:val="clear" w:color="auto" w:fill="E1DFDD"/>
    </w:rPr>
  </w:style>
  <w:style w:type="paragraph" w:styleId="Header">
    <w:name w:val="header"/>
    <w:basedOn w:val="Normal"/>
    <w:link w:val="HeaderChar"/>
    <w:uiPriority w:val="99"/>
    <w:unhideWhenUsed/>
    <w:rsid w:val="00753E5F"/>
    <w:pPr>
      <w:tabs>
        <w:tab w:val="center" w:pos="4513"/>
        <w:tab w:val="right" w:pos="9026"/>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753E5F"/>
  </w:style>
  <w:style w:type="paragraph" w:styleId="Footer">
    <w:name w:val="footer"/>
    <w:basedOn w:val="Normal"/>
    <w:link w:val="FooterChar"/>
    <w:uiPriority w:val="99"/>
    <w:unhideWhenUsed/>
    <w:rsid w:val="00753E5F"/>
    <w:pPr>
      <w:tabs>
        <w:tab w:val="center" w:pos="4513"/>
        <w:tab w:val="right" w:pos="9026"/>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753E5F"/>
  </w:style>
  <w:style w:type="paragraph" w:styleId="NormalWeb">
    <w:name w:val="Normal (Web)"/>
    <w:basedOn w:val="Normal"/>
    <w:uiPriority w:val="99"/>
    <w:unhideWhenUsed/>
    <w:rsid w:val="00416897"/>
    <w:pPr>
      <w:spacing w:before="100" w:beforeAutospacing="1" w:after="100" w:afterAutospacing="1"/>
    </w:pPr>
  </w:style>
  <w:style w:type="character" w:customStyle="1" w:styleId="Heading2Char">
    <w:name w:val="Heading 2 Char"/>
    <w:basedOn w:val="DefaultParagraphFont"/>
    <w:link w:val="Heading2"/>
    <w:uiPriority w:val="9"/>
    <w:rsid w:val="00BD7CA1"/>
    <w:rPr>
      <w:rFonts w:ascii="Times New Roman" w:eastAsia="Times New Roman" w:hAnsi="Times New Roman" w:cs="Times New Roman"/>
      <w:b/>
      <w:bCs/>
      <w:sz w:val="36"/>
      <w:szCs w:val="36"/>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55436">
      <w:bodyDiv w:val="1"/>
      <w:marLeft w:val="0"/>
      <w:marRight w:val="0"/>
      <w:marTop w:val="0"/>
      <w:marBottom w:val="0"/>
      <w:divBdr>
        <w:top w:val="none" w:sz="0" w:space="0" w:color="auto"/>
        <w:left w:val="none" w:sz="0" w:space="0" w:color="auto"/>
        <w:bottom w:val="none" w:sz="0" w:space="0" w:color="auto"/>
        <w:right w:val="none" w:sz="0" w:space="0" w:color="auto"/>
      </w:divBdr>
    </w:div>
    <w:div w:id="27951071">
      <w:bodyDiv w:val="1"/>
      <w:marLeft w:val="0"/>
      <w:marRight w:val="0"/>
      <w:marTop w:val="0"/>
      <w:marBottom w:val="0"/>
      <w:divBdr>
        <w:top w:val="none" w:sz="0" w:space="0" w:color="auto"/>
        <w:left w:val="none" w:sz="0" w:space="0" w:color="auto"/>
        <w:bottom w:val="none" w:sz="0" w:space="0" w:color="auto"/>
        <w:right w:val="none" w:sz="0" w:space="0" w:color="auto"/>
      </w:divBdr>
    </w:div>
    <w:div w:id="50691144">
      <w:bodyDiv w:val="1"/>
      <w:marLeft w:val="0"/>
      <w:marRight w:val="0"/>
      <w:marTop w:val="0"/>
      <w:marBottom w:val="0"/>
      <w:divBdr>
        <w:top w:val="none" w:sz="0" w:space="0" w:color="auto"/>
        <w:left w:val="none" w:sz="0" w:space="0" w:color="auto"/>
        <w:bottom w:val="none" w:sz="0" w:space="0" w:color="auto"/>
        <w:right w:val="none" w:sz="0" w:space="0" w:color="auto"/>
      </w:divBdr>
    </w:div>
    <w:div w:id="121534627">
      <w:bodyDiv w:val="1"/>
      <w:marLeft w:val="0"/>
      <w:marRight w:val="0"/>
      <w:marTop w:val="0"/>
      <w:marBottom w:val="0"/>
      <w:divBdr>
        <w:top w:val="none" w:sz="0" w:space="0" w:color="auto"/>
        <w:left w:val="none" w:sz="0" w:space="0" w:color="auto"/>
        <w:bottom w:val="none" w:sz="0" w:space="0" w:color="auto"/>
        <w:right w:val="none" w:sz="0" w:space="0" w:color="auto"/>
      </w:divBdr>
    </w:div>
    <w:div w:id="157893661">
      <w:bodyDiv w:val="1"/>
      <w:marLeft w:val="0"/>
      <w:marRight w:val="0"/>
      <w:marTop w:val="0"/>
      <w:marBottom w:val="0"/>
      <w:divBdr>
        <w:top w:val="none" w:sz="0" w:space="0" w:color="auto"/>
        <w:left w:val="none" w:sz="0" w:space="0" w:color="auto"/>
        <w:bottom w:val="none" w:sz="0" w:space="0" w:color="auto"/>
        <w:right w:val="none" w:sz="0" w:space="0" w:color="auto"/>
      </w:divBdr>
    </w:div>
    <w:div w:id="287860348">
      <w:bodyDiv w:val="1"/>
      <w:marLeft w:val="0"/>
      <w:marRight w:val="0"/>
      <w:marTop w:val="0"/>
      <w:marBottom w:val="0"/>
      <w:divBdr>
        <w:top w:val="none" w:sz="0" w:space="0" w:color="auto"/>
        <w:left w:val="none" w:sz="0" w:space="0" w:color="auto"/>
        <w:bottom w:val="none" w:sz="0" w:space="0" w:color="auto"/>
        <w:right w:val="none" w:sz="0" w:space="0" w:color="auto"/>
      </w:divBdr>
    </w:div>
    <w:div w:id="420218174">
      <w:bodyDiv w:val="1"/>
      <w:marLeft w:val="0"/>
      <w:marRight w:val="0"/>
      <w:marTop w:val="0"/>
      <w:marBottom w:val="0"/>
      <w:divBdr>
        <w:top w:val="none" w:sz="0" w:space="0" w:color="auto"/>
        <w:left w:val="none" w:sz="0" w:space="0" w:color="auto"/>
        <w:bottom w:val="none" w:sz="0" w:space="0" w:color="auto"/>
        <w:right w:val="none" w:sz="0" w:space="0" w:color="auto"/>
      </w:divBdr>
    </w:div>
    <w:div w:id="431631188">
      <w:bodyDiv w:val="1"/>
      <w:marLeft w:val="0"/>
      <w:marRight w:val="0"/>
      <w:marTop w:val="0"/>
      <w:marBottom w:val="0"/>
      <w:divBdr>
        <w:top w:val="none" w:sz="0" w:space="0" w:color="auto"/>
        <w:left w:val="none" w:sz="0" w:space="0" w:color="auto"/>
        <w:bottom w:val="none" w:sz="0" w:space="0" w:color="auto"/>
        <w:right w:val="none" w:sz="0" w:space="0" w:color="auto"/>
      </w:divBdr>
    </w:div>
    <w:div w:id="454370636">
      <w:bodyDiv w:val="1"/>
      <w:marLeft w:val="0"/>
      <w:marRight w:val="0"/>
      <w:marTop w:val="0"/>
      <w:marBottom w:val="0"/>
      <w:divBdr>
        <w:top w:val="none" w:sz="0" w:space="0" w:color="auto"/>
        <w:left w:val="none" w:sz="0" w:space="0" w:color="auto"/>
        <w:bottom w:val="none" w:sz="0" w:space="0" w:color="auto"/>
        <w:right w:val="none" w:sz="0" w:space="0" w:color="auto"/>
      </w:divBdr>
      <w:divsChild>
        <w:div w:id="54225707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1758169">
              <w:marLeft w:val="0"/>
              <w:marRight w:val="0"/>
              <w:marTop w:val="0"/>
              <w:marBottom w:val="0"/>
              <w:divBdr>
                <w:top w:val="none" w:sz="0" w:space="0" w:color="auto"/>
                <w:left w:val="none" w:sz="0" w:space="0" w:color="auto"/>
                <w:bottom w:val="none" w:sz="0" w:space="0" w:color="auto"/>
                <w:right w:val="none" w:sz="0" w:space="0" w:color="auto"/>
              </w:divBdr>
              <w:divsChild>
                <w:div w:id="1710567211">
                  <w:marLeft w:val="0"/>
                  <w:marRight w:val="0"/>
                  <w:marTop w:val="0"/>
                  <w:marBottom w:val="0"/>
                  <w:divBdr>
                    <w:top w:val="none" w:sz="0" w:space="0" w:color="auto"/>
                    <w:left w:val="none" w:sz="0" w:space="0" w:color="auto"/>
                    <w:bottom w:val="none" w:sz="0" w:space="0" w:color="auto"/>
                    <w:right w:val="none" w:sz="0" w:space="0" w:color="auto"/>
                  </w:divBdr>
                  <w:divsChild>
                    <w:div w:id="1163357776">
                      <w:marLeft w:val="0"/>
                      <w:marRight w:val="0"/>
                      <w:marTop w:val="0"/>
                      <w:marBottom w:val="0"/>
                      <w:divBdr>
                        <w:top w:val="none" w:sz="0" w:space="0" w:color="auto"/>
                        <w:left w:val="none" w:sz="0" w:space="0" w:color="auto"/>
                        <w:bottom w:val="none" w:sz="0" w:space="0" w:color="auto"/>
                        <w:right w:val="none" w:sz="0" w:space="0" w:color="auto"/>
                      </w:divBdr>
                      <w:divsChild>
                        <w:div w:id="668292467">
                          <w:marLeft w:val="0"/>
                          <w:marRight w:val="0"/>
                          <w:marTop w:val="0"/>
                          <w:marBottom w:val="0"/>
                          <w:divBdr>
                            <w:top w:val="none" w:sz="0" w:space="0" w:color="auto"/>
                            <w:left w:val="none" w:sz="0" w:space="0" w:color="auto"/>
                            <w:bottom w:val="none" w:sz="0" w:space="0" w:color="auto"/>
                            <w:right w:val="none" w:sz="0" w:space="0" w:color="auto"/>
                          </w:divBdr>
                        </w:div>
                      </w:divsChild>
                    </w:div>
                    <w:div w:id="1036470465">
                      <w:marLeft w:val="0"/>
                      <w:marRight w:val="0"/>
                      <w:marTop w:val="0"/>
                      <w:marBottom w:val="0"/>
                      <w:divBdr>
                        <w:top w:val="none" w:sz="0" w:space="0" w:color="auto"/>
                        <w:left w:val="none" w:sz="0" w:space="0" w:color="auto"/>
                        <w:bottom w:val="none" w:sz="0" w:space="0" w:color="auto"/>
                        <w:right w:val="none" w:sz="0" w:space="0" w:color="auto"/>
                      </w:divBdr>
                      <w:divsChild>
                        <w:div w:id="781191550">
                          <w:marLeft w:val="0"/>
                          <w:marRight w:val="0"/>
                          <w:marTop w:val="0"/>
                          <w:marBottom w:val="0"/>
                          <w:divBdr>
                            <w:top w:val="none" w:sz="0" w:space="0" w:color="auto"/>
                            <w:left w:val="none" w:sz="0" w:space="0" w:color="auto"/>
                            <w:bottom w:val="none" w:sz="0" w:space="0" w:color="auto"/>
                            <w:right w:val="none" w:sz="0" w:space="0" w:color="auto"/>
                          </w:divBdr>
                        </w:div>
                      </w:divsChild>
                    </w:div>
                    <w:div w:id="326598494">
                      <w:marLeft w:val="0"/>
                      <w:marRight w:val="0"/>
                      <w:marTop w:val="0"/>
                      <w:marBottom w:val="0"/>
                      <w:divBdr>
                        <w:top w:val="none" w:sz="0" w:space="0" w:color="auto"/>
                        <w:left w:val="none" w:sz="0" w:space="0" w:color="auto"/>
                        <w:bottom w:val="none" w:sz="0" w:space="0" w:color="auto"/>
                        <w:right w:val="none" w:sz="0" w:space="0" w:color="auto"/>
                      </w:divBdr>
                      <w:divsChild>
                        <w:div w:id="101712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64080774">
      <w:bodyDiv w:val="1"/>
      <w:marLeft w:val="0"/>
      <w:marRight w:val="0"/>
      <w:marTop w:val="0"/>
      <w:marBottom w:val="0"/>
      <w:divBdr>
        <w:top w:val="none" w:sz="0" w:space="0" w:color="auto"/>
        <w:left w:val="none" w:sz="0" w:space="0" w:color="auto"/>
        <w:bottom w:val="none" w:sz="0" w:space="0" w:color="auto"/>
        <w:right w:val="none" w:sz="0" w:space="0" w:color="auto"/>
      </w:divBdr>
    </w:div>
    <w:div w:id="564143106">
      <w:bodyDiv w:val="1"/>
      <w:marLeft w:val="0"/>
      <w:marRight w:val="0"/>
      <w:marTop w:val="0"/>
      <w:marBottom w:val="0"/>
      <w:divBdr>
        <w:top w:val="none" w:sz="0" w:space="0" w:color="auto"/>
        <w:left w:val="none" w:sz="0" w:space="0" w:color="auto"/>
        <w:bottom w:val="none" w:sz="0" w:space="0" w:color="auto"/>
        <w:right w:val="none" w:sz="0" w:space="0" w:color="auto"/>
      </w:divBdr>
    </w:div>
    <w:div w:id="678505525">
      <w:bodyDiv w:val="1"/>
      <w:marLeft w:val="0"/>
      <w:marRight w:val="0"/>
      <w:marTop w:val="0"/>
      <w:marBottom w:val="0"/>
      <w:divBdr>
        <w:top w:val="none" w:sz="0" w:space="0" w:color="auto"/>
        <w:left w:val="none" w:sz="0" w:space="0" w:color="auto"/>
        <w:bottom w:val="none" w:sz="0" w:space="0" w:color="auto"/>
        <w:right w:val="none" w:sz="0" w:space="0" w:color="auto"/>
      </w:divBdr>
    </w:div>
    <w:div w:id="692341177">
      <w:bodyDiv w:val="1"/>
      <w:marLeft w:val="0"/>
      <w:marRight w:val="0"/>
      <w:marTop w:val="0"/>
      <w:marBottom w:val="0"/>
      <w:divBdr>
        <w:top w:val="none" w:sz="0" w:space="0" w:color="auto"/>
        <w:left w:val="none" w:sz="0" w:space="0" w:color="auto"/>
        <w:bottom w:val="none" w:sz="0" w:space="0" w:color="auto"/>
        <w:right w:val="none" w:sz="0" w:space="0" w:color="auto"/>
      </w:divBdr>
    </w:div>
    <w:div w:id="740179861">
      <w:bodyDiv w:val="1"/>
      <w:marLeft w:val="0"/>
      <w:marRight w:val="0"/>
      <w:marTop w:val="0"/>
      <w:marBottom w:val="0"/>
      <w:divBdr>
        <w:top w:val="none" w:sz="0" w:space="0" w:color="auto"/>
        <w:left w:val="none" w:sz="0" w:space="0" w:color="auto"/>
        <w:bottom w:val="none" w:sz="0" w:space="0" w:color="auto"/>
        <w:right w:val="none" w:sz="0" w:space="0" w:color="auto"/>
      </w:divBdr>
    </w:div>
    <w:div w:id="758406056">
      <w:bodyDiv w:val="1"/>
      <w:marLeft w:val="0"/>
      <w:marRight w:val="0"/>
      <w:marTop w:val="0"/>
      <w:marBottom w:val="0"/>
      <w:divBdr>
        <w:top w:val="none" w:sz="0" w:space="0" w:color="auto"/>
        <w:left w:val="none" w:sz="0" w:space="0" w:color="auto"/>
        <w:bottom w:val="none" w:sz="0" w:space="0" w:color="auto"/>
        <w:right w:val="none" w:sz="0" w:space="0" w:color="auto"/>
      </w:divBdr>
    </w:div>
    <w:div w:id="888759501">
      <w:bodyDiv w:val="1"/>
      <w:marLeft w:val="0"/>
      <w:marRight w:val="0"/>
      <w:marTop w:val="0"/>
      <w:marBottom w:val="0"/>
      <w:divBdr>
        <w:top w:val="none" w:sz="0" w:space="0" w:color="auto"/>
        <w:left w:val="none" w:sz="0" w:space="0" w:color="auto"/>
        <w:bottom w:val="none" w:sz="0" w:space="0" w:color="auto"/>
        <w:right w:val="none" w:sz="0" w:space="0" w:color="auto"/>
      </w:divBdr>
      <w:divsChild>
        <w:div w:id="233511746">
          <w:marLeft w:val="0"/>
          <w:marRight w:val="0"/>
          <w:marTop w:val="0"/>
          <w:marBottom w:val="0"/>
          <w:divBdr>
            <w:top w:val="none" w:sz="0" w:space="0" w:color="auto"/>
            <w:left w:val="none" w:sz="0" w:space="0" w:color="auto"/>
            <w:bottom w:val="none" w:sz="0" w:space="0" w:color="auto"/>
            <w:right w:val="none" w:sz="0" w:space="0" w:color="auto"/>
          </w:divBdr>
        </w:div>
        <w:div w:id="636762864">
          <w:marLeft w:val="0"/>
          <w:marRight w:val="0"/>
          <w:marTop w:val="0"/>
          <w:marBottom w:val="0"/>
          <w:divBdr>
            <w:top w:val="none" w:sz="0" w:space="0" w:color="auto"/>
            <w:left w:val="none" w:sz="0" w:space="0" w:color="auto"/>
            <w:bottom w:val="none" w:sz="0" w:space="0" w:color="auto"/>
            <w:right w:val="none" w:sz="0" w:space="0" w:color="auto"/>
          </w:divBdr>
        </w:div>
        <w:div w:id="754742766">
          <w:marLeft w:val="0"/>
          <w:marRight w:val="0"/>
          <w:marTop w:val="0"/>
          <w:marBottom w:val="0"/>
          <w:divBdr>
            <w:top w:val="none" w:sz="0" w:space="0" w:color="auto"/>
            <w:left w:val="none" w:sz="0" w:space="0" w:color="auto"/>
            <w:bottom w:val="none" w:sz="0" w:space="0" w:color="auto"/>
            <w:right w:val="none" w:sz="0" w:space="0" w:color="auto"/>
          </w:divBdr>
        </w:div>
        <w:div w:id="1749032449">
          <w:marLeft w:val="0"/>
          <w:marRight w:val="0"/>
          <w:marTop w:val="0"/>
          <w:marBottom w:val="0"/>
          <w:divBdr>
            <w:top w:val="none" w:sz="0" w:space="0" w:color="auto"/>
            <w:left w:val="none" w:sz="0" w:space="0" w:color="auto"/>
            <w:bottom w:val="none" w:sz="0" w:space="0" w:color="auto"/>
            <w:right w:val="none" w:sz="0" w:space="0" w:color="auto"/>
          </w:divBdr>
        </w:div>
      </w:divsChild>
    </w:div>
    <w:div w:id="909927605">
      <w:bodyDiv w:val="1"/>
      <w:marLeft w:val="0"/>
      <w:marRight w:val="0"/>
      <w:marTop w:val="0"/>
      <w:marBottom w:val="0"/>
      <w:divBdr>
        <w:top w:val="none" w:sz="0" w:space="0" w:color="auto"/>
        <w:left w:val="none" w:sz="0" w:space="0" w:color="auto"/>
        <w:bottom w:val="none" w:sz="0" w:space="0" w:color="auto"/>
        <w:right w:val="none" w:sz="0" w:space="0" w:color="auto"/>
      </w:divBdr>
    </w:div>
    <w:div w:id="913900520">
      <w:bodyDiv w:val="1"/>
      <w:marLeft w:val="0"/>
      <w:marRight w:val="0"/>
      <w:marTop w:val="0"/>
      <w:marBottom w:val="0"/>
      <w:divBdr>
        <w:top w:val="none" w:sz="0" w:space="0" w:color="auto"/>
        <w:left w:val="none" w:sz="0" w:space="0" w:color="auto"/>
        <w:bottom w:val="none" w:sz="0" w:space="0" w:color="auto"/>
        <w:right w:val="none" w:sz="0" w:space="0" w:color="auto"/>
      </w:divBdr>
    </w:div>
    <w:div w:id="960377594">
      <w:bodyDiv w:val="1"/>
      <w:marLeft w:val="0"/>
      <w:marRight w:val="0"/>
      <w:marTop w:val="0"/>
      <w:marBottom w:val="0"/>
      <w:divBdr>
        <w:top w:val="none" w:sz="0" w:space="0" w:color="auto"/>
        <w:left w:val="none" w:sz="0" w:space="0" w:color="auto"/>
        <w:bottom w:val="none" w:sz="0" w:space="0" w:color="auto"/>
        <w:right w:val="none" w:sz="0" w:space="0" w:color="auto"/>
      </w:divBdr>
      <w:divsChild>
        <w:div w:id="754476821">
          <w:marLeft w:val="0"/>
          <w:marRight w:val="0"/>
          <w:marTop w:val="0"/>
          <w:marBottom w:val="0"/>
          <w:divBdr>
            <w:top w:val="none" w:sz="0" w:space="0" w:color="auto"/>
            <w:left w:val="none" w:sz="0" w:space="0" w:color="auto"/>
            <w:bottom w:val="none" w:sz="0" w:space="0" w:color="auto"/>
            <w:right w:val="none" w:sz="0" w:space="0" w:color="auto"/>
          </w:divBdr>
          <w:divsChild>
            <w:div w:id="640617063">
              <w:marLeft w:val="0"/>
              <w:marRight w:val="0"/>
              <w:marTop w:val="0"/>
              <w:marBottom w:val="0"/>
              <w:divBdr>
                <w:top w:val="none" w:sz="0" w:space="0" w:color="auto"/>
                <w:left w:val="none" w:sz="0" w:space="0" w:color="auto"/>
                <w:bottom w:val="none" w:sz="0" w:space="0" w:color="auto"/>
                <w:right w:val="none" w:sz="0" w:space="0" w:color="auto"/>
              </w:divBdr>
              <w:divsChild>
                <w:div w:id="698122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5696916">
      <w:bodyDiv w:val="1"/>
      <w:marLeft w:val="0"/>
      <w:marRight w:val="0"/>
      <w:marTop w:val="0"/>
      <w:marBottom w:val="0"/>
      <w:divBdr>
        <w:top w:val="none" w:sz="0" w:space="0" w:color="auto"/>
        <w:left w:val="none" w:sz="0" w:space="0" w:color="auto"/>
        <w:bottom w:val="none" w:sz="0" w:space="0" w:color="auto"/>
        <w:right w:val="none" w:sz="0" w:space="0" w:color="auto"/>
      </w:divBdr>
    </w:div>
    <w:div w:id="1039545913">
      <w:bodyDiv w:val="1"/>
      <w:marLeft w:val="0"/>
      <w:marRight w:val="0"/>
      <w:marTop w:val="0"/>
      <w:marBottom w:val="0"/>
      <w:divBdr>
        <w:top w:val="none" w:sz="0" w:space="0" w:color="auto"/>
        <w:left w:val="none" w:sz="0" w:space="0" w:color="auto"/>
        <w:bottom w:val="none" w:sz="0" w:space="0" w:color="auto"/>
        <w:right w:val="none" w:sz="0" w:space="0" w:color="auto"/>
      </w:divBdr>
    </w:div>
    <w:div w:id="1052583141">
      <w:bodyDiv w:val="1"/>
      <w:marLeft w:val="0"/>
      <w:marRight w:val="0"/>
      <w:marTop w:val="0"/>
      <w:marBottom w:val="0"/>
      <w:divBdr>
        <w:top w:val="none" w:sz="0" w:space="0" w:color="auto"/>
        <w:left w:val="none" w:sz="0" w:space="0" w:color="auto"/>
        <w:bottom w:val="none" w:sz="0" w:space="0" w:color="auto"/>
        <w:right w:val="none" w:sz="0" w:space="0" w:color="auto"/>
      </w:divBdr>
    </w:div>
    <w:div w:id="1086225782">
      <w:bodyDiv w:val="1"/>
      <w:marLeft w:val="0"/>
      <w:marRight w:val="0"/>
      <w:marTop w:val="0"/>
      <w:marBottom w:val="0"/>
      <w:divBdr>
        <w:top w:val="none" w:sz="0" w:space="0" w:color="auto"/>
        <w:left w:val="none" w:sz="0" w:space="0" w:color="auto"/>
        <w:bottom w:val="none" w:sz="0" w:space="0" w:color="auto"/>
        <w:right w:val="none" w:sz="0" w:space="0" w:color="auto"/>
      </w:divBdr>
    </w:div>
    <w:div w:id="1264341503">
      <w:bodyDiv w:val="1"/>
      <w:marLeft w:val="0"/>
      <w:marRight w:val="0"/>
      <w:marTop w:val="0"/>
      <w:marBottom w:val="0"/>
      <w:divBdr>
        <w:top w:val="none" w:sz="0" w:space="0" w:color="auto"/>
        <w:left w:val="none" w:sz="0" w:space="0" w:color="auto"/>
        <w:bottom w:val="none" w:sz="0" w:space="0" w:color="auto"/>
        <w:right w:val="none" w:sz="0" w:space="0" w:color="auto"/>
      </w:divBdr>
    </w:div>
    <w:div w:id="1276399830">
      <w:bodyDiv w:val="1"/>
      <w:marLeft w:val="0"/>
      <w:marRight w:val="0"/>
      <w:marTop w:val="0"/>
      <w:marBottom w:val="0"/>
      <w:divBdr>
        <w:top w:val="none" w:sz="0" w:space="0" w:color="auto"/>
        <w:left w:val="none" w:sz="0" w:space="0" w:color="auto"/>
        <w:bottom w:val="none" w:sz="0" w:space="0" w:color="auto"/>
        <w:right w:val="none" w:sz="0" w:space="0" w:color="auto"/>
      </w:divBdr>
    </w:div>
    <w:div w:id="1296714815">
      <w:bodyDiv w:val="1"/>
      <w:marLeft w:val="0"/>
      <w:marRight w:val="0"/>
      <w:marTop w:val="0"/>
      <w:marBottom w:val="0"/>
      <w:divBdr>
        <w:top w:val="none" w:sz="0" w:space="0" w:color="auto"/>
        <w:left w:val="none" w:sz="0" w:space="0" w:color="auto"/>
        <w:bottom w:val="none" w:sz="0" w:space="0" w:color="auto"/>
        <w:right w:val="none" w:sz="0" w:space="0" w:color="auto"/>
      </w:divBdr>
    </w:div>
    <w:div w:id="1360475032">
      <w:bodyDiv w:val="1"/>
      <w:marLeft w:val="0"/>
      <w:marRight w:val="0"/>
      <w:marTop w:val="0"/>
      <w:marBottom w:val="0"/>
      <w:divBdr>
        <w:top w:val="none" w:sz="0" w:space="0" w:color="auto"/>
        <w:left w:val="none" w:sz="0" w:space="0" w:color="auto"/>
        <w:bottom w:val="none" w:sz="0" w:space="0" w:color="auto"/>
        <w:right w:val="none" w:sz="0" w:space="0" w:color="auto"/>
      </w:divBdr>
    </w:div>
    <w:div w:id="1397556779">
      <w:bodyDiv w:val="1"/>
      <w:marLeft w:val="0"/>
      <w:marRight w:val="0"/>
      <w:marTop w:val="0"/>
      <w:marBottom w:val="0"/>
      <w:divBdr>
        <w:top w:val="none" w:sz="0" w:space="0" w:color="auto"/>
        <w:left w:val="none" w:sz="0" w:space="0" w:color="auto"/>
        <w:bottom w:val="none" w:sz="0" w:space="0" w:color="auto"/>
        <w:right w:val="none" w:sz="0" w:space="0" w:color="auto"/>
      </w:divBdr>
    </w:div>
    <w:div w:id="1435974686">
      <w:bodyDiv w:val="1"/>
      <w:marLeft w:val="0"/>
      <w:marRight w:val="0"/>
      <w:marTop w:val="0"/>
      <w:marBottom w:val="0"/>
      <w:divBdr>
        <w:top w:val="none" w:sz="0" w:space="0" w:color="auto"/>
        <w:left w:val="none" w:sz="0" w:space="0" w:color="auto"/>
        <w:bottom w:val="none" w:sz="0" w:space="0" w:color="auto"/>
        <w:right w:val="none" w:sz="0" w:space="0" w:color="auto"/>
      </w:divBdr>
    </w:div>
    <w:div w:id="1437869753">
      <w:bodyDiv w:val="1"/>
      <w:marLeft w:val="0"/>
      <w:marRight w:val="0"/>
      <w:marTop w:val="0"/>
      <w:marBottom w:val="0"/>
      <w:divBdr>
        <w:top w:val="none" w:sz="0" w:space="0" w:color="auto"/>
        <w:left w:val="none" w:sz="0" w:space="0" w:color="auto"/>
        <w:bottom w:val="none" w:sz="0" w:space="0" w:color="auto"/>
        <w:right w:val="none" w:sz="0" w:space="0" w:color="auto"/>
      </w:divBdr>
      <w:divsChild>
        <w:div w:id="727147116">
          <w:marLeft w:val="0"/>
          <w:marRight w:val="0"/>
          <w:marTop w:val="0"/>
          <w:marBottom w:val="0"/>
          <w:divBdr>
            <w:top w:val="none" w:sz="0" w:space="0" w:color="auto"/>
            <w:left w:val="none" w:sz="0" w:space="0" w:color="auto"/>
            <w:bottom w:val="none" w:sz="0" w:space="0" w:color="auto"/>
            <w:right w:val="none" w:sz="0" w:space="0" w:color="auto"/>
          </w:divBdr>
        </w:div>
        <w:div w:id="741680219">
          <w:marLeft w:val="0"/>
          <w:marRight w:val="0"/>
          <w:marTop w:val="0"/>
          <w:marBottom w:val="0"/>
          <w:divBdr>
            <w:top w:val="none" w:sz="0" w:space="0" w:color="auto"/>
            <w:left w:val="none" w:sz="0" w:space="0" w:color="auto"/>
            <w:bottom w:val="none" w:sz="0" w:space="0" w:color="auto"/>
            <w:right w:val="none" w:sz="0" w:space="0" w:color="auto"/>
          </w:divBdr>
        </w:div>
        <w:div w:id="1398674431">
          <w:marLeft w:val="0"/>
          <w:marRight w:val="0"/>
          <w:marTop w:val="0"/>
          <w:marBottom w:val="0"/>
          <w:divBdr>
            <w:top w:val="none" w:sz="0" w:space="0" w:color="auto"/>
            <w:left w:val="none" w:sz="0" w:space="0" w:color="auto"/>
            <w:bottom w:val="none" w:sz="0" w:space="0" w:color="auto"/>
            <w:right w:val="none" w:sz="0" w:space="0" w:color="auto"/>
          </w:divBdr>
        </w:div>
        <w:div w:id="1814175044">
          <w:marLeft w:val="0"/>
          <w:marRight w:val="0"/>
          <w:marTop w:val="0"/>
          <w:marBottom w:val="0"/>
          <w:divBdr>
            <w:top w:val="none" w:sz="0" w:space="0" w:color="auto"/>
            <w:left w:val="none" w:sz="0" w:space="0" w:color="auto"/>
            <w:bottom w:val="none" w:sz="0" w:space="0" w:color="auto"/>
            <w:right w:val="none" w:sz="0" w:space="0" w:color="auto"/>
          </w:divBdr>
        </w:div>
        <w:div w:id="1901793205">
          <w:marLeft w:val="0"/>
          <w:marRight w:val="0"/>
          <w:marTop w:val="0"/>
          <w:marBottom w:val="0"/>
          <w:divBdr>
            <w:top w:val="none" w:sz="0" w:space="0" w:color="auto"/>
            <w:left w:val="none" w:sz="0" w:space="0" w:color="auto"/>
            <w:bottom w:val="none" w:sz="0" w:space="0" w:color="auto"/>
            <w:right w:val="none" w:sz="0" w:space="0" w:color="auto"/>
          </w:divBdr>
        </w:div>
      </w:divsChild>
    </w:div>
    <w:div w:id="1464076502">
      <w:bodyDiv w:val="1"/>
      <w:marLeft w:val="0"/>
      <w:marRight w:val="0"/>
      <w:marTop w:val="0"/>
      <w:marBottom w:val="0"/>
      <w:divBdr>
        <w:top w:val="none" w:sz="0" w:space="0" w:color="auto"/>
        <w:left w:val="none" w:sz="0" w:space="0" w:color="auto"/>
        <w:bottom w:val="none" w:sz="0" w:space="0" w:color="auto"/>
        <w:right w:val="none" w:sz="0" w:space="0" w:color="auto"/>
      </w:divBdr>
    </w:div>
    <w:div w:id="1472745934">
      <w:bodyDiv w:val="1"/>
      <w:marLeft w:val="0"/>
      <w:marRight w:val="0"/>
      <w:marTop w:val="0"/>
      <w:marBottom w:val="0"/>
      <w:divBdr>
        <w:top w:val="none" w:sz="0" w:space="0" w:color="auto"/>
        <w:left w:val="none" w:sz="0" w:space="0" w:color="auto"/>
        <w:bottom w:val="none" w:sz="0" w:space="0" w:color="auto"/>
        <w:right w:val="none" w:sz="0" w:space="0" w:color="auto"/>
      </w:divBdr>
      <w:divsChild>
        <w:div w:id="724991220">
          <w:marLeft w:val="0"/>
          <w:marRight w:val="0"/>
          <w:marTop w:val="0"/>
          <w:marBottom w:val="0"/>
          <w:divBdr>
            <w:top w:val="none" w:sz="0" w:space="0" w:color="auto"/>
            <w:left w:val="none" w:sz="0" w:space="0" w:color="auto"/>
            <w:bottom w:val="none" w:sz="0" w:space="0" w:color="auto"/>
            <w:right w:val="none" w:sz="0" w:space="0" w:color="auto"/>
          </w:divBdr>
          <w:divsChild>
            <w:div w:id="351996559">
              <w:marLeft w:val="0"/>
              <w:marRight w:val="0"/>
              <w:marTop w:val="0"/>
              <w:marBottom w:val="0"/>
              <w:divBdr>
                <w:top w:val="none" w:sz="0" w:space="0" w:color="auto"/>
                <w:left w:val="none" w:sz="0" w:space="0" w:color="auto"/>
                <w:bottom w:val="none" w:sz="0" w:space="0" w:color="auto"/>
                <w:right w:val="none" w:sz="0" w:space="0" w:color="auto"/>
              </w:divBdr>
              <w:divsChild>
                <w:div w:id="664551305">
                  <w:marLeft w:val="0"/>
                  <w:marRight w:val="0"/>
                  <w:marTop w:val="0"/>
                  <w:marBottom w:val="0"/>
                  <w:divBdr>
                    <w:top w:val="none" w:sz="0" w:space="0" w:color="auto"/>
                    <w:left w:val="none" w:sz="0" w:space="0" w:color="auto"/>
                    <w:bottom w:val="none" w:sz="0" w:space="0" w:color="auto"/>
                    <w:right w:val="none" w:sz="0" w:space="0" w:color="auto"/>
                  </w:divBdr>
                  <w:divsChild>
                    <w:div w:id="1549992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2667934">
      <w:bodyDiv w:val="1"/>
      <w:marLeft w:val="0"/>
      <w:marRight w:val="0"/>
      <w:marTop w:val="0"/>
      <w:marBottom w:val="0"/>
      <w:divBdr>
        <w:top w:val="none" w:sz="0" w:space="0" w:color="auto"/>
        <w:left w:val="none" w:sz="0" w:space="0" w:color="auto"/>
        <w:bottom w:val="none" w:sz="0" w:space="0" w:color="auto"/>
        <w:right w:val="none" w:sz="0" w:space="0" w:color="auto"/>
      </w:divBdr>
      <w:divsChild>
        <w:div w:id="1778216820">
          <w:marLeft w:val="0"/>
          <w:marRight w:val="0"/>
          <w:marTop w:val="0"/>
          <w:marBottom w:val="0"/>
          <w:divBdr>
            <w:top w:val="none" w:sz="0" w:space="0" w:color="auto"/>
            <w:left w:val="none" w:sz="0" w:space="0" w:color="auto"/>
            <w:bottom w:val="none" w:sz="0" w:space="0" w:color="auto"/>
            <w:right w:val="none" w:sz="0" w:space="0" w:color="auto"/>
          </w:divBdr>
        </w:div>
      </w:divsChild>
    </w:div>
    <w:div w:id="1538934757">
      <w:bodyDiv w:val="1"/>
      <w:marLeft w:val="0"/>
      <w:marRight w:val="0"/>
      <w:marTop w:val="0"/>
      <w:marBottom w:val="0"/>
      <w:divBdr>
        <w:top w:val="none" w:sz="0" w:space="0" w:color="auto"/>
        <w:left w:val="none" w:sz="0" w:space="0" w:color="auto"/>
        <w:bottom w:val="none" w:sz="0" w:space="0" w:color="auto"/>
        <w:right w:val="none" w:sz="0" w:space="0" w:color="auto"/>
      </w:divBdr>
      <w:divsChild>
        <w:div w:id="84766042">
          <w:marLeft w:val="0"/>
          <w:marRight w:val="0"/>
          <w:marTop w:val="0"/>
          <w:marBottom w:val="0"/>
          <w:divBdr>
            <w:top w:val="none" w:sz="0" w:space="0" w:color="auto"/>
            <w:left w:val="none" w:sz="0" w:space="0" w:color="auto"/>
            <w:bottom w:val="none" w:sz="0" w:space="0" w:color="auto"/>
            <w:right w:val="none" w:sz="0" w:space="0" w:color="auto"/>
          </w:divBdr>
        </w:div>
        <w:div w:id="702681283">
          <w:marLeft w:val="0"/>
          <w:marRight w:val="0"/>
          <w:marTop w:val="0"/>
          <w:marBottom w:val="0"/>
          <w:divBdr>
            <w:top w:val="none" w:sz="0" w:space="0" w:color="auto"/>
            <w:left w:val="none" w:sz="0" w:space="0" w:color="auto"/>
            <w:bottom w:val="none" w:sz="0" w:space="0" w:color="auto"/>
            <w:right w:val="none" w:sz="0" w:space="0" w:color="auto"/>
          </w:divBdr>
        </w:div>
        <w:div w:id="940067877">
          <w:marLeft w:val="0"/>
          <w:marRight w:val="0"/>
          <w:marTop w:val="0"/>
          <w:marBottom w:val="0"/>
          <w:divBdr>
            <w:top w:val="none" w:sz="0" w:space="0" w:color="auto"/>
            <w:left w:val="none" w:sz="0" w:space="0" w:color="auto"/>
            <w:bottom w:val="none" w:sz="0" w:space="0" w:color="auto"/>
            <w:right w:val="none" w:sz="0" w:space="0" w:color="auto"/>
          </w:divBdr>
        </w:div>
        <w:div w:id="1220938689">
          <w:marLeft w:val="0"/>
          <w:marRight w:val="0"/>
          <w:marTop w:val="0"/>
          <w:marBottom w:val="0"/>
          <w:divBdr>
            <w:top w:val="none" w:sz="0" w:space="0" w:color="auto"/>
            <w:left w:val="none" w:sz="0" w:space="0" w:color="auto"/>
            <w:bottom w:val="none" w:sz="0" w:space="0" w:color="auto"/>
            <w:right w:val="none" w:sz="0" w:space="0" w:color="auto"/>
          </w:divBdr>
        </w:div>
        <w:div w:id="1795756719">
          <w:marLeft w:val="0"/>
          <w:marRight w:val="0"/>
          <w:marTop w:val="0"/>
          <w:marBottom w:val="0"/>
          <w:divBdr>
            <w:top w:val="none" w:sz="0" w:space="0" w:color="auto"/>
            <w:left w:val="none" w:sz="0" w:space="0" w:color="auto"/>
            <w:bottom w:val="none" w:sz="0" w:space="0" w:color="auto"/>
            <w:right w:val="none" w:sz="0" w:space="0" w:color="auto"/>
          </w:divBdr>
        </w:div>
      </w:divsChild>
    </w:div>
    <w:div w:id="1576430046">
      <w:bodyDiv w:val="1"/>
      <w:marLeft w:val="0"/>
      <w:marRight w:val="0"/>
      <w:marTop w:val="0"/>
      <w:marBottom w:val="0"/>
      <w:divBdr>
        <w:top w:val="none" w:sz="0" w:space="0" w:color="auto"/>
        <w:left w:val="none" w:sz="0" w:space="0" w:color="auto"/>
        <w:bottom w:val="none" w:sz="0" w:space="0" w:color="auto"/>
        <w:right w:val="none" w:sz="0" w:space="0" w:color="auto"/>
      </w:divBdr>
    </w:div>
    <w:div w:id="1624188549">
      <w:bodyDiv w:val="1"/>
      <w:marLeft w:val="0"/>
      <w:marRight w:val="0"/>
      <w:marTop w:val="0"/>
      <w:marBottom w:val="0"/>
      <w:divBdr>
        <w:top w:val="none" w:sz="0" w:space="0" w:color="auto"/>
        <w:left w:val="none" w:sz="0" w:space="0" w:color="auto"/>
        <w:bottom w:val="none" w:sz="0" w:space="0" w:color="auto"/>
        <w:right w:val="none" w:sz="0" w:space="0" w:color="auto"/>
      </w:divBdr>
      <w:divsChild>
        <w:div w:id="46733706">
          <w:marLeft w:val="0"/>
          <w:marRight w:val="0"/>
          <w:marTop w:val="0"/>
          <w:marBottom w:val="0"/>
          <w:divBdr>
            <w:top w:val="none" w:sz="0" w:space="0" w:color="auto"/>
            <w:left w:val="none" w:sz="0" w:space="0" w:color="auto"/>
            <w:bottom w:val="none" w:sz="0" w:space="0" w:color="auto"/>
            <w:right w:val="none" w:sz="0" w:space="0" w:color="auto"/>
          </w:divBdr>
          <w:divsChild>
            <w:div w:id="178279627">
              <w:marLeft w:val="0"/>
              <w:marRight w:val="0"/>
              <w:marTop w:val="0"/>
              <w:marBottom w:val="0"/>
              <w:divBdr>
                <w:top w:val="none" w:sz="0" w:space="0" w:color="auto"/>
                <w:left w:val="none" w:sz="0" w:space="0" w:color="auto"/>
                <w:bottom w:val="none" w:sz="0" w:space="0" w:color="auto"/>
                <w:right w:val="none" w:sz="0" w:space="0" w:color="auto"/>
              </w:divBdr>
              <w:divsChild>
                <w:div w:id="1818305919">
                  <w:marLeft w:val="0"/>
                  <w:marRight w:val="0"/>
                  <w:marTop w:val="0"/>
                  <w:marBottom w:val="0"/>
                  <w:divBdr>
                    <w:top w:val="none" w:sz="0" w:space="0" w:color="auto"/>
                    <w:left w:val="none" w:sz="0" w:space="0" w:color="auto"/>
                    <w:bottom w:val="none" w:sz="0" w:space="0" w:color="auto"/>
                    <w:right w:val="none" w:sz="0" w:space="0" w:color="auto"/>
                  </w:divBdr>
                  <w:divsChild>
                    <w:div w:id="1511412504">
                      <w:marLeft w:val="0"/>
                      <w:marRight w:val="0"/>
                      <w:marTop w:val="0"/>
                      <w:marBottom w:val="0"/>
                      <w:divBdr>
                        <w:top w:val="none" w:sz="0" w:space="0" w:color="auto"/>
                        <w:left w:val="none" w:sz="0" w:space="0" w:color="auto"/>
                        <w:bottom w:val="none" w:sz="0" w:space="0" w:color="auto"/>
                        <w:right w:val="none" w:sz="0" w:space="0" w:color="auto"/>
                      </w:divBdr>
                    </w:div>
                  </w:divsChild>
                </w:div>
                <w:div w:id="1952545184">
                  <w:marLeft w:val="0"/>
                  <w:marRight w:val="0"/>
                  <w:marTop w:val="0"/>
                  <w:marBottom w:val="0"/>
                  <w:divBdr>
                    <w:top w:val="none" w:sz="0" w:space="0" w:color="auto"/>
                    <w:left w:val="none" w:sz="0" w:space="0" w:color="auto"/>
                    <w:bottom w:val="none" w:sz="0" w:space="0" w:color="auto"/>
                    <w:right w:val="none" w:sz="0" w:space="0" w:color="auto"/>
                  </w:divBdr>
                  <w:divsChild>
                    <w:div w:id="2059695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2470795">
          <w:marLeft w:val="0"/>
          <w:marRight w:val="0"/>
          <w:marTop w:val="0"/>
          <w:marBottom w:val="0"/>
          <w:divBdr>
            <w:top w:val="none" w:sz="0" w:space="0" w:color="auto"/>
            <w:left w:val="none" w:sz="0" w:space="0" w:color="auto"/>
            <w:bottom w:val="none" w:sz="0" w:space="0" w:color="auto"/>
            <w:right w:val="none" w:sz="0" w:space="0" w:color="auto"/>
          </w:divBdr>
          <w:divsChild>
            <w:div w:id="1311595697">
              <w:marLeft w:val="0"/>
              <w:marRight w:val="0"/>
              <w:marTop w:val="0"/>
              <w:marBottom w:val="0"/>
              <w:divBdr>
                <w:top w:val="none" w:sz="0" w:space="0" w:color="auto"/>
                <w:left w:val="none" w:sz="0" w:space="0" w:color="auto"/>
                <w:bottom w:val="none" w:sz="0" w:space="0" w:color="auto"/>
                <w:right w:val="none" w:sz="0" w:space="0" w:color="auto"/>
              </w:divBdr>
              <w:divsChild>
                <w:div w:id="361131981">
                  <w:marLeft w:val="0"/>
                  <w:marRight w:val="0"/>
                  <w:marTop w:val="0"/>
                  <w:marBottom w:val="0"/>
                  <w:divBdr>
                    <w:top w:val="none" w:sz="0" w:space="0" w:color="auto"/>
                    <w:left w:val="none" w:sz="0" w:space="0" w:color="auto"/>
                    <w:bottom w:val="none" w:sz="0" w:space="0" w:color="auto"/>
                    <w:right w:val="none" w:sz="0" w:space="0" w:color="auto"/>
                  </w:divBdr>
                  <w:divsChild>
                    <w:div w:id="1727727093">
                      <w:marLeft w:val="0"/>
                      <w:marRight w:val="0"/>
                      <w:marTop w:val="0"/>
                      <w:marBottom w:val="0"/>
                      <w:divBdr>
                        <w:top w:val="none" w:sz="0" w:space="0" w:color="auto"/>
                        <w:left w:val="none" w:sz="0" w:space="0" w:color="auto"/>
                        <w:bottom w:val="none" w:sz="0" w:space="0" w:color="auto"/>
                        <w:right w:val="none" w:sz="0" w:space="0" w:color="auto"/>
                      </w:divBdr>
                    </w:div>
                  </w:divsChild>
                </w:div>
                <w:div w:id="1210149645">
                  <w:marLeft w:val="0"/>
                  <w:marRight w:val="0"/>
                  <w:marTop w:val="0"/>
                  <w:marBottom w:val="0"/>
                  <w:divBdr>
                    <w:top w:val="none" w:sz="0" w:space="0" w:color="auto"/>
                    <w:left w:val="none" w:sz="0" w:space="0" w:color="auto"/>
                    <w:bottom w:val="none" w:sz="0" w:space="0" w:color="auto"/>
                    <w:right w:val="none" w:sz="0" w:space="0" w:color="auto"/>
                  </w:divBdr>
                  <w:divsChild>
                    <w:div w:id="1155144120">
                      <w:marLeft w:val="0"/>
                      <w:marRight w:val="0"/>
                      <w:marTop w:val="0"/>
                      <w:marBottom w:val="0"/>
                      <w:divBdr>
                        <w:top w:val="none" w:sz="0" w:space="0" w:color="auto"/>
                        <w:left w:val="none" w:sz="0" w:space="0" w:color="auto"/>
                        <w:bottom w:val="none" w:sz="0" w:space="0" w:color="auto"/>
                        <w:right w:val="none" w:sz="0" w:space="0" w:color="auto"/>
                      </w:divBdr>
                    </w:div>
                  </w:divsChild>
                </w:div>
                <w:div w:id="1996496473">
                  <w:marLeft w:val="0"/>
                  <w:marRight w:val="0"/>
                  <w:marTop w:val="0"/>
                  <w:marBottom w:val="0"/>
                  <w:divBdr>
                    <w:top w:val="none" w:sz="0" w:space="0" w:color="auto"/>
                    <w:left w:val="none" w:sz="0" w:space="0" w:color="auto"/>
                    <w:bottom w:val="none" w:sz="0" w:space="0" w:color="auto"/>
                    <w:right w:val="none" w:sz="0" w:space="0" w:color="auto"/>
                  </w:divBdr>
                  <w:divsChild>
                    <w:div w:id="1921600647">
                      <w:marLeft w:val="0"/>
                      <w:marRight w:val="0"/>
                      <w:marTop w:val="0"/>
                      <w:marBottom w:val="0"/>
                      <w:divBdr>
                        <w:top w:val="none" w:sz="0" w:space="0" w:color="auto"/>
                        <w:left w:val="none" w:sz="0" w:space="0" w:color="auto"/>
                        <w:bottom w:val="none" w:sz="0" w:space="0" w:color="auto"/>
                        <w:right w:val="none" w:sz="0" w:space="0" w:color="auto"/>
                      </w:divBdr>
                    </w:div>
                  </w:divsChild>
                </w:div>
                <w:div w:id="2134472198">
                  <w:marLeft w:val="0"/>
                  <w:marRight w:val="0"/>
                  <w:marTop w:val="0"/>
                  <w:marBottom w:val="0"/>
                  <w:divBdr>
                    <w:top w:val="none" w:sz="0" w:space="0" w:color="auto"/>
                    <w:left w:val="none" w:sz="0" w:space="0" w:color="auto"/>
                    <w:bottom w:val="none" w:sz="0" w:space="0" w:color="auto"/>
                    <w:right w:val="none" w:sz="0" w:space="0" w:color="auto"/>
                  </w:divBdr>
                  <w:divsChild>
                    <w:div w:id="928002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476860">
              <w:marLeft w:val="0"/>
              <w:marRight w:val="0"/>
              <w:marTop w:val="0"/>
              <w:marBottom w:val="0"/>
              <w:divBdr>
                <w:top w:val="none" w:sz="0" w:space="0" w:color="auto"/>
                <w:left w:val="none" w:sz="0" w:space="0" w:color="auto"/>
                <w:bottom w:val="none" w:sz="0" w:space="0" w:color="auto"/>
                <w:right w:val="none" w:sz="0" w:space="0" w:color="auto"/>
              </w:divBdr>
              <w:divsChild>
                <w:div w:id="1541045316">
                  <w:marLeft w:val="0"/>
                  <w:marRight w:val="0"/>
                  <w:marTop w:val="0"/>
                  <w:marBottom w:val="0"/>
                  <w:divBdr>
                    <w:top w:val="none" w:sz="0" w:space="0" w:color="auto"/>
                    <w:left w:val="none" w:sz="0" w:space="0" w:color="auto"/>
                    <w:bottom w:val="none" w:sz="0" w:space="0" w:color="auto"/>
                    <w:right w:val="none" w:sz="0" w:space="0" w:color="auto"/>
                  </w:divBdr>
                </w:div>
              </w:divsChild>
            </w:div>
            <w:div w:id="1930507103">
              <w:marLeft w:val="0"/>
              <w:marRight w:val="0"/>
              <w:marTop w:val="0"/>
              <w:marBottom w:val="0"/>
              <w:divBdr>
                <w:top w:val="none" w:sz="0" w:space="0" w:color="auto"/>
                <w:left w:val="none" w:sz="0" w:space="0" w:color="auto"/>
                <w:bottom w:val="none" w:sz="0" w:space="0" w:color="auto"/>
                <w:right w:val="none" w:sz="0" w:space="0" w:color="auto"/>
              </w:divBdr>
              <w:divsChild>
                <w:div w:id="60567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050072">
      <w:bodyDiv w:val="1"/>
      <w:marLeft w:val="0"/>
      <w:marRight w:val="0"/>
      <w:marTop w:val="0"/>
      <w:marBottom w:val="0"/>
      <w:divBdr>
        <w:top w:val="none" w:sz="0" w:space="0" w:color="auto"/>
        <w:left w:val="none" w:sz="0" w:space="0" w:color="auto"/>
        <w:bottom w:val="none" w:sz="0" w:space="0" w:color="auto"/>
        <w:right w:val="none" w:sz="0" w:space="0" w:color="auto"/>
      </w:divBdr>
      <w:divsChild>
        <w:div w:id="18357200">
          <w:marLeft w:val="0"/>
          <w:marRight w:val="0"/>
          <w:marTop w:val="0"/>
          <w:marBottom w:val="0"/>
          <w:divBdr>
            <w:top w:val="none" w:sz="0" w:space="0" w:color="auto"/>
            <w:left w:val="none" w:sz="0" w:space="0" w:color="auto"/>
            <w:bottom w:val="none" w:sz="0" w:space="0" w:color="auto"/>
            <w:right w:val="none" w:sz="0" w:space="0" w:color="auto"/>
          </w:divBdr>
        </w:div>
        <w:div w:id="370963248">
          <w:marLeft w:val="0"/>
          <w:marRight w:val="0"/>
          <w:marTop w:val="0"/>
          <w:marBottom w:val="0"/>
          <w:divBdr>
            <w:top w:val="none" w:sz="0" w:space="0" w:color="auto"/>
            <w:left w:val="none" w:sz="0" w:space="0" w:color="auto"/>
            <w:bottom w:val="none" w:sz="0" w:space="0" w:color="auto"/>
            <w:right w:val="none" w:sz="0" w:space="0" w:color="auto"/>
          </w:divBdr>
        </w:div>
        <w:div w:id="659697410">
          <w:marLeft w:val="0"/>
          <w:marRight w:val="0"/>
          <w:marTop w:val="0"/>
          <w:marBottom w:val="0"/>
          <w:divBdr>
            <w:top w:val="none" w:sz="0" w:space="0" w:color="auto"/>
            <w:left w:val="none" w:sz="0" w:space="0" w:color="auto"/>
            <w:bottom w:val="none" w:sz="0" w:space="0" w:color="auto"/>
            <w:right w:val="none" w:sz="0" w:space="0" w:color="auto"/>
          </w:divBdr>
        </w:div>
        <w:div w:id="1871524313">
          <w:marLeft w:val="0"/>
          <w:marRight w:val="0"/>
          <w:marTop w:val="0"/>
          <w:marBottom w:val="0"/>
          <w:divBdr>
            <w:top w:val="none" w:sz="0" w:space="0" w:color="auto"/>
            <w:left w:val="none" w:sz="0" w:space="0" w:color="auto"/>
            <w:bottom w:val="none" w:sz="0" w:space="0" w:color="auto"/>
            <w:right w:val="none" w:sz="0" w:space="0" w:color="auto"/>
          </w:divBdr>
        </w:div>
        <w:div w:id="2138795700">
          <w:marLeft w:val="0"/>
          <w:marRight w:val="0"/>
          <w:marTop w:val="0"/>
          <w:marBottom w:val="0"/>
          <w:divBdr>
            <w:top w:val="none" w:sz="0" w:space="0" w:color="auto"/>
            <w:left w:val="none" w:sz="0" w:space="0" w:color="auto"/>
            <w:bottom w:val="none" w:sz="0" w:space="0" w:color="auto"/>
            <w:right w:val="none" w:sz="0" w:space="0" w:color="auto"/>
          </w:divBdr>
        </w:div>
      </w:divsChild>
    </w:div>
    <w:div w:id="1669404367">
      <w:bodyDiv w:val="1"/>
      <w:marLeft w:val="0"/>
      <w:marRight w:val="0"/>
      <w:marTop w:val="0"/>
      <w:marBottom w:val="0"/>
      <w:divBdr>
        <w:top w:val="none" w:sz="0" w:space="0" w:color="auto"/>
        <w:left w:val="none" w:sz="0" w:space="0" w:color="auto"/>
        <w:bottom w:val="none" w:sz="0" w:space="0" w:color="auto"/>
        <w:right w:val="none" w:sz="0" w:space="0" w:color="auto"/>
      </w:divBdr>
    </w:div>
    <w:div w:id="1674411269">
      <w:bodyDiv w:val="1"/>
      <w:marLeft w:val="0"/>
      <w:marRight w:val="0"/>
      <w:marTop w:val="0"/>
      <w:marBottom w:val="0"/>
      <w:divBdr>
        <w:top w:val="none" w:sz="0" w:space="0" w:color="auto"/>
        <w:left w:val="none" w:sz="0" w:space="0" w:color="auto"/>
        <w:bottom w:val="none" w:sz="0" w:space="0" w:color="auto"/>
        <w:right w:val="none" w:sz="0" w:space="0" w:color="auto"/>
      </w:divBdr>
    </w:div>
    <w:div w:id="1703243678">
      <w:bodyDiv w:val="1"/>
      <w:marLeft w:val="0"/>
      <w:marRight w:val="0"/>
      <w:marTop w:val="0"/>
      <w:marBottom w:val="0"/>
      <w:divBdr>
        <w:top w:val="none" w:sz="0" w:space="0" w:color="auto"/>
        <w:left w:val="none" w:sz="0" w:space="0" w:color="auto"/>
        <w:bottom w:val="none" w:sz="0" w:space="0" w:color="auto"/>
        <w:right w:val="none" w:sz="0" w:space="0" w:color="auto"/>
      </w:divBdr>
      <w:divsChild>
        <w:div w:id="1672218469">
          <w:marLeft w:val="0"/>
          <w:marRight w:val="0"/>
          <w:marTop w:val="0"/>
          <w:marBottom w:val="0"/>
          <w:divBdr>
            <w:top w:val="none" w:sz="0" w:space="0" w:color="auto"/>
            <w:left w:val="none" w:sz="0" w:space="0" w:color="auto"/>
            <w:bottom w:val="none" w:sz="0" w:space="0" w:color="auto"/>
            <w:right w:val="none" w:sz="0" w:space="0" w:color="auto"/>
          </w:divBdr>
        </w:div>
        <w:div w:id="1084959086">
          <w:marLeft w:val="0"/>
          <w:marRight w:val="0"/>
          <w:marTop w:val="0"/>
          <w:marBottom w:val="0"/>
          <w:divBdr>
            <w:top w:val="none" w:sz="0" w:space="0" w:color="auto"/>
            <w:left w:val="none" w:sz="0" w:space="0" w:color="auto"/>
            <w:bottom w:val="none" w:sz="0" w:space="0" w:color="auto"/>
            <w:right w:val="none" w:sz="0" w:space="0" w:color="auto"/>
          </w:divBdr>
          <w:divsChild>
            <w:div w:id="683284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518859">
      <w:bodyDiv w:val="1"/>
      <w:marLeft w:val="0"/>
      <w:marRight w:val="0"/>
      <w:marTop w:val="0"/>
      <w:marBottom w:val="0"/>
      <w:divBdr>
        <w:top w:val="none" w:sz="0" w:space="0" w:color="auto"/>
        <w:left w:val="none" w:sz="0" w:space="0" w:color="auto"/>
        <w:bottom w:val="none" w:sz="0" w:space="0" w:color="auto"/>
        <w:right w:val="none" w:sz="0" w:space="0" w:color="auto"/>
      </w:divBdr>
    </w:div>
    <w:div w:id="1707607836">
      <w:bodyDiv w:val="1"/>
      <w:marLeft w:val="0"/>
      <w:marRight w:val="0"/>
      <w:marTop w:val="0"/>
      <w:marBottom w:val="0"/>
      <w:divBdr>
        <w:top w:val="none" w:sz="0" w:space="0" w:color="auto"/>
        <w:left w:val="none" w:sz="0" w:space="0" w:color="auto"/>
        <w:bottom w:val="none" w:sz="0" w:space="0" w:color="auto"/>
        <w:right w:val="none" w:sz="0" w:space="0" w:color="auto"/>
      </w:divBdr>
    </w:div>
    <w:div w:id="1713991416">
      <w:bodyDiv w:val="1"/>
      <w:marLeft w:val="0"/>
      <w:marRight w:val="0"/>
      <w:marTop w:val="0"/>
      <w:marBottom w:val="0"/>
      <w:divBdr>
        <w:top w:val="none" w:sz="0" w:space="0" w:color="auto"/>
        <w:left w:val="none" w:sz="0" w:space="0" w:color="auto"/>
        <w:bottom w:val="none" w:sz="0" w:space="0" w:color="auto"/>
        <w:right w:val="none" w:sz="0" w:space="0" w:color="auto"/>
      </w:divBdr>
    </w:div>
    <w:div w:id="1753698503">
      <w:bodyDiv w:val="1"/>
      <w:marLeft w:val="0"/>
      <w:marRight w:val="0"/>
      <w:marTop w:val="0"/>
      <w:marBottom w:val="0"/>
      <w:divBdr>
        <w:top w:val="none" w:sz="0" w:space="0" w:color="auto"/>
        <w:left w:val="none" w:sz="0" w:space="0" w:color="auto"/>
        <w:bottom w:val="none" w:sz="0" w:space="0" w:color="auto"/>
        <w:right w:val="none" w:sz="0" w:space="0" w:color="auto"/>
      </w:divBdr>
    </w:div>
    <w:div w:id="1804075608">
      <w:bodyDiv w:val="1"/>
      <w:marLeft w:val="0"/>
      <w:marRight w:val="0"/>
      <w:marTop w:val="0"/>
      <w:marBottom w:val="0"/>
      <w:divBdr>
        <w:top w:val="none" w:sz="0" w:space="0" w:color="auto"/>
        <w:left w:val="none" w:sz="0" w:space="0" w:color="auto"/>
        <w:bottom w:val="none" w:sz="0" w:space="0" w:color="auto"/>
        <w:right w:val="none" w:sz="0" w:space="0" w:color="auto"/>
      </w:divBdr>
    </w:div>
    <w:div w:id="1837959564">
      <w:bodyDiv w:val="1"/>
      <w:marLeft w:val="0"/>
      <w:marRight w:val="0"/>
      <w:marTop w:val="0"/>
      <w:marBottom w:val="0"/>
      <w:divBdr>
        <w:top w:val="none" w:sz="0" w:space="0" w:color="auto"/>
        <w:left w:val="none" w:sz="0" w:space="0" w:color="auto"/>
        <w:bottom w:val="none" w:sz="0" w:space="0" w:color="auto"/>
        <w:right w:val="none" w:sz="0" w:space="0" w:color="auto"/>
      </w:divBdr>
    </w:div>
    <w:div w:id="1844200934">
      <w:bodyDiv w:val="1"/>
      <w:marLeft w:val="0"/>
      <w:marRight w:val="0"/>
      <w:marTop w:val="0"/>
      <w:marBottom w:val="0"/>
      <w:divBdr>
        <w:top w:val="none" w:sz="0" w:space="0" w:color="auto"/>
        <w:left w:val="none" w:sz="0" w:space="0" w:color="auto"/>
        <w:bottom w:val="none" w:sz="0" w:space="0" w:color="auto"/>
        <w:right w:val="none" w:sz="0" w:space="0" w:color="auto"/>
      </w:divBdr>
    </w:div>
    <w:div w:id="1866210047">
      <w:bodyDiv w:val="1"/>
      <w:marLeft w:val="0"/>
      <w:marRight w:val="0"/>
      <w:marTop w:val="0"/>
      <w:marBottom w:val="0"/>
      <w:divBdr>
        <w:top w:val="none" w:sz="0" w:space="0" w:color="auto"/>
        <w:left w:val="none" w:sz="0" w:space="0" w:color="auto"/>
        <w:bottom w:val="none" w:sz="0" w:space="0" w:color="auto"/>
        <w:right w:val="none" w:sz="0" w:space="0" w:color="auto"/>
      </w:divBdr>
    </w:div>
    <w:div w:id="1946571769">
      <w:bodyDiv w:val="1"/>
      <w:marLeft w:val="0"/>
      <w:marRight w:val="0"/>
      <w:marTop w:val="0"/>
      <w:marBottom w:val="0"/>
      <w:divBdr>
        <w:top w:val="none" w:sz="0" w:space="0" w:color="auto"/>
        <w:left w:val="none" w:sz="0" w:space="0" w:color="auto"/>
        <w:bottom w:val="none" w:sz="0" w:space="0" w:color="auto"/>
        <w:right w:val="none" w:sz="0" w:space="0" w:color="auto"/>
      </w:divBdr>
    </w:div>
    <w:div w:id="2026512890">
      <w:bodyDiv w:val="1"/>
      <w:marLeft w:val="0"/>
      <w:marRight w:val="0"/>
      <w:marTop w:val="0"/>
      <w:marBottom w:val="0"/>
      <w:divBdr>
        <w:top w:val="none" w:sz="0" w:space="0" w:color="auto"/>
        <w:left w:val="none" w:sz="0" w:space="0" w:color="auto"/>
        <w:bottom w:val="none" w:sz="0" w:space="0" w:color="auto"/>
        <w:right w:val="none" w:sz="0" w:space="0" w:color="auto"/>
      </w:divBdr>
      <w:divsChild>
        <w:div w:id="1521820494">
          <w:marLeft w:val="0"/>
          <w:marRight w:val="0"/>
          <w:marTop w:val="0"/>
          <w:marBottom w:val="0"/>
          <w:divBdr>
            <w:top w:val="none" w:sz="0" w:space="0" w:color="auto"/>
            <w:left w:val="none" w:sz="0" w:space="0" w:color="auto"/>
            <w:bottom w:val="none" w:sz="0" w:space="0" w:color="auto"/>
            <w:right w:val="none" w:sz="0" w:space="0" w:color="auto"/>
          </w:divBdr>
        </w:div>
      </w:divsChild>
    </w:div>
    <w:div w:id="2053310764">
      <w:bodyDiv w:val="1"/>
      <w:marLeft w:val="0"/>
      <w:marRight w:val="0"/>
      <w:marTop w:val="0"/>
      <w:marBottom w:val="0"/>
      <w:divBdr>
        <w:top w:val="none" w:sz="0" w:space="0" w:color="auto"/>
        <w:left w:val="none" w:sz="0" w:space="0" w:color="auto"/>
        <w:bottom w:val="none" w:sz="0" w:space="0" w:color="auto"/>
        <w:right w:val="none" w:sz="0" w:space="0" w:color="auto"/>
      </w:divBdr>
    </w:div>
    <w:div w:id="2086561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EED518-24C7-ED4A-BF5B-89A5829C31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7</Pages>
  <Words>43765</Words>
  <Characters>249461</Characters>
  <Application>Microsoft Office Word</Application>
  <DocSecurity>0</DocSecurity>
  <Lines>2078</Lines>
  <Paragraphs>58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Manager/>
  <Company/>
  <LinksUpToDate>false</LinksUpToDate>
  <CharactersWithSpaces>29264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dale, Catherine Grace</dc:creator>
  <cp:keywords/>
  <dc:description/>
  <cp:lastModifiedBy>Alistair Freeman</cp:lastModifiedBy>
  <cp:revision>5</cp:revision>
  <cp:lastPrinted>2021-04-15T09:40:00Z</cp:lastPrinted>
  <dcterms:created xsi:type="dcterms:W3CDTF">2021-09-18T15:13:00Z</dcterms:created>
  <dcterms:modified xsi:type="dcterms:W3CDTF">2022-03-14T09:5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WrXxYaO"/&gt;&lt;style id="http://www.zotero.org/styles/sage-vancouver" hasBibliography="1" bibliographyStyleHasBeenSet="1"/&gt;&lt;prefs&gt;&lt;pref name="fieldType" value="Field"/&gt;&lt;pref name="dontAskDelayCita</vt:lpwstr>
  </property>
  <property fmtid="{D5CDD505-2E9C-101B-9397-08002B2CF9AE}" pid="3" name="ZOTERO_PREF_2">
    <vt:lpwstr>tionUpdates" value="true"/&gt;&lt;/prefs&gt;&lt;/data&gt;</vt:lpwstr>
  </property>
  <property fmtid="{D5CDD505-2E9C-101B-9397-08002B2CF9AE}" pid="4" name="Mendeley Recent Style Id 0_1">
    <vt:lpwstr>http://www.zotero.org/styles/american-medical-association-alphabetical</vt:lpwstr>
  </property>
  <property fmtid="{D5CDD505-2E9C-101B-9397-08002B2CF9AE}" pid="5" name="Mendeley Recent Style Name 0_1">
    <vt:lpwstr>American Medical Association 11th edition (sorted alphabetically)</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age-vancouver</vt:lpwstr>
  </property>
  <property fmtid="{D5CDD505-2E9C-101B-9397-08002B2CF9AE}" pid="23" name="Mendeley Recent Style Name 9_1">
    <vt:lpwstr>SAGE - Vancouver</vt:lpwstr>
  </property>
</Properties>
</file>